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FB2A8" w14:textId="27BCBC9D" w:rsidR="00874DC4" w:rsidRPr="00874DC4" w:rsidRDefault="00874DC4" w:rsidP="003E0FB8">
      <w:pPr>
        <w:jc w:val="center"/>
        <w:rPr>
          <w:bCs/>
          <w:color w:val="222222"/>
          <w:sz w:val="28"/>
          <w:szCs w:val="28"/>
          <w:shd w:val="clear" w:color="auto" w:fill="FFFFFF"/>
        </w:rPr>
      </w:pPr>
      <w:bookmarkStart w:id="0" w:name="_GoBack"/>
      <w:bookmarkEnd w:id="0"/>
      <w:r w:rsidRPr="00874DC4">
        <w:rPr>
          <w:bCs/>
          <w:color w:val="222222"/>
          <w:sz w:val="28"/>
          <w:szCs w:val="28"/>
          <w:shd w:val="clear" w:color="auto" w:fill="FFFFFF"/>
        </w:rPr>
        <w:t>Bugs buy water from hydropower producers: modeling, tradeoffs, and multi-objective management</w:t>
      </w:r>
    </w:p>
    <w:p w14:paraId="4C63A9B3" w14:textId="77777777" w:rsidR="005939D4" w:rsidRDefault="005939D4" w:rsidP="003E0FB8">
      <w:pPr>
        <w:jc w:val="center"/>
      </w:pPr>
    </w:p>
    <w:p w14:paraId="267214F1" w14:textId="77777777" w:rsidR="005939D4" w:rsidRDefault="005939D4" w:rsidP="003E0FB8">
      <w:pPr>
        <w:jc w:val="center"/>
      </w:pPr>
    </w:p>
    <w:p w14:paraId="019A1E06" w14:textId="77777777" w:rsidR="005939D4" w:rsidRDefault="005939D4" w:rsidP="003E0FB8">
      <w:pPr>
        <w:jc w:val="center"/>
      </w:pPr>
      <w:r>
        <w:t>by</w:t>
      </w:r>
    </w:p>
    <w:p w14:paraId="107E6FB3" w14:textId="77777777" w:rsidR="005939D4" w:rsidRDefault="005939D4" w:rsidP="003E0FB8">
      <w:pPr>
        <w:jc w:val="center"/>
      </w:pPr>
    </w:p>
    <w:p w14:paraId="5D8FDD40" w14:textId="77777777" w:rsidR="005939D4" w:rsidRDefault="005939D4" w:rsidP="003E0FB8">
      <w:pPr>
        <w:jc w:val="center"/>
      </w:pPr>
      <w:r>
        <w:t>Moazzam Ali Rind</w:t>
      </w:r>
    </w:p>
    <w:p w14:paraId="7327C091" w14:textId="77777777" w:rsidR="005939D4" w:rsidRDefault="005939D4" w:rsidP="003E0FB8">
      <w:pPr>
        <w:jc w:val="center"/>
      </w:pPr>
    </w:p>
    <w:p w14:paraId="57137ACD" w14:textId="77777777" w:rsidR="005939D4" w:rsidRDefault="005939D4" w:rsidP="003E0FB8">
      <w:pPr>
        <w:jc w:val="center"/>
      </w:pPr>
    </w:p>
    <w:p w14:paraId="2D03C49E" w14:textId="77777777" w:rsidR="00E23DC4" w:rsidRPr="00546010" w:rsidRDefault="00E23DC4" w:rsidP="003E0FB8">
      <w:pPr>
        <w:jc w:val="center"/>
        <w:rPr>
          <w:rFonts w:cs="Arial"/>
          <w:sz w:val="20"/>
          <w:szCs w:val="20"/>
        </w:rPr>
      </w:pPr>
      <w:r w:rsidRPr="00546010">
        <w:rPr>
          <w:rFonts w:cs="Arial"/>
          <w:sz w:val="20"/>
          <w:szCs w:val="20"/>
        </w:rPr>
        <w:t>A research proposal submitted in partial fulfillment</w:t>
      </w:r>
    </w:p>
    <w:p w14:paraId="049AA344" w14:textId="77777777" w:rsidR="00E23DC4" w:rsidRPr="00546010" w:rsidRDefault="00E23DC4" w:rsidP="003E0FB8">
      <w:pPr>
        <w:jc w:val="center"/>
        <w:rPr>
          <w:rFonts w:cs="Arial"/>
          <w:sz w:val="20"/>
          <w:szCs w:val="20"/>
        </w:rPr>
      </w:pPr>
      <w:r w:rsidRPr="00546010">
        <w:rPr>
          <w:rFonts w:cs="Arial"/>
          <w:sz w:val="20"/>
          <w:szCs w:val="20"/>
        </w:rPr>
        <w:t>of the requirements for the degree of</w:t>
      </w:r>
    </w:p>
    <w:p w14:paraId="3B760E38" w14:textId="77777777" w:rsidR="00E23DC4" w:rsidRPr="00546010" w:rsidRDefault="00E23DC4" w:rsidP="003E0FB8">
      <w:pPr>
        <w:jc w:val="center"/>
        <w:rPr>
          <w:rFonts w:cs="Arial"/>
          <w:sz w:val="20"/>
          <w:szCs w:val="20"/>
        </w:rPr>
      </w:pPr>
    </w:p>
    <w:p w14:paraId="3B0C3BC2" w14:textId="77777777" w:rsidR="00E23DC4" w:rsidRPr="00546010" w:rsidRDefault="00E23DC4" w:rsidP="003E0FB8">
      <w:pPr>
        <w:jc w:val="center"/>
        <w:rPr>
          <w:rFonts w:cs="Arial"/>
          <w:sz w:val="20"/>
          <w:szCs w:val="20"/>
        </w:rPr>
      </w:pPr>
      <w:r w:rsidRPr="00546010">
        <w:rPr>
          <w:rFonts w:cs="Arial"/>
          <w:sz w:val="20"/>
          <w:szCs w:val="20"/>
        </w:rPr>
        <w:t>MASTER OF SCIENCE</w:t>
      </w:r>
    </w:p>
    <w:p w14:paraId="5F5D4AE8" w14:textId="77777777" w:rsidR="00E23DC4" w:rsidRPr="00546010" w:rsidRDefault="00E23DC4" w:rsidP="003E0FB8">
      <w:pPr>
        <w:jc w:val="center"/>
        <w:rPr>
          <w:rFonts w:cs="Arial"/>
          <w:sz w:val="20"/>
          <w:szCs w:val="20"/>
        </w:rPr>
      </w:pPr>
    </w:p>
    <w:p w14:paraId="190F806C" w14:textId="77777777" w:rsidR="00E23DC4" w:rsidRPr="00546010" w:rsidRDefault="00E23DC4" w:rsidP="003E0FB8">
      <w:pPr>
        <w:jc w:val="center"/>
        <w:rPr>
          <w:rFonts w:cs="Arial"/>
          <w:sz w:val="20"/>
          <w:szCs w:val="20"/>
        </w:rPr>
      </w:pPr>
      <w:r w:rsidRPr="00546010">
        <w:rPr>
          <w:rFonts w:cs="Arial"/>
          <w:sz w:val="20"/>
          <w:szCs w:val="20"/>
        </w:rPr>
        <w:t>Plan A</w:t>
      </w:r>
    </w:p>
    <w:p w14:paraId="02BE766C" w14:textId="77777777" w:rsidR="00E23DC4" w:rsidRPr="00546010" w:rsidRDefault="00E23DC4" w:rsidP="003E0FB8">
      <w:pPr>
        <w:jc w:val="center"/>
        <w:rPr>
          <w:rFonts w:cs="Arial"/>
          <w:sz w:val="20"/>
          <w:szCs w:val="20"/>
        </w:rPr>
      </w:pPr>
    </w:p>
    <w:p w14:paraId="5FD1AFC6" w14:textId="77777777" w:rsidR="00E23DC4" w:rsidRPr="00546010" w:rsidRDefault="00E23DC4" w:rsidP="003E0FB8">
      <w:pPr>
        <w:jc w:val="center"/>
        <w:rPr>
          <w:rFonts w:cs="Arial"/>
          <w:sz w:val="20"/>
          <w:szCs w:val="20"/>
        </w:rPr>
      </w:pPr>
      <w:r w:rsidRPr="00546010">
        <w:rPr>
          <w:rFonts w:cs="Arial"/>
          <w:sz w:val="20"/>
          <w:szCs w:val="20"/>
        </w:rPr>
        <w:t>in</w:t>
      </w:r>
    </w:p>
    <w:p w14:paraId="0A513506" w14:textId="77777777" w:rsidR="00E23DC4" w:rsidRPr="00546010" w:rsidRDefault="00E23DC4" w:rsidP="003E0FB8">
      <w:pPr>
        <w:jc w:val="center"/>
        <w:rPr>
          <w:rFonts w:cs="Arial"/>
          <w:sz w:val="20"/>
          <w:szCs w:val="20"/>
        </w:rPr>
      </w:pPr>
    </w:p>
    <w:p w14:paraId="686BD57C" w14:textId="77777777" w:rsidR="00E23DC4" w:rsidRPr="00546010" w:rsidRDefault="00E23DC4" w:rsidP="003E0FB8">
      <w:pPr>
        <w:spacing w:line="480" w:lineRule="auto"/>
        <w:jc w:val="center"/>
        <w:rPr>
          <w:b/>
          <w:bCs/>
          <w:smallCaps/>
          <w:spacing w:val="5"/>
        </w:rPr>
      </w:pPr>
      <w:r w:rsidRPr="00546010">
        <w:rPr>
          <w:bCs/>
          <w:smallCaps/>
          <w:spacing w:val="5"/>
        </w:rPr>
        <w:t>Civil and Environmental Engineering</w:t>
      </w:r>
    </w:p>
    <w:p w14:paraId="2611641F" w14:textId="77777777" w:rsidR="005939D4" w:rsidRDefault="005939D4" w:rsidP="003E0FB8">
      <w:pPr>
        <w:tabs>
          <w:tab w:val="left" w:pos="6109"/>
        </w:tabs>
      </w:pPr>
      <w:r>
        <w:tab/>
      </w:r>
    </w:p>
    <w:p w14:paraId="201D9C79" w14:textId="77777777" w:rsidR="005939D4" w:rsidRDefault="005939D4" w:rsidP="003E0FB8"/>
    <w:p w14:paraId="2B089E0F" w14:textId="77777777" w:rsidR="005939D4" w:rsidRDefault="005939D4" w:rsidP="003E0FB8"/>
    <w:p w14:paraId="04A45F99" w14:textId="77777777" w:rsidR="005939D4" w:rsidRDefault="005939D4" w:rsidP="003E0FB8"/>
    <w:p w14:paraId="30F42243" w14:textId="77777777" w:rsidR="005939D4" w:rsidRDefault="005939D4" w:rsidP="003E0FB8"/>
    <w:p w14:paraId="20D3283A" w14:textId="77777777" w:rsidR="005939D4" w:rsidRDefault="005939D4" w:rsidP="003E0FB8">
      <w:r>
        <w:t>Approved:</w:t>
      </w:r>
    </w:p>
    <w:p w14:paraId="5FBB0246" w14:textId="77777777" w:rsidR="005939D4" w:rsidRDefault="005939D4" w:rsidP="003E0FB8"/>
    <w:p w14:paraId="24532307" w14:textId="77777777" w:rsidR="005939D4" w:rsidRDefault="005939D4" w:rsidP="003E0FB8"/>
    <w:tbl>
      <w:tblPr>
        <w:tblW w:w="0" w:type="auto"/>
        <w:tblLook w:val="01E0" w:firstRow="1" w:lastRow="1" w:firstColumn="1" w:lastColumn="1" w:noHBand="0" w:noVBand="0"/>
      </w:tblPr>
      <w:tblGrid>
        <w:gridCol w:w="3893"/>
        <w:gridCol w:w="1574"/>
        <w:gridCol w:w="3893"/>
      </w:tblGrid>
      <w:tr w:rsidR="005939D4" w14:paraId="702D057F" w14:textId="77777777" w:rsidTr="005939D4">
        <w:tc>
          <w:tcPr>
            <w:tcW w:w="3893" w:type="dxa"/>
          </w:tcPr>
          <w:p w14:paraId="24739717" w14:textId="77777777" w:rsidR="005939D4" w:rsidRDefault="005939D4" w:rsidP="003E0FB8">
            <w:r>
              <w:t>______________________________</w:t>
            </w:r>
          </w:p>
          <w:p w14:paraId="01781524" w14:textId="77777777" w:rsidR="005939D4" w:rsidRDefault="005939D4" w:rsidP="003E0FB8">
            <w:r>
              <w:t xml:space="preserve">David E. Rosenberg, Ph.D. </w:t>
            </w:r>
          </w:p>
          <w:p w14:paraId="76CFBA00" w14:textId="77777777" w:rsidR="005939D4" w:rsidRDefault="005939D4" w:rsidP="003E0FB8">
            <w:r>
              <w:t>Major Professor</w:t>
            </w:r>
          </w:p>
          <w:p w14:paraId="1A1F8D7C" w14:textId="77777777" w:rsidR="005939D4" w:rsidRDefault="005939D4" w:rsidP="003E0FB8"/>
          <w:p w14:paraId="47839A40" w14:textId="77777777" w:rsidR="005939D4" w:rsidRDefault="005939D4" w:rsidP="003E0FB8"/>
          <w:p w14:paraId="1EC158AD" w14:textId="77777777" w:rsidR="005939D4" w:rsidRDefault="005939D4" w:rsidP="003E0FB8"/>
        </w:tc>
        <w:tc>
          <w:tcPr>
            <w:tcW w:w="1574" w:type="dxa"/>
          </w:tcPr>
          <w:p w14:paraId="7A73AD00" w14:textId="77777777" w:rsidR="005939D4" w:rsidRDefault="005939D4" w:rsidP="003E0FB8"/>
        </w:tc>
        <w:tc>
          <w:tcPr>
            <w:tcW w:w="3893" w:type="dxa"/>
          </w:tcPr>
          <w:p w14:paraId="42C0D621" w14:textId="77777777" w:rsidR="005939D4" w:rsidRDefault="005939D4" w:rsidP="003E0FB8">
            <w:r>
              <w:t>______________________________</w:t>
            </w:r>
          </w:p>
          <w:p w14:paraId="7AE39703" w14:textId="77777777" w:rsidR="005939D4" w:rsidRDefault="006862F0" w:rsidP="003E0FB8">
            <w:r>
              <w:t>Bethany T. Neilson, Ph.D.</w:t>
            </w:r>
          </w:p>
          <w:p w14:paraId="082544EE" w14:textId="77777777" w:rsidR="005939D4" w:rsidRDefault="005939D4" w:rsidP="003E0FB8">
            <w:r>
              <w:t>Committee Member</w:t>
            </w:r>
          </w:p>
          <w:p w14:paraId="18D2153C" w14:textId="77777777" w:rsidR="005939D4" w:rsidRDefault="005939D4" w:rsidP="003E0FB8"/>
          <w:p w14:paraId="4E85702B" w14:textId="77777777" w:rsidR="005939D4" w:rsidRDefault="005939D4" w:rsidP="003E0FB8"/>
        </w:tc>
      </w:tr>
      <w:tr w:rsidR="005939D4" w14:paraId="5A6ECA27" w14:textId="77777777" w:rsidTr="005939D4">
        <w:trPr>
          <w:gridAfter w:val="2"/>
          <w:wAfter w:w="5467" w:type="dxa"/>
        </w:trPr>
        <w:tc>
          <w:tcPr>
            <w:tcW w:w="3893" w:type="dxa"/>
          </w:tcPr>
          <w:p w14:paraId="0A38DE37" w14:textId="77777777" w:rsidR="005939D4" w:rsidRDefault="005939D4" w:rsidP="003E0FB8">
            <w:r>
              <w:t>______________________________</w:t>
            </w:r>
          </w:p>
          <w:p w14:paraId="42B187DF" w14:textId="77777777" w:rsidR="005939D4" w:rsidRDefault="006862F0" w:rsidP="003E0FB8">
            <w:r>
              <w:t>Theodore Kennedy</w:t>
            </w:r>
            <w:r w:rsidR="005939D4">
              <w:t>, Ph.D.</w:t>
            </w:r>
          </w:p>
          <w:p w14:paraId="2FB65014" w14:textId="77777777" w:rsidR="005939D4" w:rsidRDefault="005939D4" w:rsidP="003E0FB8">
            <w:r>
              <w:t>Committee Member</w:t>
            </w:r>
          </w:p>
          <w:p w14:paraId="002ACF7C" w14:textId="77777777" w:rsidR="005939D4" w:rsidRDefault="005939D4" w:rsidP="003E0FB8"/>
          <w:p w14:paraId="05666EB7" w14:textId="77777777" w:rsidR="005939D4" w:rsidRDefault="005939D4" w:rsidP="003E0FB8"/>
          <w:p w14:paraId="45B20B78" w14:textId="77777777" w:rsidR="005939D4" w:rsidRDefault="005939D4" w:rsidP="003E0FB8"/>
        </w:tc>
      </w:tr>
    </w:tbl>
    <w:p w14:paraId="674E1FC5" w14:textId="77777777" w:rsidR="005939D4" w:rsidRDefault="005939D4" w:rsidP="003E0FB8"/>
    <w:p w14:paraId="3B25AE18" w14:textId="77777777" w:rsidR="001C36F1" w:rsidRDefault="001C36F1" w:rsidP="003E0FB8"/>
    <w:p w14:paraId="2F94AD48" w14:textId="77777777" w:rsidR="005939D4" w:rsidRDefault="005939D4" w:rsidP="003E0FB8"/>
    <w:p w14:paraId="75C85F78" w14:textId="77777777" w:rsidR="005939D4" w:rsidRDefault="005939D4" w:rsidP="003E0FB8">
      <w:pPr>
        <w:jc w:val="center"/>
      </w:pPr>
      <w:r>
        <w:t>UTAH STATE UNIVERSITY</w:t>
      </w:r>
    </w:p>
    <w:p w14:paraId="23038744" w14:textId="77777777" w:rsidR="005939D4" w:rsidRDefault="005939D4" w:rsidP="003E0FB8">
      <w:pPr>
        <w:jc w:val="center"/>
      </w:pPr>
      <w:r>
        <w:t xml:space="preserve">Logan, Utah </w:t>
      </w:r>
    </w:p>
    <w:p w14:paraId="5968FB2B" w14:textId="77777777" w:rsidR="005939D4" w:rsidRDefault="005939D4" w:rsidP="003E0FB8">
      <w:pPr>
        <w:jc w:val="center"/>
      </w:pPr>
    </w:p>
    <w:p w14:paraId="4D836E8F" w14:textId="244E4D10" w:rsidR="000842FF" w:rsidRDefault="005939D4" w:rsidP="003E0FB8">
      <w:pPr>
        <w:jc w:val="center"/>
      </w:pPr>
      <w:r>
        <w:t>202</w:t>
      </w:r>
      <w:r w:rsidR="000842FF">
        <w:t>1</w:t>
      </w:r>
    </w:p>
    <w:p w14:paraId="7ECB7D27" w14:textId="4287EDFE" w:rsidR="003A53DF" w:rsidRDefault="003A53DF" w:rsidP="003E0FB8">
      <w:pPr>
        <w:spacing w:line="420" w:lineRule="auto"/>
        <w:jc w:val="center"/>
        <w:rPr>
          <w:b/>
          <w:sz w:val="28"/>
        </w:rPr>
      </w:pPr>
      <w:r>
        <w:rPr>
          <w:b/>
          <w:sz w:val="28"/>
        </w:rPr>
        <w:lastRenderedPageBreak/>
        <w:t>Project Summary</w:t>
      </w:r>
    </w:p>
    <w:p w14:paraId="49DE5749" w14:textId="510917D7" w:rsidR="00CE6760" w:rsidRDefault="003A53DF" w:rsidP="003E0FB8">
      <w:pPr>
        <w:spacing w:after="240" w:line="480" w:lineRule="auto"/>
        <w:jc w:val="both"/>
      </w:pPr>
      <w:r>
        <w:rPr>
          <w:b/>
        </w:rPr>
        <w:tab/>
      </w:r>
      <w:r w:rsidRPr="003A53DF">
        <w:t>This</w:t>
      </w:r>
      <w:r>
        <w:t xml:space="preserve"> study quantif</w:t>
      </w:r>
      <w:r w:rsidR="006717A4">
        <w:t>ies</w:t>
      </w:r>
      <w:r w:rsidR="009C4CB9">
        <w:t xml:space="preserve"> </w:t>
      </w:r>
      <w:r>
        <w:t xml:space="preserve">tradeoffs between </w:t>
      </w:r>
      <w:r w:rsidR="009C4CB9">
        <w:t xml:space="preserve">the </w:t>
      </w:r>
      <w:r>
        <w:t xml:space="preserve">number of </w:t>
      </w:r>
      <w:r w:rsidR="00A959F9">
        <w:t xml:space="preserve">days of </w:t>
      </w:r>
      <w:r>
        <w:t xml:space="preserve">steady </w:t>
      </w:r>
      <w:r w:rsidR="00A959F9">
        <w:t>reservoir release</w:t>
      </w:r>
      <w:r>
        <w:t xml:space="preserve"> and hydropower </w:t>
      </w:r>
      <w:r w:rsidR="00393125">
        <w:t>revenue</w:t>
      </w:r>
      <w:r w:rsidRPr="008975D3">
        <w:t>. The steady flow day</w:t>
      </w:r>
      <w:r w:rsidR="009C4CB9" w:rsidRPr="008975D3">
        <w:t>—</w:t>
      </w:r>
      <w:r w:rsidR="006717A4">
        <w:t xml:space="preserve"> </w:t>
      </w:r>
      <w:r w:rsidR="00CE6760">
        <w:t>same release</w:t>
      </w:r>
      <w:r w:rsidR="000658B3">
        <w:t>s</w:t>
      </w:r>
      <w:r w:rsidR="00CE6760">
        <w:t xml:space="preserve"> throughout the day</w:t>
      </w:r>
      <w:r w:rsidR="006717A4">
        <w:t xml:space="preserve"> </w:t>
      </w:r>
      <w:r w:rsidR="009C4CB9" w:rsidRPr="008975D3">
        <w:t xml:space="preserve">—helps </w:t>
      </w:r>
      <w:r w:rsidR="00A959F9">
        <w:t>aquatic invertebrates lay and hatch</w:t>
      </w:r>
      <w:r w:rsidR="00CE6760">
        <w:t>.</w:t>
      </w:r>
      <w:r w:rsidR="009C4CB9" w:rsidRPr="008975D3">
        <w:t xml:space="preserve"> </w:t>
      </w:r>
      <w:r w:rsidR="00A959F9">
        <w:t xml:space="preserve">A </w:t>
      </w:r>
      <w:r w:rsidR="008975D3">
        <w:t xml:space="preserve">Bug Flow Experiment </w:t>
      </w:r>
      <w:r w:rsidR="00A959F9">
        <w:t>for</w:t>
      </w:r>
      <w:r w:rsidR="00CE6760">
        <w:t xml:space="preserve"> </w:t>
      </w:r>
      <w:r w:rsidR="008975D3">
        <w:t xml:space="preserve">Glen Canyon Dam </w:t>
      </w:r>
      <w:r w:rsidR="00A959F9">
        <w:t>where weekend</w:t>
      </w:r>
      <w:r w:rsidR="008975D3">
        <w:t xml:space="preserve"> summer </w:t>
      </w:r>
      <w:r w:rsidR="00A959F9">
        <w:t>release</w:t>
      </w:r>
      <w:r w:rsidR="00196964">
        <w:t>s</w:t>
      </w:r>
      <w:r w:rsidR="00A959F9">
        <w:t xml:space="preserve"> were</w:t>
      </w:r>
      <w:r w:rsidR="008975D3">
        <w:t xml:space="preserve"> kept low and steady has</w:t>
      </w:r>
      <w:r w:rsidR="006E7B40">
        <w:t xml:space="preserve"> been executed since 2018</w:t>
      </w:r>
      <w:r w:rsidR="00A959F9">
        <w:t>. T</w:t>
      </w:r>
      <w:r w:rsidR="00AB73D2">
        <w:t>he overarching question</w:t>
      </w:r>
      <w:r w:rsidR="00CE6760">
        <w:t xml:space="preserve"> </w:t>
      </w:r>
      <w:r w:rsidR="00A959F9">
        <w:t>is</w:t>
      </w:r>
      <w:r w:rsidR="00CE6760">
        <w:t xml:space="preserve">: how </w:t>
      </w:r>
      <w:r w:rsidR="00A959F9">
        <w:t>does</w:t>
      </w:r>
      <w:r w:rsidR="00CE6760">
        <w:t xml:space="preserve"> hydropower revenue var</w:t>
      </w:r>
      <w:r w:rsidR="00A959F9">
        <w:t>y</w:t>
      </w:r>
      <w:r w:rsidR="00CE6760">
        <w:t xml:space="preserve"> </w:t>
      </w:r>
      <w:r w:rsidR="00A959F9">
        <w:t xml:space="preserve">as </w:t>
      </w:r>
      <w:r w:rsidR="00CE6760">
        <w:t xml:space="preserve">steady flow days </w:t>
      </w:r>
      <w:r w:rsidR="00A959F9">
        <w:t>expand from</w:t>
      </w:r>
      <w:r w:rsidR="00CE6760">
        <w:t xml:space="preserve"> weekends</w:t>
      </w:r>
      <w:r w:rsidR="00A959F9">
        <w:t xml:space="preserve"> to weekdays</w:t>
      </w:r>
      <w:r w:rsidR="00CE6760">
        <w:t>?</w:t>
      </w:r>
    </w:p>
    <w:p w14:paraId="3DBE810D" w14:textId="7AD4B78B" w:rsidR="000658B3" w:rsidRDefault="006802EE" w:rsidP="003E0FB8">
      <w:pPr>
        <w:spacing w:after="240" w:line="480" w:lineRule="auto"/>
        <w:jc w:val="both"/>
      </w:pPr>
      <w:r>
        <w:tab/>
        <w:t xml:space="preserve">A linear optimization model </w:t>
      </w:r>
      <w:r w:rsidR="00A959F9">
        <w:t>and the</w:t>
      </w:r>
      <w:r w:rsidR="006E7B40">
        <w:t xml:space="preserve"> constraint method w</w:t>
      </w:r>
      <w:r w:rsidR="00A959F9">
        <w:t>ere</w:t>
      </w:r>
      <w:r w:rsidR="006E7B40">
        <w:t xml:space="preserve"> used to calculate</w:t>
      </w:r>
      <w:r w:rsidR="00AB73D2">
        <w:t xml:space="preserve"> </w:t>
      </w:r>
      <w:r>
        <w:t xml:space="preserve">tradeoffs. The model runs for one month with two sub-daily timesteps and is subjected to </w:t>
      </w:r>
      <w:r w:rsidR="001C74D5">
        <w:t xml:space="preserve">reservoir </w:t>
      </w:r>
      <w:r>
        <w:t>physical and managerial constraints.</w:t>
      </w:r>
      <w:r w:rsidR="001C74D5">
        <w:t xml:space="preserve"> Two types of models are considered: Weekend-Weekday and Sun</w:t>
      </w:r>
      <w:r w:rsidR="00A959F9">
        <w:t>day</w:t>
      </w:r>
      <w:r w:rsidR="001C74D5">
        <w:t>-Sat</w:t>
      </w:r>
      <w:r w:rsidR="00A959F9">
        <w:t>urday</w:t>
      </w:r>
      <w:r w:rsidR="001C74D5">
        <w:t xml:space="preserve">-Weekday. </w:t>
      </w:r>
      <w:r w:rsidR="00AB73D2">
        <w:t xml:space="preserve">Comparison amongst models will help understand </w:t>
      </w:r>
      <w:r w:rsidR="00AF56A4">
        <w:t xml:space="preserve">the </w:t>
      </w:r>
      <w:r w:rsidR="00AB73D2">
        <w:t>importance of Saturday flow pattern</w:t>
      </w:r>
      <w:r w:rsidR="00A959F9">
        <w:t>s</w:t>
      </w:r>
      <w:r w:rsidR="00AB73D2">
        <w:t xml:space="preserve"> (</w:t>
      </w:r>
      <w:r w:rsidR="00A959F9">
        <w:t>s</w:t>
      </w:r>
      <w:r w:rsidR="00AB73D2">
        <w:t xml:space="preserve">teady or unsteady) </w:t>
      </w:r>
      <w:r w:rsidR="008D19B9">
        <w:t>for</w:t>
      </w:r>
      <w:r w:rsidR="00AB73D2">
        <w:t xml:space="preserve"> monthly revenue. </w:t>
      </w:r>
      <w:r w:rsidR="002547AB">
        <w:t xml:space="preserve">The study further </w:t>
      </w:r>
      <w:r w:rsidR="007B299B">
        <w:t>explores</w:t>
      </w:r>
      <w:r w:rsidR="002547AB">
        <w:t xml:space="preserve"> impacts of monthly release volume, energy price differential between on- and off</w:t>
      </w:r>
      <w:r w:rsidR="007B299B">
        <w:t xml:space="preserve"> peak</w:t>
      </w:r>
      <w:r w:rsidR="002547AB">
        <w:t xml:space="preserve"> periods, pricing template (Weekend-Weekday vs Sunday-Saturday-Weekday), offset release, </w:t>
      </w:r>
      <w:r w:rsidR="007B299B">
        <w:t xml:space="preserve">and length of periods on hydropower revenue. </w:t>
      </w:r>
      <w:r w:rsidR="000658B3">
        <w:t xml:space="preserve">Finally, tradeoffs </w:t>
      </w:r>
      <w:r w:rsidR="00A959F9">
        <w:t>for different</w:t>
      </w:r>
      <w:r w:rsidR="000658B3">
        <w:t xml:space="preserve"> months</w:t>
      </w:r>
      <w:r w:rsidR="00A959F9">
        <w:t xml:space="preserve"> of the year</w:t>
      </w:r>
      <w:r w:rsidR="000658B3">
        <w:t xml:space="preserve"> </w:t>
      </w:r>
      <w:r w:rsidR="00A959F9">
        <w:t>can</w:t>
      </w:r>
      <w:r w:rsidR="000658B3">
        <w:t xml:space="preserve"> guide ecosystem manager decision</w:t>
      </w:r>
      <w:r w:rsidR="00A959F9">
        <w:t>s</w:t>
      </w:r>
      <w:r w:rsidR="000658B3">
        <w:t xml:space="preserve"> </w:t>
      </w:r>
      <w:r w:rsidR="008D19B9">
        <w:t xml:space="preserve">of </w:t>
      </w:r>
      <w:r w:rsidR="00A959F9">
        <w:t xml:space="preserve">how many </w:t>
      </w:r>
      <w:r w:rsidR="000658B3">
        <w:t>additional bug flow days</w:t>
      </w:r>
      <w:r w:rsidR="008D19B9">
        <w:t xml:space="preserve"> </w:t>
      </w:r>
      <w:r w:rsidR="00A959F9">
        <w:t xml:space="preserve">to purchase </w:t>
      </w:r>
      <w:r w:rsidR="008D19B9">
        <w:t>and pay hydropower</w:t>
      </w:r>
      <w:r w:rsidR="00A959F9">
        <w:t xml:space="preserve"> producers for lost</w:t>
      </w:r>
      <w:r w:rsidR="008D19B9">
        <w:t xml:space="preserve"> revenue.</w:t>
      </w:r>
    </w:p>
    <w:p w14:paraId="75E985F8" w14:textId="77777777" w:rsidR="006802EE" w:rsidRDefault="006802EE" w:rsidP="003E0FB8">
      <w:pPr>
        <w:spacing w:after="240" w:line="420" w:lineRule="auto"/>
        <w:jc w:val="both"/>
      </w:pPr>
    </w:p>
    <w:p w14:paraId="2E64E37E" w14:textId="77777777" w:rsidR="006802EE" w:rsidRDefault="006802EE" w:rsidP="003E0FB8">
      <w:pPr>
        <w:spacing w:after="240" w:line="420" w:lineRule="auto"/>
        <w:jc w:val="both"/>
      </w:pPr>
    </w:p>
    <w:p w14:paraId="6CD69545" w14:textId="6F86F5EF" w:rsidR="006802EE" w:rsidRDefault="006802EE" w:rsidP="003E0FB8">
      <w:pPr>
        <w:spacing w:after="240" w:line="420" w:lineRule="auto"/>
        <w:jc w:val="both"/>
      </w:pPr>
    </w:p>
    <w:p w14:paraId="2795C092" w14:textId="37096680" w:rsidR="0074626E" w:rsidRDefault="0074626E" w:rsidP="003E0FB8">
      <w:pPr>
        <w:spacing w:after="240" w:line="420" w:lineRule="auto"/>
        <w:jc w:val="both"/>
      </w:pPr>
    </w:p>
    <w:p w14:paraId="5B98545C" w14:textId="77777777" w:rsidR="003E0FB8" w:rsidRDefault="003E0FB8" w:rsidP="003E0FB8">
      <w:pPr>
        <w:spacing w:after="240" w:line="480" w:lineRule="auto"/>
        <w:jc w:val="both"/>
      </w:pPr>
    </w:p>
    <w:p w14:paraId="57F52A73" w14:textId="0CC779CD" w:rsidR="00E279BF" w:rsidRPr="002A1483" w:rsidRDefault="00C96802" w:rsidP="003E0FB8">
      <w:pPr>
        <w:spacing w:line="480" w:lineRule="auto"/>
        <w:jc w:val="both"/>
        <w:rPr>
          <w:b/>
          <w:sz w:val="28"/>
        </w:rPr>
      </w:pPr>
      <w:r w:rsidRPr="002A1483">
        <w:rPr>
          <w:b/>
          <w:sz w:val="28"/>
        </w:rPr>
        <w:lastRenderedPageBreak/>
        <w:t>Introduction</w:t>
      </w:r>
    </w:p>
    <w:p w14:paraId="7C17CCA0" w14:textId="54718D5F" w:rsidR="000C545F" w:rsidRDefault="00105D74" w:rsidP="003E0FB8">
      <w:pPr>
        <w:pStyle w:val="NoSpacing"/>
        <w:spacing w:after="240" w:line="480" w:lineRule="auto"/>
        <w:jc w:val="both"/>
      </w:pPr>
      <w:r>
        <w:rPr>
          <w:b/>
        </w:rPr>
        <w:tab/>
      </w:r>
      <w:r w:rsidR="000C545F">
        <w:t>Aquatic insects make a major part of the river food web (</w:t>
      </w:r>
      <w:r w:rsidR="000C545F">
        <w:fldChar w:fldCharType="begin"/>
      </w:r>
      <w:r w:rsidR="000C545F">
        <w:instrText xml:space="preserve"> ADDIN ZOTERO_ITEM CSL_CITATION {"citationID":"W5oQGcoy","properties":{"formattedCitation":"(Kennedy et al., 2016)","plainCitation":"(Kennedy et al., 2016)","dontUpdate":true,"noteIndex":0},"citationItems":[{"id":2059,"uris":["http://zotero.org/groups/2532496/items/TGU2XCYX"],"uri":["http://zotero.org/groups/2532496/items/TGU2XCYX"],"itemData":{"id":2059,"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1525-3244, 0006-3568","issue":"7","language":"en","page":"561-575","source":"DOI.org (Crossref)","title":"Flow Management for Hydropower Extirpates Aquatic Insects, Undermining River Food Webs","URL":"http://academic.oup.com/bioscience/article/66/7/561/2463266/Flow-Management-for-Hydropower-Extirpates-Aquatic","volume":"66","author":[{"family":"Kennedy","given":"Theodore A."},{"family":"Muehlbauer","given":"Jeffrey D."},{"family":"Yackulic","given":"Charles B."},{"family":"Lytle","given":"David A."},{"family":"Miller","given":"Scott W."},{"family":"Dibble","given":"Kimberly L."},{"family":"Kortenhoeven","given":"Eric W."},{"family":"Metcalfe","given":"Anya N."},{"family":"Baxter","given":"Colden V."}],"accessed":{"date-parts":[["2020",8,17]]},"issued":{"date-parts":[["2016",7,1]]}}}],"schema":"https://github.com/citation-style-language/schema/raw/master/csl-citation.json"} </w:instrText>
      </w:r>
      <w:r w:rsidR="000C545F">
        <w:fldChar w:fldCharType="separate"/>
      </w:r>
      <w:r w:rsidR="000C545F" w:rsidRPr="009A541C">
        <w:t>Kennedy et al.</w:t>
      </w:r>
      <w:r w:rsidR="000C545F">
        <w:t xml:space="preserve">, </w:t>
      </w:r>
      <w:r w:rsidR="000C545F" w:rsidRPr="009A541C">
        <w:t>2016)</w:t>
      </w:r>
      <w:r w:rsidR="000C545F">
        <w:fldChar w:fldCharType="end"/>
      </w:r>
      <w:r w:rsidR="000C545F">
        <w:t>. Specifically, in the Grand Canyon</w:t>
      </w:r>
      <w:r w:rsidR="000128F3">
        <w:t xml:space="preserve"> below Glen Canyon Dam</w:t>
      </w:r>
      <w:r w:rsidR="000C545F">
        <w:t xml:space="preserve">, both native and non-native fish populations compete for the available food. On the other hand, various factors e.g. climate change, </w:t>
      </w:r>
      <w:r w:rsidR="00A959F9">
        <w:t xml:space="preserve">declining flows, </w:t>
      </w:r>
      <w:r w:rsidR="000C545F">
        <w:t xml:space="preserve">population growth, etc. are </w:t>
      </w:r>
      <w:r w:rsidR="00A959F9">
        <w:t>reduc</w:t>
      </w:r>
      <w:r w:rsidR="000C545F">
        <w:t>ing the natural river flows. Traditionally, humans believed that regulation of the river flows</w:t>
      </w:r>
      <w:r w:rsidR="00A959F9">
        <w:t>,</w:t>
      </w:r>
      <w:r w:rsidR="000C545F">
        <w:t xml:space="preserve"> e.g. development of reservoirs and diversions</w:t>
      </w:r>
      <w:r w:rsidR="008D67B2">
        <w:t>,</w:t>
      </w:r>
      <w:r w:rsidR="000C545F">
        <w:t xml:space="preserve"> can mitigate the water crisis</w:t>
      </w:r>
      <w:r w:rsidR="00A959F9">
        <w:t>.</w:t>
      </w:r>
      <w:r w:rsidR="000C545F">
        <w:t xml:space="preserve"> </w:t>
      </w:r>
      <w:r w:rsidR="00A959F9">
        <w:t>H</w:t>
      </w:r>
      <w:r w:rsidR="000C545F">
        <w:t>owever, the implications of those anthropogenic actions on the ecosystems were either unknown or never given preference in comparison to the economic and societal benefits from those structure (</w:t>
      </w:r>
      <w:proofErr w:type="spellStart"/>
      <w:r w:rsidR="000C545F" w:rsidRPr="00494A4E">
        <w:t>Poff</w:t>
      </w:r>
      <w:proofErr w:type="spellEnd"/>
      <w:r w:rsidR="000C545F" w:rsidRPr="00494A4E">
        <w:t xml:space="preserve"> et al.</w:t>
      </w:r>
      <w:r w:rsidR="000C545F">
        <w:t>,</w:t>
      </w:r>
      <w:r w:rsidR="000C545F" w:rsidRPr="00494A4E">
        <w:t xml:space="preserve"> 2007</w:t>
      </w:r>
      <w:r w:rsidR="000C545F">
        <w:t xml:space="preserve">; </w:t>
      </w:r>
      <w:r w:rsidR="000C545F" w:rsidRPr="00494A4E">
        <w:t>Carpenter et al.</w:t>
      </w:r>
      <w:r w:rsidR="000C545F">
        <w:t>,</w:t>
      </w:r>
      <w:r w:rsidR="000C545F" w:rsidRPr="00494A4E">
        <w:t xml:space="preserve"> 2011</w:t>
      </w:r>
      <w:r w:rsidR="000C545F">
        <w:t xml:space="preserve">). As a result, today we have </w:t>
      </w:r>
      <w:r w:rsidR="00A959F9">
        <w:t xml:space="preserve">nearly </w:t>
      </w:r>
      <w:r w:rsidR="000C545F">
        <w:t xml:space="preserve">all the major Earth’s rivers dammed </w:t>
      </w:r>
      <w:r w:rsidR="000C545F" w:rsidRPr="00494A4E">
        <w:t>(Nilsson et al.</w:t>
      </w:r>
      <w:r w:rsidR="000C545F">
        <w:t>,</w:t>
      </w:r>
      <w:r w:rsidR="000C545F" w:rsidRPr="00494A4E">
        <w:t xml:space="preserve"> 2005)</w:t>
      </w:r>
      <w:r w:rsidR="000C545F">
        <w:t xml:space="preserve"> and the researchers and engineers are still working to identify and mitigate the negative impacts of river structures on the downstream ecology </w:t>
      </w:r>
      <w:r w:rsidR="000C545F" w:rsidRPr="00494A4E">
        <w:t>(</w:t>
      </w:r>
      <w:proofErr w:type="spellStart"/>
      <w:r w:rsidR="000C545F" w:rsidRPr="00494A4E">
        <w:t>Kareiva</w:t>
      </w:r>
      <w:proofErr w:type="spellEnd"/>
      <w:r w:rsidR="000C545F" w:rsidRPr="00494A4E">
        <w:t xml:space="preserve"> et al.</w:t>
      </w:r>
      <w:r w:rsidR="000C545F">
        <w:t>,</w:t>
      </w:r>
      <w:r w:rsidR="000C545F" w:rsidRPr="00494A4E">
        <w:t xml:space="preserve"> 2000).</w:t>
      </w:r>
      <w:r w:rsidR="000C545F">
        <w:t xml:space="preserve"> </w:t>
      </w:r>
    </w:p>
    <w:p w14:paraId="38122025" w14:textId="02BB161A" w:rsidR="000C545F" w:rsidRPr="00494A4E" w:rsidRDefault="000C545F" w:rsidP="003E0FB8">
      <w:pPr>
        <w:pStyle w:val="NoSpacing"/>
        <w:spacing w:after="240" w:line="480" w:lineRule="auto"/>
        <w:ind w:firstLine="720"/>
        <w:jc w:val="both"/>
      </w:pPr>
      <w:r>
        <w:t xml:space="preserve"> In general, water resources are managed </w:t>
      </w:r>
      <w:r w:rsidRPr="00494A4E">
        <w:t>for multiple and competing uses, such as water supply,</w:t>
      </w:r>
      <w:r>
        <w:t xml:space="preserve"> </w:t>
      </w:r>
      <w:r w:rsidRPr="00494A4E">
        <w:t>hydropower</w:t>
      </w:r>
      <w:r>
        <w:t xml:space="preserve"> generation</w:t>
      </w:r>
      <w:r w:rsidRPr="00494A4E">
        <w:t>, flood control, recreation</w:t>
      </w:r>
      <w:r>
        <w:t>,</w:t>
      </w:r>
      <w:r w:rsidRPr="00494A4E">
        <w:t xml:space="preserve"> and environmental protection (Null and Lund, 2012).</w:t>
      </w:r>
      <w:r>
        <w:t xml:space="preserve"> For instance, some of the world’s biggest dams e.g. </w:t>
      </w:r>
      <w:r w:rsidRPr="00494A4E">
        <w:t xml:space="preserve">Three Gorges Dam on the Yangtze River in China, the </w:t>
      </w:r>
      <w:proofErr w:type="spellStart"/>
      <w:r w:rsidRPr="00494A4E">
        <w:t>Itaipu</w:t>
      </w:r>
      <w:proofErr w:type="spellEnd"/>
      <w:r w:rsidRPr="00494A4E">
        <w:t xml:space="preserve"> Dam on the Paraná River in Brazil and Paraguay, the Hoover Dam</w:t>
      </w:r>
      <w:r>
        <w:t xml:space="preserve"> and the Glen Canyon Dam</w:t>
      </w:r>
      <w:r w:rsidRPr="00494A4E">
        <w:t xml:space="preserve"> on the Colorado River in the United States </w:t>
      </w:r>
      <w:r>
        <w:t>were commissioned</w:t>
      </w:r>
      <w:r w:rsidRPr="00494A4E">
        <w:t xml:space="preserve"> </w:t>
      </w:r>
      <w:r>
        <w:t xml:space="preserve">to secure future water supply and generate hydropower </w:t>
      </w:r>
      <w:r w:rsidRPr="00494A4E">
        <w:t>(World Commission on Dams, 2000)</w:t>
      </w:r>
      <w:r>
        <w:t xml:space="preserve">.  Historically, the </w:t>
      </w:r>
      <w:r w:rsidRPr="00494A4E">
        <w:t>impacts of th</w:t>
      </w:r>
      <w:r>
        <w:t>ese</w:t>
      </w:r>
      <w:r w:rsidRPr="00494A4E">
        <w:t xml:space="preserve"> artificial storages on </w:t>
      </w:r>
      <w:r>
        <w:t xml:space="preserve">the </w:t>
      </w:r>
      <w:r w:rsidRPr="00494A4E">
        <w:t>downstream eco-system</w:t>
      </w:r>
      <w:r>
        <w:t>s</w:t>
      </w:r>
      <w:r w:rsidRPr="00494A4E">
        <w:t xml:space="preserve"> </w:t>
      </w:r>
      <w:r>
        <w:t>were over-shadowed by the financial and societal benefits</w:t>
      </w:r>
      <w:r w:rsidR="00AB4DC4">
        <w:t>. B</w:t>
      </w:r>
      <w:r>
        <w:t>ut recent interest in the</w:t>
      </w:r>
      <w:r w:rsidR="0015115D">
        <w:t xml:space="preserve"> </w:t>
      </w:r>
      <w:r w:rsidR="001433DD">
        <w:t>ecosystem’s</w:t>
      </w:r>
      <w:r w:rsidR="0015115D">
        <w:t xml:space="preserve"> sustainability </w:t>
      </w:r>
      <w:r>
        <w:t xml:space="preserve">and wide recognition of the problem has introduced a new trend. Now, there has been pressure from various stakeholders e.g. government, public, environmental groups, researchers etc. to </w:t>
      </w:r>
      <w:r w:rsidR="00AB4DC4">
        <w:t xml:space="preserve">consider </w:t>
      </w:r>
      <w:r>
        <w:t>environmental objective</w:t>
      </w:r>
      <w:r w:rsidR="00AB4DC4">
        <w:t>s</w:t>
      </w:r>
      <w:r>
        <w:t xml:space="preserve"> </w:t>
      </w:r>
      <w:r w:rsidRPr="00494A4E">
        <w:t xml:space="preserve">(Richter, 2014; Pegram et al., 2013; Hart, </w:t>
      </w:r>
      <w:r w:rsidRPr="00494A4E">
        <w:lastRenderedPageBreak/>
        <w:t>2015)</w:t>
      </w:r>
      <w:r>
        <w:t>. Also, numerous existing studies highlight the</w:t>
      </w:r>
      <w:r w:rsidRPr="00494A4E">
        <w:t xml:space="preserve"> preced</w:t>
      </w:r>
      <w:r>
        <w:t>e</w:t>
      </w:r>
      <w:r w:rsidRPr="00494A4E">
        <w:t xml:space="preserve">nce of rivers increasingly managed </w:t>
      </w:r>
      <w:r>
        <w:t>for</w:t>
      </w:r>
      <w:r w:rsidRPr="00494A4E">
        <w:t xml:space="preserve"> aquatic ecosystems</w:t>
      </w:r>
      <w:r>
        <w:t xml:space="preserve"> </w:t>
      </w:r>
      <w:r w:rsidRPr="00494A4E">
        <w:t xml:space="preserve">in addition to </w:t>
      </w:r>
      <w:r>
        <w:t xml:space="preserve">the </w:t>
      </w:r>
      <w:r w:rsidRPr="00494A4E">
        <w:t xml:space="preserve">traditional water </w:t>
      </w:r>
      <w:r>
        <w:t>management practices</w:t>
      </w:r>
      <w:r w:rsidRPr="00494A4E">
        <w:t xml:space="preserve"> (Null and Lund, 2012)</w:t>
      </w:r>
      <w:r>
        <w:t xml:space="preserve">. Still, the concept of environmental flows is ambiguous </w:t>
      </w:r>
      <w:r w:rsidR="00AB4DC4">
        <w:t>and</w:t>
      </w:r>
      <w:r>
        <w:t xml:space="preserve"> many decision makers and engineers are looking for precise metrics to represent and quantify the ecological objectives </w:t>
      </w:r>
      <w:r w:rsidRPr="00494A4E">
        <w:t>(</w:t>
      </w:r>
      <w:proofErr w:type="spellStart"/>
      <w:r w:rsidRPr="00494A4E">
        <w:t>Alafifi</w:t>
      </w:r>
      <w:proofErr w:type="spellEnd"/>
      <w:r w:rsidRPr="00494A4E">
        <w:t xml:space="preserve"> and Rosenberg, </w:t>
      </w:r>
      <w:r w:rsidR="001433DD" w:rsidRPr="00494A4E">
        <w:t>20</w:t>
      </w:r>
      <w:r w:rsidR="001433DD">
        <w:t>20</w:t>
      </w:r>
      <w:r w:rsidRPr="00494A4E">
        <w:t>).</w:t>
      </w:r>
    </w:p>
    <w:p w14:paraId="2A67F566" w14:textId="6F699A32" w:rsidR="000C545F" w:rsidRDefault="000C545F" w:rsidP="003E0FB8">
      <w:pPr>
        <w:spacing w:after="240" w:line="480" w:lineRule="auto"/>
        <w:ind w:firstLine="720"/>
        <w:jc w:val="both"/>
      </w:pPr>
      <w:r>
        <w:t xml:space="preserve">For example, </w:t>
      </w:r>
      <w:r w:rsidRPr="009A541C">
        <w:t>Kennedy</w:t>
      </w:r>
      <w:r>
        <w:t xml:space="preserve"> at el., </w:t>
      </w:r>
      <w:r w:rsidR="00B7408C">
        <w:t>(</w:t>
      </w:r>
      <w:r>
        <w:t>2016</w:t>
      </w:r>
      <w:r w:rsidR="00B7408C">
        <w:t>)</w:t>
      </w:r>
      <w:r>
        <w:t xml:space="preserve"> has identified </w:t>
      </w:r>
      <w:r w:rsidR="00E31449">
        <w:t xml:space="preserve">days of </w:t>
      </w:r>
      <w:r>
        <w:t>steady low flow</w:t>
      </w:r>
      <w:r w:rsidR="00E31449">
        <w:t>s</w:t>
      </w:r>
      <w:r>
        <w:t xml:space="preserve"> as a type of environmental flow that are helpful for the growth of aquatic invertebrates within the Grand Canyon. They used </w:t>
      </w:r>
      <w:r w:rsidR="00AB4DC4">
        <w:t xml:space="preserve">the </w:t>
      </w:r>
      <w:r>
        <w:t>hydropeaking index, which is a ratio of the amount variation in release to average release, as a metric to quantify the ecosystem objective. During their study</w:t>
      </w:r>
      <w:r w:rsidR="00290B5F">
        <w:t>,</w:t>
      </w:r>
      <w:r>
        <w:t xml:space="preserve"> they observed</w:t>
      </w:r>
      <w:r w:rsidR="00290B5F">
        <w:t xml:space="preserve"> that the sites with larger hydropeaking index (more variation in daily releases) </w:t>
      </w:r>
      <w:r w:rsidR="00AB4DC4">
        <w:t xml:space="preserve">have </w:t>
      </w:r>
      <w:r w:rsidR="00290B5F">
        <w:t xml:space="preserve">low aquatic insect diversity (EPT %). </w:t>
      </w:r>
      <w:r>
        <w:t xml:space="preserve"> </w:t>
      </w:r>
      <w:r w:rsidR="00A57292">
        <w:t xml:space="preserve">They concluded that </w:t>
      </w:r>
      <w:r>
        <w:t>dams with hydropeaking operations</w:t>
      </w:r>
      <w:r w:rsidR="00AB4DC4">
        <w:t xml:space="preserve">-- </w:t>
      </w:r>
      <w:r>
        <w:t>higher releases during daytime to meet energy demands and lower releases during nighttime</w:t>
      </w:r>
      <w:r w:rsidR="00AB4DC4">
        <w:t xml:space="preserve">-- have low </w:t>
      </w:r>
      <w:r>
        <w:t xml:space="preserve">aquatic insect diversity in the downstream. Out of 16 dams they considered in their work, they found that the Glen Canyon Dam and the Hoover Dam had the highest hydropeaking index value, hence, worst insect diversity. </w:t>
      </w:r>
      <w:r w:rsidR="00AB4DC4">
        <w:t>O</w:t>
      </w:r>
      <w:r>
        <w:t xml:space="preserve">ther studies </w:t>
      </w:r>
      <w:r w:rsidR="00AB4DC4">
        <w:t>show</w:t>
      </w:r>
      <w:r>
        <w:t xml:space="preserve"> cold releases from the reservoir (</w:t>
      </w:r>
      <w:r w:rsidRPr="00494A4E">
        <w:t>Stevens et al.</w:t>
      </w:r>
      <w:r>
        <w:t>,</w:t>
      </w:r>
      <w:r w:rsidRPr="00494A4E">
        <w:t xml:space="preserve"> 1997</w:t>
      </w:r>
      <w:r>
        <w:t xml:space="preserve">; </w:t>
      </w:r>
      <w:r w:rsidRPr="00494A4E">
        <w:t xml:space="preserve">Olden and </w:t>
      </w:r>
      <w:proofErr w:type="spellStart"/>
      <w:r w:rsidRPr="00494A4E">
        <w:t>Naiman</w:t>
      </w:r>
      <w:proofErr w:type="spellEnd"/>
      <w:r>
        <w:t>,</w:t>
      </w:r>
      <w:r w:rsidRPr="00494A4E">
        <w:t xml:space="preserve"> 2010</w:t>
      </w:r>
      <w:r>
        <w:t>), change in natural flow regime (Walker, 2017)</w:t>
      </w:r>
      <w:r w:rsidR="00AB4DC4">
        <w:t>,</w:t>
      </w:r>
      <w:r>
        <w:t xml:space="preserve"> etc.</w:t>
      </w:r>
      <w:r w:rsidR="00AB4DC4">
        <w:t xml:space="preserve"> are also</w:t>
      </w:r>
      <w:r>
        <w:t xml:space="preserve"> responsible for the low insect diversity. </w:t>
      </w:r>
    </w:p>
    <w:p w14:paraId="1CACCCF0" w14:textId="1F201136" w:rsidR="00BB2109" w:rsidRDefault="00AB4DC4" w:rsidP="003E0FB8">
      <w:pPr>
        <w:spacing w:after="240" w:line="480" w:lineRule="auto"/>
        <w:ind w:firstLine="720"/>
        <w:jc w:val="both"/>
      </w:pPr>
      <w:r>
        <w:t>T</w:t>
      </w:r>
      <w:r w:rsidR="003578BA">
        <w:t xml:space="preserve">wo types of models </w:t>
      </w:r>
      <w:r w:rsidR="005D1B72">
        <w:t xml:space="preserve">– </w:t>
      </w:r>
      <w:r w:rsidR="003578BA">
        <w:t>simulation and optimization</w:t>
      </w:r>
      <w:bookmarkStart w:id="1" w:name="_Hlk63187399"/>
      <w:r>
        <w:t xml:space="preserve"> –</w:t>
      </w:r>
      <w:r w:rsidR="003578BA">
        <w:t xml:space="preserve"> </w:t>
      </w:r>
      <w:bookmarkEnd w:id="1"/>
      <w:r>
        <w:t xml:space="preserve">are </w:t>
      </w:r>
      <w:r w:rsidR="003578BA">
        <w:t>typically used for ecosystems modeling</w:t>
      </w:r>
      <w:r w:rsidR="000C545F" w:rsidRPr="00494A4E">
        <w:t xml:space="preserve"> (Adams et al., 2017</w:t>
      </w:r>
      <w:r w:rsidR="00B13874">
        <w:t xml:space="preserve">). The concept of environmental flows has been widely studied and applied, </w:t>
      </w:r>
      <w:r w:rsidR="005D1B72">
        <w:t xml:space="preserve">specifically </w:t>
      </w:r>
      <w:r w:rsidR="00B13874">
        <w:t xml:space="preserve">during </w:t>
      </w:r>
      <w:r>
        <w:t xml:space="preserve">the </w:t>
      </w:r>
      <w:r w:rsidR="00B13874">
        <w:t>last few decades, around the globe.</w:t>
      </w:r>
      <w:r w:rsidR="00D33E02">
        <w:t xml:space="preserve"> </w:t>
      </w:r>
      <w:r>
        <w:t xml:space="preserve">A number </w:t>
      </w:r>
      <w:r w:rsidR="00D33E02">
        <w:t xml:space="preserve">of </w:t>
      </w:r>
      <w:r w:rsidR="00F661E8">
        <w:t xml:space="preserve">available </w:t>
      </w:r>
      <w:r w:rsidR="00D33E02">
        <w:t xml:space="preserve">studies e.g. </w:t>
      </w:r>
      <w:proofErr w:type="spellStart"/>
      <w:r w:rsidR="00D33E02">
        <w:t>Tharme</w:t>
      </w:r>
      <w:proofErr w:type="spellEnd"/>
      <w:r w:rsidR="00D33E02">
        <w:t xml:space="preserve"> (2003)</w:t>
      </w:r>
      <w:r w:rsidR="00F661E8">
        <w:t xml:space="preserve"> and</w:t>
      </w:r>
      <w:r w:rsidR="00D33E02">
        <w:t xml:space="preserve"> Arthington, 201</w:t>
      </w:r>
      <w:r w:rsidR="00F661E8">
        <w:t>2</w:t>
      </w:r>
      <w:r>
        <w:t>,</w:t>
      </w:r>
      <w:r w:rsidR="00F661E8">
        <w:t xml:space="preserve"> are spotlighting the benefits and application method</w:t>
      </w:r>
      <w:r w:rsidR="009D4A13">
        <w:t>s of the environmental flows. Still, t</w:t>
      </w:r>
      <w:r w:rsidR="000C545F">
        <w:t xml:space="preserve">he art of translating </w:t>
      </w:r>
      <w:r w:rsidR="000C545F" w:rsidRPr="00494A4E">
        <w:t xml:space="preserve">ecological knowledge into operational paradigms </w:t>
      </w:r>
      <w:r w:rsidR="000C545F">
        <w:t xml:space="preserve">is a hot research topic </w:t>
      </w:r>
      <w:r w:rsidR="000C545F" w:rsidRPr="00494A4E">
        <w:t>(Harman and Stewardson, 2005)</w:t>
      </w:r>
      <w:r w:rsidR="000C545F">
        <w:t xml:space="preserve"> and water managers and </w:t>
      </w:r>
      <w:r w:rsidR="000C545F">
        <w:lastRenderedPageBreak/>
        <w:t>researchers are facing challenges to find balance between competing traditional water management and environmental objectives</w:t>
      </w:r>
      <w:r w:rsidR="000C545F" w:rsidRPr="00494A4E">
        <w:t xml:space="preserve"> (Acreman et al., 2014; Richter, 2014; </w:t>
      </w:r>
      <w:proofErr w:type="spellStart"/>
      <w:r w:rsidR="000C545F" w:rsidRPr="00494A4E">
        <w:t>Poff</w:t>
      </w:r>
      <w:proofErr w:type="spellEnd"/>
      <w:r w:rsidR="000C545F" w:rsidRPr="00494A4E">
        <w:t xml:space="preserve"> et al., 201</w:t>
      </w:r>
      <w:r w:rsidR="000C545F">
        <w:t>6</w:t>
      </w:r>
      <w:r w:rsidR="000C545F" w:rsidRPr="00494A4E">
        <w:t>)</w:t>
      </w:r>
      <w:r w:rsidR="00BB2109">
        <w:t>.</w:t>
      </w:r>
    </w:p>
    <w:p w14:paraId="62F7F375" w14:textId="27D3289F" w:rsidR="00AE7690" w:rsidRPr="001A35A3" w:rsidRDefault="007833BC" w:rsidP="003E0FB8">
      <w:pPr>
        <w:spacing w:after="240" w:line="480" w:lineRule="auto"/>
        <w:ind w:firstLine="720"/>
        <w:jc w:val="both"/>
      </w:pPr>
      <w:r w:rsidRPr="00AD74B5">
        <w:t>This res</w:t>
      </w:r>
      <w:r w:rsidR="00C44D87" w:rsidRPr="00AD74B5">
        <w:t xml:space="preserve">earch extends the environmental flows Kennedy et al. (2016) </w:t>
      </w:r>
      <w:r w:rsidR="00BB2109">
        <w:t xml:space="preserve">suggested </w:t>
      </w:r>
      <w:r w:rsidR="00C44D87" w:rsidRPr="00AD74B5">
        <w:t xml:space="preserve">for </w:t>
      </w:r>
      <w:r w:rsidR="00BB2109">
        <w:t xml:space="preserve">the </w:t>
      </w:r>
      <w:r w:rsidR="00C44D87" w:rsidRPr="00AD74B5">
        <w:t>Glen Canyon Dam release</w:t>
      </w:r>
      <w:r w:rsidR="00AD74B5" w:rsidRPr="00AD74B5">
        <w:t>s</w:t>
      </w:r>
      <w:r w:rsidR="00BB2109">
        <w:t xml:space="preserve"> that </w:t>
      </w:r>
      <w:r w:rsidR="00AD74B5" w:rsidRPr="00AD74B5">
        <w:t>steady low flow days</w:t>
      </w:r>
      <w:r w:rsidR="00BB2109">
        <w:t xml:space="preserve"> </w:t>
      </w:r>
      <w:r w:rsidR="00AB4DC4">
        <w:t>encourages the</w:t>
      </w:r>
      <w:r w:rsidR="00AD74B5" w:rsidRPr="00AD74B5">
        <w:t xml:space="preserve"> bug-egg hatching process.</w:t>
      </w:r>
      <w:r w:rsidR="00AD74B5">
        <w:t xml:space="preserve"> </w:t>
      </w:r>
      <w:r w:rsidR="00132BA5" w:rsidRPr="001A35A3">
        <w:t xml:space="preserve">However, the study </w:t>
      </w:r>
      <w:r w:rsidR="00B86920" w:rsidRPr="001A35A3">
        <w:t>uses</w:t>
      </w:r>
      <w:r w:rsidR="00132BA5" w:rsidRPr="001A35A3">
        <w:t xml:space="preserve"> a unique and</w:t>
      </w:r>
      <w:r w:rsidR="00B86920" w:rsidRPr="001A35A3">
        <w:t xml:space="preserve"> </w:t>
      </w:r>
      <w:r w:rsidR="00AB4DC4">
        <w:t>transparent</w:t>
      </w:r>
      <w:r w:rsidR="00AB4DC4" w:rsidRPr="001A35A3">
        <w:t xml:space="preserve"> </w:t>
      </w:r>
      <w:r w:rsidR="00B86920" w:rsidRPr="001A35A3">
        <w:t xml:space="preserve">metric </w:t>
      </w:r>
      <w:r w:rsidR="00EE2784" w:rsidRPr="001A35A3">
        <w:t xml:space="preserve">to represent </w:t>
      </w:r>
      <w:r w:rsidR="00AB4DC4">
        <w:t xml:space="preserve">the </w:t>
      </w:r>
      <w:r w:rsidR="00EE2784" w:rsidRPr="001A35A3">
        <w:t>environmental objective</w:t>
      </w:r>
      <w:r w:rsidR="00AB4DC4">
        <w:t>--</w:t>
      </w:r>
      <w:r w:rsidR="00EE2784" w:rsidRPr="001A35A3">
        <w:t xml:space="preserve">number of </w:t>
      </w:r>
      <w:r w:rsidR="00AB4DC4">
        <w:t xml:space="preserve">days of </w:t>
      </w:r>
      <w:r w:rsidR="00EE2784" w:rsidRPr="001A35A3">
        <w:t>steady low flow</w:t>
      </w:r>
      <w:r w:rsidR="00AB4DC4">
        <w:t>s</w:t>
      </w:r>
      <w:r w:rsidR="00EE2784" w:rsidRPr="001A35A3">
        <w:t xml:space="preserve"> </w:t>
      </w:r>
      <w:r w:rsidR="001A35A3" w:rsidRPr="001A35A3">
        <w:t>during</w:t>
      </w:r>
      <w:r w:rsidR="00EE2784" w:rsidRPr="001A35A3">
        <w:t xml:space="preserve"> a month. The study</w:t>
      </w:r>
      <w:r w:rsidR="00AB4DC4">
        <w:t xml:space="preserve"> quantifies</w:t>
      </w:r>
      <w:r w:rsidR="00EE2784" w:rsidRPr="001A35A3">
        <w:t xml:space="preserve"> the tradeoff between number of steady low flow days (ecosystem objective) and monthly hydropower</w:t>
      </w:r>
      <w:r w:rsidR="00033F7D">
        <w:t xml:space="preserve"> </w:t>
      </w:r>
      <w:r w:rsidR="00EE2784" w:rsidRPr="001A35A3">
        <w:t xml:space="preserve">revenue. Moreover, </w:t>
      </w:r>
      <w:r w:rsidR="00E71EB2" w:rsidRPr="001A35A3">
        <w:t xml:space="preserve">the study </w:t>
      </w:r>
      <w:r w:rsidR="005C2BE8" w:rsidRPr="001A35A3">
        <w:t xml:space="preserve">quantifies </w:t>
      </w:r>
      <w:r w:rsidR="00E71EB2" w:rsidRPr="001A35A3">
        <w:t xml:space="preserve">the impacts of different managerial decisions </w:t>
      </w:r>
      <w:r w:rsidR="00AB4DC4">
        <w:t>and uncertainties such as</w:t>
      </w:r>
      <w:r w:rsidR="00E71EB2" w:rsidRPr="001A35A3">
        <w:t xml:space="preserve"> total monthly release volume, the price differential between weekday and weekend </w:t>
      </w:r>
      <w:r w:rsidR="00C529AC" w:rsidRPr="001A35A3">
        <w:t xml:space="preserve">energy rates, </w:t>
      </w:r>
      <w:r w:rsidR="00AB4DC4">
        <w:t xml:space="preserve">and </w:t>
      </w:r>
      <w:r w:rsidR="00C529AC" w:rsidRPr="001A35A3">
        <w:t>number of steady flow days, o</w:t>
      </w:r>
      <w:r w:rsidR="00784653">
        <w:t>n</w:t>
      </w:r>
      <w:r w:rsidR="00C529AC" w:rsidRPr="001A35A3">
        <w:t xml:space="preserve"> monthly hydropower revenue generation.</w:t>
      </w:r>
    </w:p>
    <w:p w14:paraId="3080C182" w14:textId="06C54410" w:rsidR="003D432C" w:rsidRDefault="002A6794" w:rsidP="003E0FB8">
      <w:pPr>
        <w:spacing w:after="240" w:line="480" w:lineRule="auto"/>
        <w:ind w:firstLine="720"/>
        <w:jc w:val="both"/>
      </w:pPr>
      <w:r>
        <w:t xml:space="preserve">One of the major contributions of this work is to inform and guide resolution of the conflict between hydropower generation and </w:t>
      </w:r>
      <w:r w:rsidR="00AB4DC4">
        <w:t>management to enhance aquatic invertebrates</w:t>
      </w:r>
      <w:r>
        <w:t xml:space="preserve">. The tradeoffs for different months </w:t>
      </w:r>
      <w:r w:rsidR="00AB4DC4">
        <w:t>identify</w:t>
      </w:r>
      <w:r>
        <w:t xml:space="preserve"> the </w:t>
      </w:r>
      <w:r w:rsidR="00AB4DC4">
        <w:t xml:space="preserve">lost hydropower revenue or </w:t>
      </w:r>
      <w:r>
        <w:t xml:space="preserve">cost associated with each steady flow day. That financial information is helpful for ecosystem managers to plan or </w:t>
      </w:r>
      <w:r w:rsidR="00AB4DC4">
        <w:t>purchase</w:t>
      </w:r>
      <w:r>
        <w:t xml:space="preserve"> steady flow days </w:t>
      </w:r>
      <w:r w:rsidR="00F336D8">
        <w:t>during</w:t>
      </w:r>
      <w:r>
        <w:t xml:space="preserve"> different months. </w:t>
      </w:r>
      <w:r w:rsidR="008E5D10">
        <w:t xml:space="preserve">For example, if </w:t>
      </w:r>
      <w:r w:rsidR="00F336D8">
        <w:t xml:space="preserve">an </w:t>
      </w:r>
      <w:r w:rsidR="008E5D10">
        <w:t xml:space="preserve">ecosystem manager has an annual budget of $300,000 to </w:t>
      </w:r>
      <w:r w:rsidR="00F336D8">
        <w:t xml:space="preserve">spend </w:t>
      </w:r>
      <w:r w:rsidR="008E5D10">
        <w:t>on</w:t>
      </w:r>
      <w:r w:rsidR="00757A39">
        <w:t xml:space="preserve"> </w:t>
      </w:r>
      <w:r w:rsidR="008E5D10">
        <w:t xml:space="preserve">bug flows, </w:t>
      </w:r>
      <w:r w:rsidR="0065677D">
        <w:t xml:space="preserve">the tradeoff results will inform his/her decision about the number of steady flow days </w:t>
      </w:r>
      <w:r w:rsidR="00F336D8">
        <w:t>to purchase and in which</w:t>
      </w:r>
      <w:r w:rsidR="0065677D">
        <w:t xml:space="preserve"> months. </w:t>
      </w:r>
      <w:r w:rsidR="007470C4">
        <w:t>Th</w:t>
      </w:r>
      <w:r w:rsidR="00B853F7">
        <w:t>e overall p</w:t>
      </w:r>
      <w:r w:rsidR="009C26C1">
        <w:t>roposal has</w:t>
      </w:r>
      <w:r w:rsidR="00B853F7">
        <w:t xml:space="preserve"> </w:t>
      </w:r>
      <w:r w:rsidR="006A0491">
        <w:t xml:space="preserve">been </w:t>
      </w:r>
      <w:r w:rsidR="00B853F7">
        <w:t xml:space="preserve">divided into subheadings staring </w:t>
      </w:r>
      <w:r w:rsidR="006A0491">
        <w:t xml:space="preserve">with </w:t>
      </w:r>
      <w:r w:rsidR="00B853F7">
        <w:t xml:space="preserve">introduction, objectives, </w:t>
      </w:r>
      <w:r w:rsidR="006A0491">
        <w:t>literature review, methodology, model validation, proposed work, preliminary results, work plan, and expected outcome and significance of the work.</w:t>
      </w:r>
    </w:p>
    <w:p w14:paraId="60E789BC" w14:textId="77777777" w:rsidR="00B853F7" w:rsidRDefault="00B853F7" w:rsidP="003E0FB8">
      <w:pPr>
        <w:spacing w:after="240" w:line="384" w:lineRule="auto"/>
        <w:jc w:val="both"/>
        <w:rPr>
          <w:b/>
          <w:sz w:val="28"/>
        </w:rPr>
      </w:pPr>
    </w:p>
    <w:p w14:paraId="1C7F9154" w14:textId="740CA245" w:rsidR="006A0491" w:rsidRDefault="006A0491" w:rsidP="003E0FB8">
      <w:pPr>
        <w:spacing w:after="240" w:line="384" w:lineRule="auto"/>
        <w:jc w:val="both"/>
        <w:rPr>
          <w:b/>
          <w:sz w:val="28"/>
        </w:rPr>
      </w:pPr>
    </w:p>
    <w:p w14:paraId="0BB51FC4" w14:textId="496756F3" w:rsidR="00C20B9B" w:rsidRPr="0078011C" w:rsidRDefault="00C20B9B" w:rsidP="003E0FB8">
      <w:pPr>
        <w:spacing w:after="120" w:line="384" w:lineRule="auto"/>
        <w:jc w:val="both"/>
        <w:rPr>
          <w:b/>
          <w:sz w:val="28"/>
        </w:rPr>
      </w:pPr>
      <w:r w:rsidRPr="0078011C">
        <w:rPr>
          <w:b/>
          <w:sz w:val="28"/>
        </w:rPr>
        <w:lastRenderedPageBreak/>
        <w:t>Objectives</w:t>
      </w:r>
    </w:p>
    <w:p w14:paraId="51FAA707" w14:textId="47BF2672" w:rsidR="008B05CC" w:rsidRDefault="008B05CC" w:rsidP="003E0FB8">
      <w:pPr>
        <w:spacing w:after="240" w:line="480" w:lineRule="auto"/>
        <w:jc w:val="both"/>
      </w:pPr>
      <w:r>
        <w:tab/>
        <w:t xml:space="preserve">This study was </w:t>
      </w:r>
      <w:r w:rsidR="00474E00">
        <w:t xml:space="preserve">initiated with </w:t>
      </w:r>
      <w:r w:rsidR="004A2ED0">
        <w:t>four</w:t>
      </w:r>
      <w:r w:rsidR="00474E00">
        <w:t xml:space="preserve"> broad questions: 1) How much the total monthly hydropower revenue </w:t>
      </w:r>
      <w:r w:rsidR="009609BD">
        <w:t xml:space="preserve">is </w:t>
      </w:r>
      <w:r w:rsidR="00474E00">
        <w:t xml:space="preserve">impacted </w:t>
      </w:r>
      <w:r w:rsidR="003A43D4">
        <w:t>by</w:t>
      </w:r>
      <w:r w:rsidR="00181EA0">
        <w:t xml:space="preserve"> </w:t>
      </w:r>
      <w:r w:rsidR="00474E00">
        <w:t xml:space="preserve">bug flow days </w:t>
      </w:r>
      <w:r w:rsidR="003A43D4">
        <w:t>on</w:t>
      </w:r>
      <w:r w:rsidR="00474E00">
        <w:t xml:space="preserve"> weekends</w:t>
      </w:r>
      <w:r w:rsidR="003A43D4">
        <w:t xml:space="preserve"> and weekdays</w:t>
      </w:r>
      <w:r w:rsidR="00474E00">
        <w:t>? 2)</w:t>
      </w:r>
      <w:r w:rsidR="00181EA0">
        <w:t xml:space="preserve"> </w:t>
      </w:r>
      <w:r w:rsidR="006A0491">
        <w:t xml:space="preserve">How the influential factors </w:t>
      </w:r>
      <w:r w:rsidR="00CD0F8C">
        <w:t>such as</w:t>
      </w:r>
      <w:r w:rsidR="006A0491">
        <w:t xml:space="preserve"> total release volume, price differential between on- and off- peak period</w:t>
      </w:r>
      <w:r w:rsidR="00CD0F8C">
        <w:t>s, pricing template, offset release, and length of the periods affect the hydropower revenue?</w:t>
      </w:r>
      <w:r w:rsidR="003E0FB8">
        <w:t xml:space="preserve"> </w:t>
      </w:r>
      <w:r w:rsidR="00474E00">
        <w:t>3)</w:t>
      </w:r>
      <w:r w:rsidR="004A2ED0">
        <w:t xml:space="preserve"> How the tradeoff between bug flow days and hydropower revenue </w:t>
      </w:r>
      <w:r w:rsidR="003A43D4">
        <w:t xml:space="preserve">vary </w:t>
      </w:r>
      <w:r w:rsidR="004A2ED0">
        <w:t xml:space="preserve">across </w:t>
      </w:r>
      <w:r w:rsidR="005839AF">
        <w:t>months</w:t>
      </w:r>
      <w:r w:rsidR="009C7B90">
        <w:t>?</w:t>
      </w:r>
      <w:r w:rsidR="004A2ED0">
        <w:t xml:space="preserve"> </w:t>
      </w:r>
      <w:r w:rsidR="003A43D4">
        <w:t xml:space="preserve">And </w:t>
      </w:r>
      <w:r w:rsidR="004A2ED0">
        <w:t xml:space="preserve">4) </w:t>
      </w:r>
      <w:r w:rsidR="00F00B65">
        <w:t xml:space="preserve">How can the tradeoff information be used to encourage more cooperation among hydropower and aquatic invertebrate managers? </w:t>
      </w:r>
    </w:p>
    <w:p w14:paraId="59E1ED5A" w14:textId="43BF22AC" w:rsidR="004947AB" w:rsidRDefault="009C7B90" w:rsidP="003E0FB8">
      <w:pPr>
        <w:spacing w:after="240" w:line="384" w:lineRule="auto"/>
        <w:jc w:val="both"/>
      </w:pPr>
      <w:r>
        <w:t>Answers to the questions can be expected by achieving the following objectives:</w:t>
      </w:r>
    </w:p>
    <w:p w14:paraId="4B5B693D" w14:textId="3BEDAA60" w:rsidR="004947AB" w:rsidRDefault="004947AB" w:rsidP="003E0FB8">
      <w:pPr>
        <w:pStyle w:val="ListParagraph"/>
        <w:numPr>
          <w:ilvl w:val="0"/>
          <w:numId w:val="3"/>
        </w:numPr>
        <w:spacing w:after="240" w:line="384" w:lineRule="auto"/>
        <w:jc w:val="both"/>
      </w:pPr>
      <w:r>
        <w:t xml:space="preserve">Develop an optimization model for Glen Canyon Dam releases </w:t>
      </w:r>
      <w:r w:rsidR="003A43D4">
        <w:t xml:space="preserve">that </w:t>
      </w:r>
      <w:r>
        <w:t xml:space="preserve">can quantify the tradeoff between number of steady low flow days and monthly hydropower </w:t>
      </w:r>
      <w:r w:rsidR="00711C90">
        <w:t>revenue for</w:t>
      </w:r>
      <w:r w:rsidR="00701A29">
        <w:t xml:space="preserve"> different monthly release volumes</w:t>
      </w:r>
      <w:r w:rsidR="003A43D4">
        <w:t xml:space="preserve"> and other factors</w:t>
      </w:r>
      <w:r>
        <w:t>.</w:t>
      </w:r>
    </w:p>
    <w:p w14:paraId="371385A0" w14:textId="71853693" w:rsidR="004947AB" w:rsidRDefault="009C7B90" w:rsidP="003E0FB8">
      <w:pPr>
        <w:pStyle w:val="ListParagraph"/>
        <w:numPr>
          <w:ilvl w:val="0"/>
          <w:numId w:val="3"/>
        </w:numPr>
        <w:spacing w:after="240" w:line="384" w:lineRule="auto"/>
        <w:jc w:val="both"/>
      </w:pPr>
      <w:r>
        <w:t xml:space="preserve">Demonstrate how </w:t>
      </w:r>
      <w:r w:rsidR="004947AB">
        <w:t xml:space="preserve">different factors </w:t>
      </w:r>
      <w:r w:rsidR="003A43D4">
        <w:t>such as</w:t>
      </w:r>
      <w:r w:rsidR="004947AB">
        <w:t xml:space="preserve"> price differential between</w:t>
      </w:r>
      <w:r>
        <w:t xml:space="preserve"> on- and off-peaks during weekdays, energy prices between</w:t>
      </w:r>
      <w:r w:rsidR="004947AB">
        <w:t xml:space="preserve"> weekdays and weekend, total monthly release volume</w:t>
      </w:r>
      <w:r w:rsidR="00CD0F8C">
        <w:t>, length of the periods, averaged price for the period, and offset release between weekday off peak and steady weekend</w:t>
      </w:r>
      <w:r w:rsidR="004947AB">
        <w:t xml:space="preserve"> control</w:t>
      </w:r>
      <w:r w:rsidR="00CD0F8C">
        <w:t>s</w:t>
      </w:r>
      <w:r w:rsidR="004947AB">
        <w:t xml:space="preserve"> the cost </w:t>
      </w:r>
      <w:r w:rsidR="003A43D4">
        <w:t>of</w:t>
      </w:r>
      <w:r w:rsidR="004947AB">
        <w:t xml:space="preserve"> the Bug Flow Experiment</w:t>
      </w:r>
      <w:r w:rsidR="003A43D4">
        <w:t>,</w:t>
      </w:r>
      <w:r>
        <w:t xml:space="preserve"> shape</w:t>
      </w:r>
      <w:r w:rsidR="003A43D4">
        <w:t>,</w:t>
      </w:r>
      <w:r>
        <w:t xml:space="preserve"> and position of the tradeoff curves</w:t>
      </w:r>
      <w:r w:rsidR="004947AB">
        <w:t>.</w:t>
      </w:r>
    </w:p>
    <w:p w14:paraId="08C432BC" w14:textId="0F4CE2B2" w:rsidR="00C771B3" w:rsidRDefault="00C6043E" w:rsidP="003E0FB8">
      <w:pPr>
        <w:pStyle w:val="ListParagraph"/>
        <w:numPr>
          <w:ilvl w:val="0"/>
          <w:numId w:val="3"/>
        </w:numPr>
        <w:spacing w:after="240" w:line="384" w:lineRule="auto"/>
        <w:jc w:val="both"/>
      </w:pPr>
      <w:r>
        <w:t>Examine the</w:t>
      </w:r>
      <w:r w:rsidR="00B53266">
        <w:t xml:space="preserve"> </w:t>
      </w:r>
      <w:r>
        <w:t>effects of</w:t>
      </w:r>
      <w:r w:rsidR="004947AB">
        <w:t xml:space="preserve"> </w:t>
      </w:r>
      <w:r w:rsidR="000128F3">
        <w:t>looking at steady flows on</w:t>
      </w:r>
      <w:r w:rsidR="00B53266">
        <w:t xml:space="preserve"> </w:t>
      </w:r>
      <w:r w:rsidR="004947AB">
        <w:t>Sundays,</w:t>
      </w:r>
      <w:r w:rsidR="00B53266">
        <w:t xml:space="preserve"> </w:t>
      </w:r>
      <w:r w:rsidR="004947AB">
        <w:t>Saturdays, and Weekdays</w:t>
      </w:r>
      <w:r w:rsidR="000128F3">
        <w:t xml:space="preserve"> rather than weekends and weekdays</w:t>
      </w:r>
      <w:r w:rsidR="004947AB">
        <w:t xml:space="preserve"> </w:t>
      </w:r>
      <w:r w:rsidR="00C771B3">
        <w:t>and explore the impacts of making Saturdays unsteady flow days.</w:t>
      </w:r>
    </w:p>
    <w:p w14:paraId="7BF0CE84" w14:textId="78910E5B" w:rsidR="004A4027" w:rsidRPr="004A4027" w:rsidRDefault="000128F3" w:rsidP="003E0FB8">
      <w:pPr>
        <w:pStyle w:val="ListParagraph"/>
        <w:numPr>
          <w:ilvl w:val="0"/>
          <w:numId w:val="3"/>
        </w:numPr>
        <w:spacing w:after="240" w:line="384" w:lineRule="auto"/>
        <w:jc w:val="both"/>
        <w:rPr>
          <w:b/>
          <w:sz w:val="28"/>
        </w:rPr>
      </w:pPr>
      <w:r>
        <w:t xml:space="preserve">Describe </w:t>
      </w:r>
      <w:r w:rsidR="00380646">
        <w:t xml:space="preserve">tradeoffs </w:t>
      </w:r>
      <w:r>
        <w:t xml:space="preserve">across different </w:t>
      </w:r>
      <w:r w:rsidR="00380646">
        <w:t xml:space="preserve">months </w:t>
      </w:r>
      <w:r>
        <w:t xml:space="preserve">of the year and how tradeoffs </w:t>
      </w:r>
      <w:r w:rsidR="00380646">
        <w:t xml:space="preserve">can be </w:t>
      </w:r>
      <w:r w:rsidR="009C414F">
        <w:t xml:space="preserve">used </w:t>
      </w:r>
      <w:r>
        <w:t>to quantify lost hydropower revenues.</w:t>
      </w:r>
      <w:r w:rsidR="00380646">
        <w:t xml:space="preserve"> </w:t>
      </w:r>
      <w:r w:rsidR="006C2295">
        <w:t>For example,</w:t>
      </w:r>
      <w:r w:rsidR="00B51FA7">
        <w:t xml:space="preserve"> </w:t>
      </w:r>
      <w:r>
        <w:t>how many bug flow days and during which months should an aquatic invertebrate manager spend an</w:t>
      </w:r>
      <w:r w:rsidR="00B51FA7">
        <w:t xml:space="preserve"> annual budget </w:t>
      </w:r>
      <w:r>
        <w:t xml:space="preserve">of </w:t>
      </w:r>
      <w:r w:rsidR="00B51FA7">
        <w:t>say $300,00</w:t>
      </w:r>
      <w:r>
        <w:t>0?</w:t>
      </w:r>
      <w:r w:rsidR="00B51FA7">
        <w:t xml:space="preserve"> </w:t>
      </w:r>
    </w:p>
    <w:p w14:paraId="37C488C0" w14:textId="77777777" w:rsidR="003E0FB8" w:rsidRDefault="003E0FB8" w:rsidP="003E0FB8">
      <w:pPr>
        <w:spacing w:after="240" w:line="480" w:lineRule="auto"/>
        <w:jc w:val="both"/>
        <w:rPr>
          <w:b/>
          <w:sz w:val="28"/>
        </w:rPr>
      </w:pPr>
    </w:p>
    <w:p w14:paraId="29C7FCF8" w14:textId="3B9E0221" w:rsidR="00AC6302" w:rsidRPr="004A4027" w:rsidRDefault="00AC6302" w:rsidP="003E0FB8">
      <w:pPr>
        <w:spacing w:line="480" w:lineRule="auto"/>
        <w:jc w:val="both"/>
        <w:rPr>
          <w:b/>
          <w:sz w:val="28"/>
        </w:rPr>
      </w:pPr>
      <w:r w:rsidRPr="004A4027">
        <w:rPr>
          <w:b/>
          <w:sz w:val="28"/>
        </w:rPr>
        <w:lastRenderedPageBreak/>
        <w:t xml:space="preserve">Literature Review </w:t>
      </w:r>
    </w:p>
    <w:p w14:paraId="17A07453" w14:textId="0C8EB438" w:rsidR="001E0BF3" w:rsidRDefault="00CD0FC2" w:rsidP="003E0FB8">
      <w:pPr>
        <w:spacing w:after="240" w:line="480" w:lineRule="auto"/>
        <w:jc w:val="both"/>
      </w:pPr>
      <w:r>
        <w:rPr>
          <w:b/>
        </w:rPr>
        <w:tab/>
        <w:t xml:space="preserve"> </w:t>
      </w:r>
      <w:r>
        <w:t xml:space="preserve">The world recognizes Grand Canyon because of its unique geology and spectacular </w:t>
      </w:r>
      <w:r w:rsidR="00701A29">
        <w:t>scenery</w:t>
      </w:r>
      <w:r>
        <w:t>. Every year</w:t>
      </w:r>
      <w:r w:rsidR="00A45EB1">
        <w:t xml:space="preserve">, the Grand Canyon National Park receives almost </w:t>
      </w:r>
      <w:r w:rsidR="00D47802">
        <w:t>6</w:t>
      </w:r>
      <w:r w:rsidR="00A45EB1">
        <w:t xml:space="preserve"> million visitors (</w:t>
      </w:r>
      <w:r w:rsidR="00D47802">
        <w:t>DOI</w:t>
      </w:r>
      <w:r w:rsidR="00A45EB1">
        <w:t>, 20</w:t>
      </w:r>
      <w:r w:rsidR="00D47802">
        <w:t>17</w:t>
      </w:r>
      <w:r w:rsidR="00A45EB1">
        <w:t>).</w:t>
      </w:r>
      <w:r w:rsidR="00003063">
        <w:t xml:space="preserve"> Besides, the Grand Canyon is one of the most studie</w:t>
      </w:r>
      <w:r w:rsidR="0066444F">
        <w:t xml:space="preserve">d </w:t>
      </w:r>
      <w:r w:rsidR="00003063">
        <w:t xml:space="preserve">geologic landscapes in the </w:t>
      </w:r>
      <w:r w:rsidR="001E0BF3">
        <w:t>world and</w:t>
      </w:r>
      <w:r w:rsidR="00003063">
        <w:t xml:space="preserve"> home to numerous native endemic species (NPS, 2018</w:t>
      </w:r>
      <w:r w:rsidR="008A3790">
        <w:t>a</w:t>
      </w:r>
      <w:r w:rsidR="00003063">
        <w:t>).</w:t>
      </w:r>
      <w:r w:rsidR="001E0BF3">
        <w:t xml:space="preserve"> For instance, </w:t>
      </w:r>
      <w:r w:rsidR="00117CBC">
        <w:t xml:space="preserve">historically </w:t>
      </w:r>
      <w:r w:rsidR="001E0BF3">
        <w:t xml:space="preserve">there were eight </w:t>
      </w:r>
      <w:r w:rsidR="008A3790">
        <w:t>native fish species populating Colorado River with in the Grand Canyon</w:t>
      </w:r>
      <w:r w:rsidR="00117CBC">
        <w:t xml:space="preserve"> </w:t>
      </w:r>
      <w:r w:rsidR="00117CBC" w:rsidRPr="00117CBC">
        <w:t>(NPS, 2018b).</w:t>
      </w:r>
      <w:r w:rsidR="00117CBC">
        <w:t xml:space="preserve"> Five out of eight fish species are still available today, where two from the available five (Humpback Chub and Razorback Suckers) are listed under the Endangered Species Act. </w:t>
      </w:r>
    </w:p>
    <w:p w14:paraId="3CC4D3F1" w14:textId="5761B759" w:rsidR="0066444F" w:rsidRDefault="0066444F" w:rsidP="003E0FB8">
      <w:pPr>
        <w:spacing w:after="240" w:line="480" w:lineRule="auto"/>
        <w:jc w:val="both"/>
      </w:pPr>
      <w:r>
        <w:tab/>
        <w:t xml:space="preserve">Different studies have identified </w:t>
      </w:r>
      <w:r w:rsidR="003771B5">
        <w:t xml:space="preserve">various </w:t>
      </w:r>
      <w:r w:rsidR="00CB2FE3">
        <w:t>factors</w:t>
      </w:r>
      <w:r w:rsidR="003771B5">
        <w:t xml:space="preserve"> responsible for changes in the Grand Canyon’s ecosystems within the last century. For example,</w:t>
      </w:r>
      <w:r w:rsidR="00CB2FE3">
        <w:t xml:space="preserve"> </w:t>
      </w:r>
      <w:proofErr w:type="spellStart"/>
      <w:r w:rsidR="00CB2FE3" w:rsidRPr="00494A4E">
        <w:t>Poff</w:t>
      </w:r>
      <w:proofErr w:type="spellEnd"/>
      <w:r w:rsidR="00CB2FE3" w:rsidRPr="00494A4E">
        <w:t xml:space="preserve"> et al.</w:t>
      </w:r>
      <w:r w:rsidR="00CB2FE3">
        <w:t>,</w:t>
      </w:r>
      <w:r w:rsidR="00CB2FE3" w:rsidRPr="00494A4E">
        <w:t xml:space="preserve"> </w:t>
      </w:r>
      <w:r w:rsidR="00CB2FE3">
        <w:t>(</w:t>
      </w:r>
      <w:r w:rsidR="00CB2FE3" w:rsidRPr="00494A4E">
        <w:t>2007</w:t>
      </w:r>
      <w:r w:rsidR="00CB2FE3">
        <w:t xml:space="preserve">) focused on change in the </w:t>
      </w:r>
      <w:r w:rsidR="00877B97">
        <w:t xml:space="preserve">downstream </w:t>
      </w:r>
      <w:r w:rsidR="00CB2FE3">
        <w:t>water temperature due to inclusion of Glen Canyon Dam</w:t>
      </w:r>
      <w:r w:rsidR="00877B97">
        <w:t>, Schmidt</w:t>
      </w:r>
      <w:r w:rsidR="00CB2FE3">
        <w:t xml:space="preserve"> and Wilcock </w:t>
      </w:r>
      <w:r w:rsidR="00877B97">
        <w:t xml:space="preserve">(2008) tracked the change in sediment transport, Olden and </w:t>
      </w:r>
      <w:proofErr w:type="spellStart"/>
      <w:r w:rsidR="00877B97">
        <w:t>Naiman</w:t>
      </w:r>
      <w:proofErr w:type="spellEnd"/>
      <w:r w:rsidR="00877B97">
        <w:t xml:space="preserve"> (2010) identified change in river water depth, and Walker</w:t>
      </w:r>
      <w:r w:rsidR="00FB66F0">
        <w:t xml:space="preserve"> (2017) discussed the change in river flow regime due to addition of </w:t>
      </w:r>
      <w:r w:rsidR="000128F3">
        <w:t>Glen Canyon Dam</w:t>
      </w:r>
      <w:r w:rsidR="00FB66F0">
        <w:t>.</w:t>
      </w:r>
      <w:r w:rsidR="00FB66F0" w:rsidRPr="00FB66F0">
        <w:t xml:space="preserve"> </w:t>
      </w:r>
      <w:r w:rsidR="00FB66F0" w:rsidRPr="00494A4E">
        <w:t xml:space="preserve">Kennedy et al., </w:t>
      </w:r>
      <w:r w:rsidR="00FB66F0">
        <w:t>(</w:t>
      </w:r>
      <w:r w:rsidR="00FB66F0" w:rsidRPr="00494A4E">
        <w:t>2016</w:t>
      </w:r>
      <w:r w:rsidR="00FB66F0">
        <w:t>) found that these stressors ha</w:t>
      </w:r>
      <w:r w:rsidR="00675254">
        <w:t>ve</w:t>
      </w:r>
      <w:r w:rsidR="00FB66F0">
        <w:t xml:space="preserve"> adverse effects on aquatic life and </w:t>
      </w:r>
      <w:r w:rsidR="00CB2FE3" w:rsidRPr="00494A4E">
        <w:t xml:space="preserve">often extirpate </w:t>
      </w:r>
      <w:r w:rsidR="00FB66F0">
        <w:t xml:space="preserve">species </w:t>
      </w:r>
      <w:r w:rsidR="00CB2FE3" w:rsidRPr="00494A4E">
        <w:t xml:space="preserve">that </w:t>
      </w:r>
      <w:r w:rsidR="00FB66F0">
        <w:t xml:space="preserve">have linkages with </w:t>
      </w:r>
      <w:r w:rsidR="00CB2FE3" w:rsidRPr="00494A4E">
        <w:t>nearshore environments during one or more stages of</w:t>
      </w:r>
      <w:r w:rsidR="00652075">
        <w:t xml:space="preserve"> their</w:t>
      </w:r>
      <w:r w:rsidR="00CB2FE3" w:rsidRPr="00494A4E">
        <w:t xml:space="preserve"> life cycle</w:t>
      </w:r>
      <w:r w:rsidR="00652075">
        <w:t>.</w:t>
      </w:r>
    </w:p>
    <w:p w14:paraId="03FACBF5" w14:textId="350B7CB5" w:rsidR="00503689" w:rsidRDefault="00652075" w:rsidP="003E0FB8">
      <w:pPr>
        <w:spacing w:after="240" w:line="480" w:lineRule="auto"/>
        <w:jc w:val="both"/>
      </w:pPr>
      <w:r>
        <w:tab/>
        <w:t xml:space="preserve">For instance, traditional </w:t>
      </w:r>
      <w:r w:rsidR="000128F3">
        <w:t xml:space="preserve">hydropeaking </w:t>
      </w:r>
      <w:r w:rsidR="00C71991">
        <w:t xml:space="preserve">dam operations at Glen Canyon Dam </w:t>
      </w:r>
      <w:r w:rsidR="000128F3">
        <w:t xml:space="preserve">keep </w:t>
      </w:r>
      <w:r w:rsidR="00C71991">
        <w:t xml:space="preserve">releases during </w:t>
      </w:r>
      <w:r w:rsidR="005839AF">
        <w:t>daytime high</w:t>
      </w:r>
      <w:r w:rsidR="00C71991">
        <w:t xml:space="preserve"> </w:t>
      </w:r>
      <w:r w:rsidR="000128F3">
        <w:t xml:space="preserve">then make </w:t>
      </w:r>
      <w:r w:rsidR="00C71991">
        <w:t>nighttime</w:t>
      </w:r>
      <w:r w:rsidR="000128F3">
        <w:t xml:space="preserve"> releases low </w:t>
      </w:r>
      <w:r w:rsidR="00C71991">
        <w:t>(</w:t>
      </w:r>
      <w:proofErr w:type="spellStart"/>
      <w:r w:rsidR="00C71991" w:rsidRPr="00470690">
        <w:t>Førsund</w:t>
      </w:r>
      <w:proofErr w:type="spellEnd"/>
      <w:r w:rsidR="00C71991">
        <w:t>,</w:t>
      </w:r>
      <w:r w:rsidR="00503689">
        <w:t xml:space="preserve"> </w:t>
      </w:r>
      <w:r w:rsidR="00C71991">
        <w:t>2015).</w:t>
      </w:r>
      <w:r w:rsidR="000128F3">
        <w:t xml:space="preserve"> This release pattern follows daily energy demands.</w:t>
      </w:r>
      <w:r w:rsidR="00503689">
        <w:t xml:space="preserve"> </w:t>
      </w:r>
      <w:r w:rsidR="000128F3">
        <w:t>A</w:t>
      </w:r>
      <w:r w:rsidR="00F3317C" w:rsidRPr="00494A4E">
        <w:t>quatic i</w:t>
      </w:r>
      <w:r w:rsidR="00F3317C">
        <w:t xml:space="preserve">nvertebrates </w:t>
      </w:r>
      <w:r w:rsidR="00F3317C" w:rsidRPr="00494A4E">
        <w:t xml:space="preserve">are </w:t>
      </w:r>
      <w:r w:rsidR="000128F3">
        <w:t>negatively affected by</w:t>
      </w:r>
      <w:r w:rsidR="00F3317C" w:rsidRPr="00494A4E">
        <w:t xml:space="preserve"> hydropeaking</w:t>
      </w:r>
      <w:r w:rsidR="00F3317C">
        <w:t xml:space="preserve">. Invertebrates </w:t>
      </w:r>
      <w:r w:rsidR="00CC3173">
        <w:t xml:space="preserve">cement and </w:t>
      </w:r>
      <w:r w:rsidR="00F3317C" w:rsidRPr="00494A4E">
        <w:t xml:space="preserve">lay their eggs </w:t>
      </w:r>
      <w:r w:rsidR="00F3317C">
        <w:t xml:space="preserve">during </w:t>
      </w:r>
      <w:r w:rsidR="00F3317C" w:rsidRPr="00494A4E">
        <w:t>dusk time</w:t>
      </w:r>
      <w:r w:rsidR="000128F3">
        <w:t xml:space="preserve"> at the river edge</w:t>
      </w:r>
      <w:r w:rsidR="00CC3173">
        <w:t xml:space="preserve"> on rocks and other strata</w:t>
      </w:r>
      <w:r w:rsidR="00F3317C" w:rsidRPr="00494A4E">
        <w:t xml:space="preserve">, when the </w:t>
      </w:r>
      <w:r w:rsidR="00F3317C">
        <w:t>releases are still</w:t>
      </w:r>
      <w:r w:rsidR="00F3317C" w:rsidRPr="00494A4E">
        <w:t xml:space="preserve"> high. </w:t>
      </w:r>
      <w:r w:rsidR="0065095F">
        <w:t xml:space="preserve">During </w:t>
      </w:r>
      <w:r w:rsidR="00675254">
        <w:t xml:space="preserve">the </w:t>
      </w:r>
      <w:r w:rsidR="00F3317C" w:rsidRPr="00494A4E">
        <w:t>night</w:t>
      </w:r>
      <w:r w:rsidR="00675254">
        <w:t>,</w:t>
      </w:r>
      <w:r w:rsidR="00F3317C">
        <w:t xml:space="preserve"> minimum releases are made which cause the</w:t>
      </w:r>
      <w:r w:rsidR="00F3317C" w:rsidRPr="00494A4E">
        <w:t xml:space="preserve"> river</w:t>
      </w:r>
      <w:r w:rsidR="000128F3">
        <w:t xml:space="preserve"> water level to drop, </w:t>
      </w:r>
      <w:r w:rsidR="00F3317C" w:rsidRPr="00494A4E">
        <w:t xml:space="preserve">width </w:t>
      </w:r>
      <w:r w:rsidR="00F3317C">
        <w:t xml:space="preserve">to </w:t>
      </w:r>
      <w:r w:rsidR="00F3317C" w:rsidRPr="00494A4E">
        <w:t>shrink</w:t>
      </w:r>
      <w:r w:rsidR="000128F3">
        <w:t>,</w:t>
      </w:r>
      <w:r w:rsidR="00F3317C">
        <w:t xml:space="preserve"> and</w:t>
      </w:r>
      <w:r w:rsidR="00F3317C" w:rsidRPr="00494A4E">
        <w:t xml:space="preserve"> the </w:t>
      </w:r>
      <w:r w:rsidR="00F3317C">
        <w:t>shores</w:t>
      </w:r>
      <w:r w:rsidR="00F3317C" w:rsidRPr="00494A4E">
        <w:t xml:space="preserve"> dry out.</w:t>
      </w:r>
      <w:r w:rsidR="00F3317C">
        <w:t xml:space="preserve"> </w:t>
      </w:r>
      <w:r w:rsidR="00D56672">
        <w:t>Th</w:t>
      </w:r>
      <w:r w:rsidR="002C70C9">
        <w:t>is</w:t>
      </w:r>
      <w:r w:rsidR="00D56672">
        <w:t xml:space="preserve"> sub-daily flow fluctuation </w:t>
      </w:r>
      <w:r w:rsidR="00D56672">
        <w:lastRenderedPageBreak/>
        <w:t xml:space="preserve">causes most </w:t>
      </w:r>
      <w:r w:rsidR="00CC3173">
        <w:t>invertebrate</w:t>
      </w:r>
      <w:r w:rsidR="00F3317C">
        <w:t xml:space="preserve"> eggs </w:t>
      </w:r>
      <w:r w:rsidR="00D56672">
        <w:t xml:space="preserve">to become desiccated; hence </w:t>
      </w:r>
      <w:r w:rsidR="00B10F76">
        <w:t xml:space="preserve">the </w:t>
      </w:r>
      <w:r w:rsidR="00D56672">
        <w:t xml:space="preserve">overall invertebrates’ population is constrained. </w:t>
      </w:r>
      <w:r w:rsidR="00B10F76">
        <w:t>Th</w:t>
      </w:r>
      <w:r w:rsidR="00503689">
        <w:t>os</w:t>
      </w:r>
      <w:r w:rsidR="00B10F76">
        <w:t xml:space="preserve">e </w:t>
      </w:r>
      <w:r w:rsidR="00503689">
        <w:t xml:space="preserve">invertebrates </w:t>
      </w:r>
      <w:r w:rsidR="00F3317C" w:rsidRPr="00494A4E">
        <w:t xml:space="preserve">are the primary </w:t>
      </w:r>
      <w:r w:rsidR="00F3317C">
        <w:t>food</w:t>
      </w:r>
      <w:r w:rsidR="00F3317C" w:rsidRPr="00494A4E">
        <w:t xml:space="preserve"> </w:t>
      </w:r>
      <w:r w:rsidR="00503689">
        <w:t xml:space="preserve">web </w:t>
      </w:r>
      <w:r w:rsidR="00F3317C" w:rsidRPr="00494A4E">
        <w:t xml:space="preserve">for myriad species of fish, birds, bats, and other wildlife living </w:t>
      </w:r>
      <w:r w:rsidR="00503689">
        <w:t xml:space="preserve">within or </w:t>
      </w:r>
      <w:r w:rsidR="00F3317C" w:rsidRPr="00494A4E">
        <w:t>along the river (Nakano and Murakami</w:t>
      </w:r>
      <w:r w:rsidR="00B42E46">
        <w:t xml:space="preserve">, </w:t>
      </w:r>
      <w:r w:rsidR="00F3317C" w:rsidRPr="00494A4E">
        <w:t>2001</w:t>
      </w:r>
      <w:r w:rsidR="00B42E46">
        <w:t>;</w:t>
      </w:r>
      <w:r w:rsidR="00F3317C" w:rsidRPr="00494A4E">
        <w:t xml:space="preserve"> Baxter et al.</w:t>
      </w:r>
      <w:r w:rsidR="00BA5302">
        <w:t xml:space="preserve">, </w:t>
      </w:r>
      <w:r w:rsidR="00F3317C" w:rsidRPr="00494A4E">
        <w:t xml:space="preserve">2005). </w:t>
      </w:r>
    </w:p>
    <w:p w14:paraId="70EBDB37" w14:textId="60508709" w:rsidR="000743D2" w:rsidRDefault="005D5FE5" w:rsidP="003E0FB8">
      <w:pPr>
        <w:spacing w:after="240" w:line="480" w:lineRule="auto"/>
        <w:jc w:val="both"/>
      </w:pPr>
      <w:r>
        <w:tab/>
        <w:t xml:space="preserve">Kennedy et al., </w:t>
      </w:r>
      <w:r w:rsidR="00633C3C">
        <w:t>(2016) verified th</w:t>
      </w:r>
      <w:r w:rsidR="002C70C9">
        <w:t>e</w:t>
      </w:r>
      <w:r w:rsidR="00633C3C">
        <w:t xml:space="preserve"> inverse relationship between hydropeaking and downstream insect diversity. They used a nonlinear metric called the </w:t>
      </w:r>
      <w:r w:rsidR="00633C3C" w:rsidRPr="00C30FBE">
        <w:t>“Hydropeaking Index”</w:t>
      </w:r>
      <w:r w:rsidR="00633C3C">
        <w:t xml:space="preserve">, which is a ratio of amount variation in release to average release, to represent ecosystem objective. Their calculations include daily </w:t>
      </w:r>
      <w:bookmarkStart w:id="2" w:name="_Hlk53486275"/>
      <w:r w:rsidR="00633C3C">
        <w:t xml:space="preserve">hydropeaking index </w:t>
      </w:r>
      <w:bookmarkEnd w:id="2"/>
      <w:r w:rsidR="00633C3C">
        <w:t xml:space="preserve">averaged over a period of at least 5 years for 16 dam sites across the Western United States. The results from their study shows that large dams e.g. Hoover Dam and Glen Canyon </w:t>
      </w:r>
      <w:r w:rsidR="00547D49">
        <w:t>Dam had</w:t>
      </w:r>
      <w:r w:rsidR="00633C3C">
        <w:t xml:space="preserve"> a high hydropeaking index value and almost no insect diversity. They suggested low steady weekend reservoir releases </w:t>
      </w:r>
      <w:r w:rsidR="00675254">
        <w:t>will</w:t>
      </w:r>
      <w:r w:rsidR="00633C3C">
        <w:t xml:space="preserve"> improve the situation for aquatic invertebrates, because bug-eggs laid during stable low weekend releases will have minimum chances of desiccation. In addition, energy demand on weekends is relatively less (</w:t>
      </w:r>
      <w:proofErr w:type="spellStart"/>
      <w:r w:rsidR="00633C3C" w:rsidRPr="00470690">
        <w:t>Førsund</w:t>
      </w:r>
      <w:proofErr w:type="spellEnd"/>
      <w:r w:rsidR="00633C3C">
        <w:t xml:space="preserve">, 2015), therefore, replacing hydropeaking operations with steady flows on weekends would affect total </w:t>
      </w:r>
      <w:r w:rsidR="002C70C9">
        <w:t xml:space="preserve">monthly </w:t>
      </w:r>
      <w:r w:rsidR="00633C3C">
        <w:t>hydropower revenues</w:t>
      </w:r>
      <w:r w:rsidR="00CC3173">
        <w:t xml:space="preserve"> less</w:t>
      </w:r>
      <w:r w:rsidR="00633C3C">
        <w:t xml:space="preserve"> (USBR, 2016).</w:t>
      </w:r>
    </w:p>
    <w:p w14:paraId="2F957BB4" w14:textId="77777777" w:rsidR="0074626E" w:rsidRDefault="000743D2" w:rsidP="003E0FB8">
      <w:pPr>
        <w:spacing w:after="240" w:line="480" w:lineRule="auto"/>
        <w:ind w:firstLine="720"/>
        <w:jc w:val="both"/>
      </w:pPr>
      <w:r>
        <w:t>Starting the summer of  2018, steady low flows on weekends during summer months ha</w:t>
      </w:r>
      <w:r w:rsidR="00CC3173">
        <w:t>ve</w:t>
      </w:r>
      <w:r>
        <w:t xml:space="preserve"> been practiced each year</w:t>
      </w:r>
      <w:r w:rsidR="00CC3173">
        <w:t xml:space="preserve"> (the Bug Flow Experiment)</w:t>
      </w:r>
      <w:r>
        <w:t xml:space="preserve"> and the concept was also included in the prefer</w:t>
      </w:r>
      <w:r w:rsidRPr="00E0120A">
        <w:t xml:space="preserve"> </w:t>
      </w:r>
      <w:r>
        <w:t xml:space="preserve">alternative </w:t>
      </w:r>
      <w:r w:rsidRPr="00494A4E">
        <w:t>of the long term experimental and monitoring program (</w:t>
      </w:r>
      <w:hyperlink r:id="rId8" w:tgtFrame="_blank" w:history="1">
        <w:r w:rsidRPr="00494A4E">
          <w:t>LTEMP DEIS</w:t>
        </w:r>
      </w:hyperlink>
      <w:r w:rsidRPr="00494A4E">
        <w:t>)</w:t>
      </w:r>
      <w:r>
        <w:t xml:space="preserve">. </w:t>
      </w:r>
      <w:proofErr w:type="spellStart"/>
      <w:r w:rsidRPr="00494A4E">
        <w:t>Ploussard</w:t>
      </w:r>
      <w:proofErr w:type="spellEnd"/>
      <w:r w:rsidRPr="00494A4E">
        <w:t xml:space="preserve"> </w:t>
      </w:r>
      <w:r>
        <w:t>and</w:t>
      </w:r>
      <w:r w:rsidRPr="00494A4E">
        <w:t xml:space="preserve"> </w:t>
      </w:r>
      <w:proofErr w:type="spellStart"/>
      <w:r w:rsidRPr="00494A4E">
        <w:t>Veselka</w:t>
      </w:r>
      <w:proofErr w:type="spellEnd"/>
      <w:r w:rsidRPr="00494A4E">
        <w:t xml:space="preserve"> </w:t>
      </w:r>
      <w:r w:rsidR="001E5F7C">
        <w:t>(</w:t>
      </w:r>
      <w:r w:rsidRPr="00494A4E">
        <w:t>2019</w:t>
      </w:r>
      <w:r w:rsidR="001E5F7C">
        <w:t>)</w:t>
      </w:r>
      <w:r>
        <w:t xml:space="preserve"> looked at the financial implication of the 2018 Bug Flow Experiment. They created two scenarios: 1) summer months with bug flows, 2) summer months without bug flows, and quantified the expected difference in hydropower production between the scenarios. Also, they have identified factors responsible for the cost associated with the bug flows and examined the interdependencies amongst the factors. </w:t>
      </w:r>
    </w:p>
    <w:p w14:paraId="58AF5C43" w14:textId="0BE01BC1" w:rsidR="00E86C56" w:rsidRDefault="00E86C56" w:rsidP="003E0FB8">
      <w:pPr>
        <w:spacing w:after="240" w:line="480" w:lineRule="auto"/>
        <w:ind w:firstLine="720"/>
        <w:jc w:val="both"/>
      </w:pPr>
      <w:r>
        <w:lastRenderedPageBreak/>
        <w:t xml:space="preserve">Typically, </w:t>
      </w:r>
      <w:r w:rsidR="00CC3173">
        <w:t xml:space="preserve">a </w:t>
      </w:r>
      <w:r w:rsidRPr="00135678">
        <w:t xml:space="preserve">hydropower objective is </w:t>
      </w:r>
      <w:r>
        <w:t>a</w:t>
      </w:r>
      <w:r w:rsidRPr="00135678">
        <w:t xml:space="preserve"> non-linear functio</w:t>
      </w:r>
      <w:r>
        <w:t>n</w:t>
      </w:r>
      <w:r w:rsidRPr="00135678">
        <w:t xml:space="preserve"> </w:t>
      </w:r>
      <w:r w:rsidRPr="00135678">
        <w:fldChar w:fldCharType="begin"/>
      </w:r>
      <w:r w:rsidRPr="00135678">
        <w:instrText xml:space="preserve"> ADDIN ZOTERO_ITEM CSL_CITATION {"citationID":"M4erXWgM","properties":{"formattedCitation":"(Yoo, 2009)","plainCitation":"(Yoo, 2009)","noteIndex":0},"citationItems":[{"id":2069,"uris":["http://zotero.org/groups/2532496/items/7292E94D"],"uri":["http://zotero.org/groups/2532496/items/7292E94D"],"itemData":{"id":2069,"type":"article-journal","abstract":"The linear objective function is examined as an alternative to a nonlinear form with the aim of maximizing hydropower energy generation. The Yongdam multipurpose dam, located on the Geum River in South Korea, is selected as the subject of the model application. Inflow data with a reliability of 50% is applied to the model for an operation period of 12months. This study analyzes the effect and sensitivity of the model’s release and reservoir storage on the maximization of hydropower energy generation based on calculations of optimal values. The operation according to the optimized policy is shown in terms of the given priority. The ratio between two parameters (releases and reservoir storage) is also examined in the context of the objective function of the linear model. The maximum annual energy production of the proposed model was approximately 184GWH, which represents 86% of the potential energy production level.","container-title":"Journal of Hydrology","DOI":"10.1016/j.jhydrol.2009.07.026","ISSN":"0022-1694","issue":"1","journalAbbreviation":"Journal of Hydrology","language":"en","page":"182-187","source":"ScienceDirect","title":"Maximization of hydropower generation through the application of a linear programming model","URL":"http://www.sciencedirect.com/science/article/pii/S0022169409004193","volume":"376","author":[{"family":"Yoo","given":"Ju-Hwan"}],"accessed":{"date-parts":[["2020",8,22]]},"issued":{"date-parts":[["2009",9,30]]}}}],"schema":"https://github.com/citation-style-language/schema/raw/master/csl-citation.json"} </w:instrText>
      </w:r>
      <w:r w:rsidRPr="00135678">
        <w:fldChar w:fldCharType="separate"/>
      </w:r>
      <w:r w:rsidRPr="00135678">
        <w:t>(Yoo, 2009)</w:t>
      </w:r>
      <w:r w:rsidRPr="00135678">
        <w:fldChar w:fldCharType="end"/>
      </w:r>
      <w:r w:rsidRPr="00135678">
        <w:t xml:space="preserve"> </w:t>
      </w:r>
      <w:r>
        <w:t>that depends on the power</w:t>
      </w:r>
      <w:r w:rsidR="001E5F7C">
        <w:t xml:space="preserve"> </w:t>
      </w:r>
      <w:r>
        <w:t>generation release, reservoir storage level, turbine efficiencies, and operations in relationship to design efficiencies. Those releases t</w:t>
      </w:r>
      <w:r w:rsidR="00060A90">
        <w:t>hat</w:t>
      </w:r>
      <w:r>
        <w:t xml:space="preserve"> generate hydropower fluctuate through the day according to varying energy prices. Commonly, dynamic </w:t>
      </w:r>
      <w:r w:rsidR="00CC3173">
        <w:t xml:space="preserve">or nonlinear </w:t>
      </w:r>
      <w:r>
        <w:t>programing has been preferred to solve such problems because of multiple sub decisions required to reach the ultimate optimal decision</w:t>
      </w:r>
      <w:r w:rsidR="00CC3173">
        <w:t xml:space="preserve"> or the nonlinearity created by multiplying release, reservoir level, turbine efficiencies, themselves functions of the level and release</w:t>
      </w:r>
      <w:r>
        <w:t xml:space="preserve"> </w:t>
      </w:r>
      <w:r w:rsidRPr="004871D5">
        <w:t>(</w:t>
      </w:r>
      <w:r>
        <w:t xml:space="preserve">e.g. </w:t>
      </w:r>
      <w:proofErr w:type="spellStart"/>
      <w:r w:rsidRPr="004871D5">
        <w:t>Yakowitz</w:t>
      </w:r>
      <w:proofErr w:type="spellEnd"/>
      <w:r w:rsidRPr="004871D5">
        <w:t>, 1982</w:t>
      </w:r>
      <w:r>
        <w:t xml:space="preserve">; </w:t>
      </w:r>
      <w:r w:rsidRPr="004871D5">
        <w:t xml:space="preserve">Ko et al., 1992; </w:t>
      </w:r>
      <w:proofErr w:type="spellStart"/>
      <w:r w:rsidRPr="004871D5">
        <w:t>Tilmant</w:t>
      </w:r>
      <w:proofErr w:type="spellEnd"/>
      <w:r w:rsidRPr="004871D5">
        <w:t xml:space="preserve"> et al., 2002)</w:t>
      </w:r>
      <w:r>
        <w:t>. The</w:t>
      </w:r>
      <w:r w:rsidR="00CC3173">
        <w:t>se</w:t>
      </w:r>
      <w:r>
        <w:t xml:space="preserve"> optimization problems are computationally intensive </w:t>
      </w:r>
      <w:r>
        <w:fldChar w:fldCharType="begin"/>
      </w:r>
      <w:r>
        <w:instrText xml:space="preserve"> ADDIN ZOTERO_ITEM CSL_CITATION {"citationID":"ZsTtPypB","properties":{"formattedCitation":"(Hochbaum, 2007)","plainCitation":"(Hochbaum, 2007)","noteIndex":0},"citationItems":[{"id":2077,"uris":["http://zotero.org/groups/2532496/items/CS3ZNE8C"],"uri":["http://zotero.org/groups/2532496/items/CS3ZNE8C"],"itemData":{"id":2077,"type":"article-journal","abstract":"Nonlinear optimization algorithms are rarely discussed from a complexity point of view. Even the concept of solving nonlinear problems on digital computers is not well defined. The focus here is on a complexity approach for designing and analyzing algorithms for nonlinear optimization problems providing optimal solutions with prespecified accuracy in the solution space. We delineate the complexity status of convex problems over network constraints, dual of flow constraints, dual of multi-commodity, constraints defined by a submodular rank function (a generalized allocation problem), tree networks, diagonal dominant matrices, and nonlinear knapsack problem’s constraint. All these problems, except for the latter in integers, have polynomial time algorithms which may be viewed within a unifying framework of a proximity-scaling technique or a threshold technique. The complexity of many of these algorithms is furthermore best possible in that it matches lower bounds on the complexity of the respective problems.","container-title":"Annals of Operations Research","DOI":"10.1007/s10479-007-0172-6","ISSN":"1572-9338","issue":"1","journalAbbreviation":"Ann Oper Res","language":"en","page":"257-296","source":"Springer Link","title":"Complexity and algorithms for nonlinear optimization problems","URL":"https://doi.org/10.1007/s10479-007-0172-6","volume":"153","author":[{"family":"Hochbaum","given":"Dorit S."}],"accessed":{"date-parts":[["2020",8,28]]},"issued":{"date-parts":[["2007",9,1]]}}}],"schema":"https://github.com/citation-style-language/schema/raw/master/csl-citation.json"} </w:instrText>
      </w:r>
      <w:r>
        <w:fldChar w:fldCharType="separate"/>
      </w:r>
      <w:r w:rsidRPr="00201A35">
        <w:t>(Hochbaum, 2007)</w:t>
      </w:r>
      <w:r>
        <w:fldChar w:fldCharType="end"/>
      </w:r>
      <w:r w:rsidR="00CC3173">
        <w:t xml:space="preserve"> and</w:t>
      </w:r>
      <w:r>
        <w:t xml:space="preserve"> researchers have</w:t>
      </w:r>
      <w:r w:rsidR="00060A90">
        <w:t xml:space="preserve"> an</w:t>
      </w:r>
      <w:r>
        <w:t xml:space="preserve"> interest to approximate nonlinear objectives by various linearization techniques. </w:t>
      </w:r>
    </w:p>
    <w:p w14:paraId="2773F794" w14:textId="77777777" w:rsidR="0074626E" w:rsidRDefault="00E86C56" w:rsidP="003E0FB8">
      <w:pPr>
        <w:spacing w:after="240" w:line="480" w:lineRule="auto"/>
        <w:ind w:firstLine="720"/>
        <w:jc w:val="both"/>
      </w:pPr>
      <w:r>
        <w:t xml:space="preserve">For example, </w:t>
      </w:r>
      <w:r>
        <w:fldChar w:fldCharType="begin"/>
      </w:r>
      <w:r>
        <w:instrText xml:space="preserve"> ADDIN ZOTERO_ITEM CSL_CITATION {"citationID":"skRfgwhQ","properties":{"formattedCitation":"(Rheinheimer et al., 2015)","plainCitation":"(Rheinheimer et al., 2015)","noteIndex":0},"citationItems":[{"id":2079,"uris":["http://zotero.org/groups/2532496/items/RRVBUR22"],"uri":["http://zotero.org/groups/2532496/items/RRVBUR22"],"itemData":{"id":2079,"type":"article-journal","abstract":"Selective withdrawal systems can take advantage of thermal stratification in reservoirs to manage downstream temperatures. Selective withdrawal might also help adapt operations to environmental changes, such as increased stream temperatures expected with climate change. This exploratory study develops a linear programming model to release water from different thermal pools in reservoirs to minimize deviations from target downstream temperatures. The model is applied with representative thermal dynamics to Lake Spaulding, a multipurpose reservoir on the South Fork Yuba River in California with climate warming represented by uniform increases in air temperature. Optimization results for thermal pool management with selective withdrawal are compared to a single, low-level outlet release model. Optimal selective withdrawal hedges the winter release of cold water to decrease summer stream temperatures. With climate warming, selective withdrawal can help lessen stream warming in the summer but at a cost of warmer stream temperatures in winter. As numerous assumptions are made, particularly regarding representation of thermodynamics, modeling improvements are needed to further develop selective withdrawal optimization models; several improvements are discussed.","container-title":"Journal of Water Resources Planning and Management","DOI":"10.1061/(ASCE)WR.1943-5452.0000447","ISSN":"1943-5452","issue":"4","language":"EN","note":"publisher: American Society of Civil Engineers","page":"04014063","source":"ASCE","title":"Optimizing Selective Withdrawal from Reservoirs to Manage Downstream Temperatures with Climate Warming","URL":"https://ascelibrary.org/doi/abs/10.1061/%28ASCE%29WR.1943-5452.0000447","volume":"141","author":[{"family":"Rheinheimer","given":"David E."},{"family":"Null","given":"Sarah E."},{"family":"Lund","given":"Jay R."}],"accessed":{"date-parts":[["2020",8,28]]},"issued":{"date-parts":[["2015",4,1]]}}}],"schema":"https://github.com/citation-style-language/schema/raw/master/csl-citation.json"} </w:instrText>
      </w:r>
      <w:r>
        <w:fldChar w:fldCharType="separate"/>
      </w:r>
      <w:r w:rsidRPr="00201A35">
        <w:t xml:space="preserve">Rheinheimer et al. </w:t>
      </w:r>
      <w:r>
        <w:t>(</w:t>
      </w:r>
      <w:r w:rsidRPr="00201A35">
        <w:t>2015)</w:t>
      </w:r>
      <w:r>
        <w:fldChar w:fldCharType="end"/>
      </w:r>
      <w:r>
        <w:t xml:space="preserve"> developed a linear programming model to maintain downstream cold water temperatures for Chinook salmon below Lake Spaulding, California. They considered that the reservoir has two completely mixed thermal layers (i.e. warm and cold pools) and the release decisions were made prior to, and independent from, temperature management decisions. These assumptions converted a non-linear problem with both quality (thermal layer selection) and quantity (release hydrograph) decisions into a linear problem with only the quality decision to make. Their analysis predicted benefits of having multiple temperature withdrawal structure in comparison to single intake level structure. </w:t>
      </w:r>
      <w:proofErr w:type="spellStart"/>
      <w:r>
        <w:t>Yoo</w:t>
      </w:r>
      <w:proofErr w:type="spellEnd"/>
      <w:r>
        <w:t xml:space="preserve"> (2009) used linear programming to maximize the </w:t>
      </w:r>
      <w:r w:rsidRPr="00017CE4">
        <w:t>annual energy production</w:t>
      </w:r>
      <w:r>
        <w:t xml:space="preserve"> at </w:t>
      </w:r>
      <w:proofErr w:type="spellStart"/>
      <w:r w:rsidRPr="00017CE4">
        <w:t>Yongdam</w:t>
      </w:r>
      <w:proofErr w:type="spellEnd"/>
      <w:r>
        <w:t xml:space="preserve"> in South Korea. His approach was inspired from successive linear programming techniques, but to avoid reiterations, he considered weighted </w:t>
      </w:r>
      <w:r w:rsidRPr="009E0765">
        <w:t>constant values of the storage</w:t>
      </w:r>
      <w:r>
        <w:t xml:space="preserve"> </w:t>
      </w:r>
      <w:r w:rsidRPr="009E0765">
        <w:t>water level and the water volume released for hydropower generation</w:t>
      </w:r>
      <w:r>
        <w:t xml:space="preserve"> in the objective function to linearize the problem</w:t>
      </w:r>
      <w:r w:rsidRPr="009E0765">
        <w:t>.</w:t>
      </w:r>
      <w:r>
        <w:t xml:space="preserve"> </w:t>
      </w:r>
    </w:p>
    <w:p w14:paraId="17F6E26F" w14:textId="6725928C" w:rsidR="00E86C56" w:rsidRDefault="00597723" w:rsidP="003E0FB8">
      <w:pPr>
        <w:spacing w:after="240" w:line="480" w:lineRule="auto"/>
        <w:ind w:firstLine="720"/>
        <w:jc w:val="both"/>
      </w:pPr>
      <w:r>
        <w:lastRenderedPageBreak/>
        <w:t>The decision about hydropower generation is primarily dependent upon the energy prices, those typically vary by time of the day and day of the week</w:t>
      </w:r>
      <w:r w:rsidR="00CC3173">
        <w:t>,</w:t>
      </w:r>
      <w:r>
        <w:t xml:space="preserve"> e.g. weekday vs weekend (visit </w:t>
      </w:r>
      <w:hyperlink r:id="rId9" w:history="1">
        <w:r w:rsidR="00E86C56">
          <w:rPr>
            <w:rStyle w:val="Hyperlink"/>
          </w:rPr>
          <w:t>https://www.rockymountainpower.net/savings-energy-choices/electric-vehicles/utah-ev-time-of-use-rate.html</w:t>
        </w:r>
      </w:hyperlink>
      <w:r w:rsidR="00E86C56" w:rsidRPr="00A11A2E">
        <w:t>)</w:t>
      </w:r>
      <w:r w:rsidR="00E86C56">
        <w:t xml:space="preserve">. Our contacts at </w:t>
      </w:r>
      <w:r w:rsidR="00CC3173">
        <w:t xml:space="preserve">the </w:t>
      </w:r>
      <w:r w:rsidR="003614C2" w:rsidRPr="006B278C">
        <w:t>Western Area Power Authority</w:t>
      </w:r>
      <w:r w:rsidR="00E86C56">
        <w:t>)</w:t>
      </w:r>
      <w:r w:rsidR="00CC3173">
        <w:t xml:space="preserve"> that manages hydropower operations at Glen Canyon Dam</w:t>
      </w:r>
      <w:r w:rsidR="00E86C56">
        <w:t xml:space="preserve"> suggested </w:t>
      </w:r>
      <w:r w:rsidR="00CC3173">
        <w:t>we</w:t>
      </w:r>
      <w:r w:rsidR="00E86C56">
        <w:t xml:space="preserve"> consider an additional realistic factor used by power generation companies known as capacity value in modeling work. During certain time periods, the electricity demand exceeds the generation capacity. That additional required electricity is supplied from alternative sources like reserved generators or transported from nearby power markets (Texas Electricity, 2019) and sold at a</w:t>
      </w:r>
      <w:r w:rsidR="00CC3173">
        <w:t xml:space="preserve"> very high</w:t>
      </w:r>
      <w:r w:rsidR="00E86C56">
        <w:t xml:space="preserve"> price decided by consumer’s willingness to pay. M</w:t>
      </w:r>
      <w:r w:rsidR="00E86C56" w:rsidRPr="009A065B">
        <w:t xml:space="preserve">arket capacity </w:t>
      </w:r>
      <w:r w:rsidR="00E86C56">
        <w:t>may vary based on</w:t>
      </w:r>
      <w:r w:rsidR="00E86C56" w:rsidRPr="009A065B">
        <w:t xml:space="preserve"> factors like </w:t>
      </w:r>
      <w:r w:rsidR="00E86C56">
        <w:t xml:space="preserve">geographic location, </w:t>
      </w:r>
      <w:r w:rsidR="00E86C56" w:rsidRPr="009A065B">
        <w:t>weather, hydrologic conditions (e.g. drought), air temperature, and population growth etc.</w:t>
      </w:r>
      <w:r w:rsidR="00E86C56">
        <w:t xml:space="preserve"> </w:t>
      </w:r>
      <w:r w:rsidR="00E86C56" w:rsidRPr="004E10DA">
        <w:t>For example, on August 15, 2019, real-time energy prices in Houston, Texas hit the market capacity of $9,000/MW for the second time that week (</w:t>
      </w:r>
      <w:proofErr w:type="spellStart"/>
      <w:r w:rsidR="00E86C56">
        <w:t>Oseik</w:t>
      </w:r>
      <w:proofErr w:type="spellEnd"/>
      <w:r w:rsidR="00E86C56">
        <w:t xml:space="preserve">, personal communication, 2020). Figure </w:t>
      </w:r>
      <w:r w:rsidR="000F44E1">
        <w:t xml:space="preserve">1 </w:t>
      </w:r>
      <w:r w:rsidR="00E86C56">
        <w:t xml:space="preserve">also </w:t>
      </w:r>
      <w:r w:rsidR="00196964">
        <w:t>highlights</w:t>
      </w:r>
      <w:r w:rsidR="00CC3173">
        <w:t xml:space="preserve"> </w:t>
      </w:r>
      <w:r w:rsidR="00E86C56">
        <w:t xml:space="preserve">that abnormal increase in energy prices during summer 2019 for ERCOT- a wholesale energy marketing company for Texas. Moreover, </w:t>
      </w:r>
      <w:r w:rsidR="000F44E1">
        <w:t>F</w:t>
      </w:r>
      <w:r w:rsidR="00E86C56">
        <w:t xml:space="preserve">igure </w:t>
      </w:r>
      <w:r w:rsidR="000F44E1">
        <w:t>1</w:t>
      </w:r>
      <w:r w:rsidR="00E86C56">
        <w:t xml:space="preserve"> offers contextual information of energy pricing at wholesale market level across different US hubs and provide an average monthly comparison of prices during 2018-19. </w:t>
      </w:r>
    </w:p>
    <w:p w14:paraId="04D4A1EA" w14:textId="2F3A617E" w:rsidR="00354771" w:rsidRDefault="00354771" w:rsidP="003E0FB8">
      <w:pPr>
        <w:spacing w:after="240" w:line="480" w:lineRule="auto"/>
        <w:ind w:firstLine="720"/>
        <w:jc w:val="both"/>
      </w:pPr>
      <w:r>
        <w:t xml:space="preserve">There has been recent demand from WAPA to limit the steady flow days </w:t>
      </w:r>
      <w:r w:rsidR="00CC3173">
        <w:t xml:space="preserve">to </w:t>
      </w:r>
      <w:r>
        <w:t xml:space="preserve">Sundays only instead of both Saturdays and Sundays (Kennedy, personal communication, 2020). The on-peak (daytime) energy prices on Saturdays are higher than Sundays. </w:t>
      </w:r>
      <w:r w:rsidR="00CC3173">
        <w:t>E</w:t>
      </w:r>
      <w:r>
        <w:t xml:space="preserve">nergy prices on Saturday </w:t>
      </w:r>
      <w:r w:rsidR="005D1B72">
        <w:t>a</w:t>
      </w:r>
      <w:r w:rsidR="00CC3173">
        <w:t xml:space="preserve">re </w:t>
      </w:r>
      <w:r>
        <w:t>actually between Sunday and weekday prices. Hence, it is expected that there is potential to earn higher monthly hydropower revenue, specifically during the months with high energy prices.</w:t>
      </w:r>
    </w:p>
    <w:p w14:paraId="676A9F25" w14:textId="77777777" w:rsidR="006539B1" w:rsidRDefault="006539B1" w:rsidP="003E0FB8">
      <w:pPr>
        <w:spacing w:after="240" w:line="480" w:lineRule="auto"/>
      </w:pPr>
    </w:p>
    <w:p w14:paraId="3B397D1D" w14:textId="669F3206" w:rsidR="006539B1" w:rsidRDefault="006539B1" w:rsidP="003E0FB8">
      <w:pPr>
        <w:spacing w:after="240"/>
      </w:pPr>
      <w:r>
        <w:rPr>
          <w:noProof/>
        </w:rPr>
        <w:lastRenderedPageBreak/>
        <w:drawing>
          <wp:inline distT="0" distB="0" distL="0" distR="0" wp14:anchorId="06384CAB" wp14:editId="0CD8DFD3">
            <wp:extent cx="5943600" cy="3359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7821"/>
                    <a:stretch/>
                  </pic:blipFill>
                  <pic:spPr bwMode="auto">
                    <a:xfrm>
                      <a:off x="0" y="0"/>
                      <a:ext cx="5943600" cy="3359150"/>
                    </a:xfrm>
                    <a:prstGeom prst="rect">
                      <a:avLst/>
                    </a:prstGeom>
                    <a:ln>
                      <a:noFill/>
                    </a:ln>
                    <a:extLst>
                      <a:ext uri="{53640926-AAD7-44D8-BBD7-CCE9431645EC}">
                        <a14:shadowObscured xmlns:a14="http://schemas.microsoft.com/office/drawing/2010/main"/>
                      </a:ext>
                    </a:extLst>
                  </pic:spPr>
                </pic:pic>
              </a:graphicData>
            </a:graphic>
          </wp:inline>
        </w:drawing>
      </w:r>
      <w:r w:rsidRPr="003E0FB8">
        <w:rPr>
          <w:iCs/>
          <w:color w:val="44546A" w:themeColor="text2"/>
        </w:rPr>
        <w:t xml:space="preserve">Figure </w:t>
      </w:r>
      <w:r w:rsidR="00666D0C" w:rsidRPr="003E0FB8">
        <w:rPr>
          <w:iCs/>
          <w:color w:val="44546A" w:themeColor="text2"/>
        </w:rPr>
        <w:fldChar w:fldCharType="begin"/>
      </w:r>
      <w:r w:rsidR="00666D0C" w:rsidRPr="003E0FB8">
        <w:rPr>
          <w:iCs/>
          <w:color w:val="44546A" w:themeColor="text2"/>
        </w:rPr>
        <w:instrText xml:space="preserve"> SEQ Figure \* ARABIC </w:instrText>
      </w:r>
      <w:r w:rsidR="00666D0C" w:rsidRPr="003E0FB8">
        <w:rPr>
          <w:iCs/>
          <w:color w:val="44546A" w:themeColor="text2"/>
        </w:rPr>
        <w:fldChar w:fldCharType="separate"/>
      </w:r>
      <w:r w:rsidR="00FF7533">
        <w:rPr>
          <w:iCs/>
          <w:noProof/>
          <w:color w:val="44546A" w:themeColor="text2"/>
        </w:rPr>
        <w:t>1</w:t>
      </w:r>
      <w:r w:rsidR="00666D0C" w:rsidRPr="003E0FB8">
        <w:rPr>
          <w:iCs/>
          <w:color w:val="44546A" w:themeColor="text2"/>
        </w:rPr>
        <w:fldChar w:fldCharType="end"/>
      </w:r>
      <w:r>
        <w:rPr>
          <w:i/>
        </w:rPr>
        <w:t xml:space="preserve"> </w:t>
      </w:r>
      <w:r w:rsidRPr="000F44E1">
        <w:rPr>
          <w:iCs/>
          <w:color w:val="44546A" w:themeColor="text2"/>
        </w:rPr>
        <w:t xml:space="preserve">Monthly electricity pricing in different US markets for years 2018-19 [Retrieved from </w:t>
      </w:r>
      <w:hyperlink r:id="rId11" w:history="1">
        <w:r w:rsidRPr="006D1684">
          <w:rPr>
            <w:rStyle w:val="Hyperlink"/>
            <w:iCs/>
          </w:rPr>
          <w:t>https://www.eia.gov/todayinenergy/detail.php?id=42456</w:t>
        </w:r>
      </w:hyperlink>
      <w:r w:rsidRPr="000F44E1">
        <w:rPr>
          <w:iCs/>
          <w:color w:val="44546A" w:themeColor="text2"/>
        </w:rPr>
        <w:t>]</w:t>
      </w:r>
    </w:p>
    <w:p w14:paraId="6DBADD90" w14:textId="793F1704" w:rsidR="00450DE9" w:rsidRDefault="00450DE9" w:rsidP="003E0FB8">
      <w:pPr>
        <w:spacing w:before="240" w:after="240" w:line="480" w:lineRule="auto"/>
        <w:ind w:firstLine="720"/>
        <w:jc w:val="both"/>
      </w:pPr>
      <w:r w:rsidRPr="006539B1">
        <w:rPr>
          <w:iCs/>
          <w:szCs w:val="18"/>
        </w:rPr>
        <w:t>This study is designed to quantify the tradeoff between days of steady flows good for aquatic invertebrates and hydropower revenue. Initially, we used the hydropeaking index --</w:t>
      </w:r>
      <w:r w:rsidR="006539B1" w:rsidRPr="006539B1">
        <w:rPr>
          <w:iCs/>
          <w:szCs w:val="18"/>
        </w:rPr>
        <w:t>the fluctuation</w:t>
      </w:r>
      <w:r w:rsidRPr="006539B1">
        <w:rPr>
          <w:iCs/>
          <w:szCs w:val="18"/>
        </w:rPr>
        <w:t xml:space="preserve"> in flows quantified from the division of standard deviation of releases to average release-- used by Kennedy et al., (2016) to represent the invertebrate’s objective. The hydropeaking index is a non-linear metric, required a nonlinear model to solve, and therefore, solutions found were not guaranteed to be globally optimal. Subsequently, we used a linear aquatic </w:t>
      </w:r>
      <w:r>
        <w:t xml:space="preserve">ecosystem metric -- the number of days of steady low flows -- along with some assumptions -- constant reservoir water level and turbine efficiency through the month, daily hydrograph remains the same throughout the month, etc. – to transform the problem into a linear program. Linear programs can be solved by numerous commercial or public domain solvers and results are guaranteed to be global optimal solutions. </w:t>
      </w:r>
      <w:r w:rsidR="00A20082">
        <w:t xml:space="preserve"> Also, for the linear problems, the solvers auto-provide sensitivity information, e.g. shadow values (change in objective function value with relaxing </w:t>
      </w:r>
      <w:r w:rsidR="00A20082">
        <w:lastRenderedPageBreak/>
        <w:t>binding constraint by single unit) and range of basis (range of right-hand side values of the constraints before the model update the results for decision variables), of the model inputs. T</w:t>
      </w:r>
      <w:r>
        <w:t>he solution time</w:t>
      </w:r>
      <w:r w:rsidR="00A20082">
        <w:t xml:space="preserve"> of the linear problems is minimal too.</w:t>
      </w:r>
    </w:p>
    <w:p w14:paraId="5D752AE4" w14:textId="06265BCD" w:rsidR="00354771" w:rsidRPr="005B4E8C" w:rsidRDefault="00204928" w:rsidP="003E0FB8">
      <w:pPr>
        <w:pStyle w:val="Caption"/>
        <w:spacing w:after="240" w:line="480" w:lineRule="auto"/>
        <w:ind w:firstLine="720"/>
        <w:jc w:val="both"/>
        <w:rPr>
          <w:i w:val="0"/>
          <w:color w:val="auto"/>
          <w:sz w:val="24"/>
        </w:rPr>
      </w:pPr>
      <w:r>
        <w:rPr>
          <w:i w:val="0"/>
          <w:color w:val="auto"/>
          <w:sz w:val="24"/>
        </w:rPr>
        <w:t xml:space="preserve">The findings </w:t>
      </w:r>
      <w:r w:rsidR="009D6378">
        <w:rPr>
          <w:i w:val="0"/>
          <w:color w:val="auto"/>
          <w:sz w:val="24"/>
        </w:rPr>
        <w:t xml:space="preserve">from the research </w:t>
      </w:r>
      <w:r>
        <w:rPr>
          <w:i w:val="0"/>
          <w:color w:val="auto"/>
          <w:sz w:val="24"/>
        </w:rPr>
        <w:t xml:space="preserve">will </w:t>
      </w:r>
      <w:r w:rsidR="009D6378">
        <w:rPr>
          <w:i w:val="0"/>
          <w:color w:val="auto"/>
          <w:sz w:val="24"/>
        </w:rPr>
        <w:t xml:space="preserve">guide water manger’s decision about the number of bug flow days and help them understand the impact of different factors </w:t>
      </w:r>
      <w:r w:rsidR="00DD0321">
        <w:rPr>
          <w:i w:val="0"/>
          <w:color w:val="auto"/>
          <w:sz w:val="24"/>
        </w:rPr>
        <w:t>--</w:t>
      </w:r>
      <w:r w:rsidR="009D6378">
        <w:rPr>
          <w:i w:val="0"/>
          <w:color w:val="auto"/>
          <w:sz w:val="24"/>
        </w:rPr>
        <w:t xml:space="preserve"> Monthly release volume, energy prices amongst different days, </w:t>
      </w:r>
      <w:r w:rsidR="00666D0C">
        <w:rPr>
          <w:i w:val="0"/>
          <w:color w:val="auto"/>
          <w:sz w:val="24"/>
        </w:rPr>
        <w:t xml:space="preserve">price differential between on- and off- peak periods, </w:t>
      </w:r>
      <w:r w:rsidR="00754DE7">
        <w:rPr>
          <w:i w:val="0"/>
          <w:color w:val="auto"/>
          <w:sz w:val="24"/>
        </w:rPr>
        <w:t>length of the periods and offset release</w:t>
      </w:r>
      <w:r w:rsidR="00DD0321">
        <w:rPr>
          <w:i w:val="0"/>
          <w:color w:val="auto"/>
          <w:sz w:val="24"/>
        </w:rPr>
        <w:t xml:space="preserve">-- </w:t>
      </w:r>
      <w:r w:rsidR="009D6378">
        <w:rPr>
          <w:i w:val="0"/>
          <w:color w:val="auto"/>
          <w:sz w:val="24"/>
        </w:rPr>
        <w:t xml:space="preserve">on the monthly hydropower revenue. In addition, the </w:t>
      </w:r>
      <w:r w:rsidR="00B30F52">
        <w:rPr>
          <w:i w:val="0"/>
          <w:color w:val="auto"/>
          <w:sz w:val="24"/>
        </w:rPr>
        <w:t>model</w:t>
      </w:r>
      <w:r w:rsidR="00EE0047">
        <w:rPr>
          <w:i w:val="0"/>
          <w:color w:val="auto"/>
          <w:sz w:val="24"/>
        </w:rPr>
        <w:t xml:space="preserve"> </w:t>
      </w:r>
      <w:r w:rsidR="009D6378">
        <w:rPr>
          <w:i w:val="0"/>
          <w:color w:val="auto"/>
          <w:sz w:val="24"/>
        </w:rPr>
        <w:t xml:space="preserve">provides </w:t>
      </w:r>
      <w:r w:rsidR="00B30F52">
        <w:rPr>
          <w:i w:val="0"/>
          <w:color w:val="auto"/>
          <w:sz w:val="24"/>
        </w:rPr>
        <w:t>managers</w:t>
      </w:r>
      <w:r w:rsidR="00EE0047">
        <w:rPr>
          <w:i w:val="0"/>
          <w:color w:val="auto"/>
          <w:sz w:val="24"/>
        </w:rPr>
        <w:t xml:space="preserve"> </w:t>
      </w:r>
      <w:r w:rsidR="009D6378">
        <w:rPr>
          <w:i w:val="0"/>
          <w:color w:val="auto"/>
          <w:sz w:val="24"/>
        </w:rPr>
        <w:t xml:space="preserve">with the </w:t>
      </w:r>
      <w:r w:rsidR="00EE0047">
        <w:rPr>
          <w:i w:val="0"/>
          <w:color w:val="auto"/>
          <w:sz w:val="24"/>
        </w:rPr>
        <w:t xml:space="preserve">opportunity to test different flow regimes and </w:t>
      </w:r>
      <w:r w:rsidR="009D6378">
        <w:rPr>
          <w:i w:val="0"/>
          <w:color w:val="auto"/>
          <w:sz w:val="24"/>
        </w:rPr>
        <w:t>visualize</w:t>
      </w:r>
      <w:r w:rsidR="00EE0047">
        <w:rPr>
          <w:i w:val="0"/>
          <w:color w:val="auto"/>
          <w:sz w:val="24"/>
        </w:rPr>
        <w:t xml:space="preserve"> the impacts on hydropower revenue</w:t>
      </w:r>
      <w:r w:rsidR="009D6378">
        <w:rPr>
          <w:i w:val="0"/>
          <w:color w:val="auto"/>
          <w:sz w:val="24"/>
        </w:rPr>
        <w:t>.</w:t>
      </w:r>
      <w:r w:rsidR="006A4476">
        <w:rPr>
          <w:i w:val="0"/>
          <w:color w:val="auto"/>
          <w:sz w:val="24"/>
        </w:rPr>
        <w:t xml:space="preserve"> </w:t>
      </w:r>
      <w:r w:rsidR="00B711BD">
        <w:rPr>
          <w:i w:val="0"/>
          <w:color w:val="auto"/>
          <w:sz w:val="24"/>
        </w:rPr>
        <w:t xml:space="preserve">The tradeoffs </w:t>
      </w:r>
      <w:r w:rsidR="00DD0321">
        <w:rPr>
          <w:i w:val="0"/>
          <w:color w:val="auto"/>
          <w:sz w:val="24"/>
        </w:rPr>
        <w:t>show the hydropower revenue lost for different</w:t>
      </w:r>
      <w:r w:rsidR="00B711BD">
        <w:rPr>
          <w:i w:val="0"/>
          <w:color w:val="auto"/>
          <w:sz w:val="24"/>
        </w:rPr>
        <w:t xml:space="preserve"> day type</w:t>
      </w:r>
      <w:r w:rsidR="00DD0321">
        <w:rPr>
          <w:i w:val="0"/>
          <w:color w:val="auto"/>
          <w:sz w:val="24"/>
        </w:rPr>
        <w:t>s</w:t>
      </w:r>
      <w:r w:rsidR="00B711BD">
        <w:rPr>
          <w:i w:val="0"/>
          <w:color w:val="auto"/>
          <w:sz w:val="24"/>
        </w:rPr>
        <w:t xml:space="preserve"> </w:t>
      </w:r>
      <w:r w:rsidR="00DD0321">
        <w:rPr>
          <w:i w:val="0"/>
          <w:color w:val="auto"/>
          <w:sz w:val="24"/>
        </w:rPr>
        <w:t>and</w:t>
      </w:r>
      <w:r w:rsidR="00B711BD">
        <w:rPr>
          <w:i w:val="0"/>
          <w:color w:val="auto"/>
          <w:sz w:val="24"/>
        </w:rPr>
        <w:t xml:space="preserve"> flow pattern</w:t>
      </w:r>
      <w:r w:rsidR="00DD0321">
        <w:rPr>
          <w:i w:val="0"/>
          <w:color w:val="auto"/>
          <w:sz w:val="24"/>
        </w:rPr>
        <w:t>s</w:t>
      </w:r>
      <w:r w:rsidR="00B711BD">
        <w:rPr>
          <w:i w:val="0"/>
          <w:color w:val="auto"/>
          <w:sz w:val="24"/>
        </w:rPr>
        <w:t xml:space="preserve"> (steady or unsteady) across </w:t>
      </w:r>
      <w:r w:rsidR="00DD0321">
        <w:rPr>
          <w:i w:val="0"/>
          <w:color w:val="auto"/>
          <w:sz w:val="24"/>
        </w:rPr>
        <w:t>different</w:t>
      </w:r>
      <w:r w:rsidR="00B711BD">
        <w:rPr>
          <w:i w:val="0"/>
          <w:color w:val="auto"/>
          <w:sz w:val="24"/>
        </w:rPr>
        <w:t xml:space="preserve"> months</w:t>
      </w:r>
      <w:r w:rsidR="00DD0321">
        <w:rPr>
          <w:i w:val="0"/>
          <w:color w:val="auto"/>
          <w:sz w:val="24"/>
        </w:rPr>
        <w:t xml:space="preserve">. This information can </w:t>
      </w:r>
      <w:r w:rsidR="00B711BD">
        <w:rPr>
          <w:i w:val="0"/>
          <w:color w:val="auto"/>
          <w:sz w:val="24"/>
        </w:rPr>
        <w:t>help adjust</w:t>
      </w:r>
      <w:r w:rsidR="00DD0321">
        <w:rPr>
          <w:i w:val="0"/>
          <w:color w:val="auto"/>
          <w:sz w:val="24"/>
        </w:rPr>
        <w:t xml:space="preserve"> the</w:t>
      </w:r>
      <w:r w:rsidR="00B711BD">
        <w:rPr>
          <w:i w:val="0"/>
          <w:color w:val="auto"/>
          <w:sz w:val="24"/>
        </w:rPr>
        <w:t xml:space="preserve"> number of steady low flow days during different months. </w:t>
      </w:r>
      <w:r w:rsidR="006A4476">
        <w:rPr>
          <w:i w:val="0"/>
          <w:color w:val="auto"/>
          <w:sz w:val="24"/>
        </w:rPr>
        <w:t xml:space="preserve">For instance, </w:t>
      </w:r>
      <w:r w:rsidR="00612C91">
        <w:rPr>
          <w:i w:val="0"/>
          <w:color w:val="auto"/>
          <w:sz w:val="24"/>
        </w:rPr>
        <w:t xml:space="preserve">it can be estimated that by giving up one steady flow day during high energy </w:t>
      </w:r>
      <w:r w:rsidR="000D0396">
        <w:rPr>
          <w:i w:val="0"/>
          <w:color w:val="auto"/>
          <w:sz w:val="24"/>
        </w:rPr>
        <w:t>value</w:t>
      </w:r>
      <w:r w:rsidR="00612C91">
        <w:rPr>
          <w:i w:val="0"/>
          <w:color w:val="auto"/>
          <w:sz w:val="24"/>
        </w:rPr>
        <w:t xml:space="preserve"> month </w:t>
      </w:r>
      <w:r w:rsidR="000D0396">
        <w:rPr>
          <w:i w:val="0"/>
          <w:color w:val="auto"/>
          <w:sz w:val="24"/>
        </w:rPr>
        <w:t xml:space="preserve">(e.g. August) </w:t>
      </w:r>
      <w:r w:rsidR="00612C91">
        <w:rPr>
          <w:i w:val="0"/>
          <w:color w:val="auto"/>
          <w:sz w:val="24"/>
        </w:rPr>
        <w:t xml:space="preserve">can purchase </w:t>
      </w:r>
      <w:r w:rsidR="00D93A16">
        <w:rPr>
          <w:i w:val="0"/>
          <w:color w:val="auto"/>
          <w:sz w:val="24"/>
        </w:rPr>
        <w:t>several</w:t>
      </w:r>
      <w:r w:rsidR="00612C91">
        <w:rPr>
          <w:i w:val="0"/>
          <w:color w:val="auto"/>
          <w:sz w:val="24"/>
        </w:rPr>
        <w:t xml:space="preserve"> </w:t>
      </w:r>
      <w:r w:rsidR="000D0396">
        <w:rPr>
          <w:i w:val="0"/>
          <w:color w:val="auto"/>
          <w:sz w:val="24"/>
        </w:rPr>
        <w:t xml:space="preserve">unsteady </w:t>
      </w:r>
      <w:r w:rsidR="00612C91">
        <w:rPr>
          <w:i w:val="0"/>
          <w:color w:val="auto"/>
          <w:sz w:val="24"/>
        </w:rPr>
        <w:t>flow days during</w:t>
      </w:r>
      <w:r w:rsidR="000D0396">
        <w:rPr>
          <w:i w:val="0"/>
          <w:color w:val="auto"/>
          <w:sz w:val="24"/>
        </w:rPr>
        <w:t xml:space="preserve"> months with lower energy prices (e.g. June)</w:t>
      </w:r>
      <w:r w:rsidR="00612C91">
        <w:rPr>
          <w:i w:val="0"/>
          <w:color w:val="auto"/>
          <w:sz w:val="24"/>
        </w:rPr>
        <w:t xml:space="preserve">. </w:t>
      </w:r>
      <w:r w:rsidR="00DD0321">
        <w:rPr>
          <w:i w:val="0"/>
          <w:color w:val="auto"/>
          <w:sz w:val="24"/>
        </w:rPr>
        <w:t>Q</w:t>
      </w:r>
      <w:r w:rsidR="00D93A16">
        <w:rPr>
          <w:i w:val="0"/>
          <w:color w:val="auto"/>
          <w:sz w:val="24"/>
        </w:rPr>
        <w:t>uantify</w:t>
      </w:r>
      <w:r w:rsidR="00DD0321">
        <w:rPr>
          <w:i w:val="0"/>
          <w:color w:val="auto"/>
          <w:sz w:val="24"/>
        </w:rPr>
        <w:t>ing</w:t>
      </w:r>
      <w:r w:rsidR="00D93A16">
        <w:rPr>
          <w:i w:val="0"/>
          <w:color w:val="auto"/>
          <w:sz w:val="24"/>
        </w:rPr>
        <w:t xml:space="preserve"> </w:t>
      </w:r>
      <w:r w:rsidR="00DD0321">
        <w:rPr>
          <w:i w:val="0"/>
          <w:color w:val="auto"/>
          <w:sz w:val="24"/>
        </w:rPr>
        <w:t>lost hydropower revenue f</w:t>
      </w:r>
      <w:r w:rsidR="00B41A2C">
        <w:rPr>
          <w:i w:val="0"/>
          <w:color w:val="auto"/>
          <w:sz w:val="24"/>
        </w:rPr>
        <w:t>rom</w:t>
      </w:r>
      <w:r w:rsidR="00DD0321">
        <w:rPr>
          <w:i w:val="0"/>
          <w:color w:val="auto"/>
          <w:sz w:val="24"/>
        </w:rPr>
        <w:t xml:space="preserve"> </w:t>
      </w:r>
      <w:r w:rsidR="00D93A16">
        <w:rPr>
          <w:i w:val="0"/>
          <w:color w:val="auto"/>
          <w:sz w:val="24"/>
        </w:rPr>
        <w:t>bug flow</w:t>
      </w:r>
      <w:r w:rsidR="00DD0321">
        <w:rPr>
          <w:i w:val="0"/>
          <w:color w:val="auto"/>
          <w:sz w:val="24"/>
        </w:rPr>
        <w:t xml:space="preserve"> days</w:t>
      </w:r>
      <w:r w:rsidR="00D93A16">
        <w:rPr>
          <w:i w:val="0"/>
          <w:color w:val="auto"/>
          <w:sz w:val="24"/>
        </w:rPr>
        <w:t xml:space="preserve"> in dollars ($)</w:t>
      </w:r>
      <w:r w:rsidR="00A812A5">
        <w:rPr>
          <w:i w:val="0"/>
          <w:color w:val="auto"/>
          <w:sz w:val="24"/>
        </w:rPr>
        <w:t xml:space="preserve"> </w:t>
      </w:r>
      <w:r w:rsidR="00D93A16">
        <w:rPr>
          <w:i w:val="0"/>
          <w:color w:val="auto"/>
          <w:sz w:val="24"/>
        </w:rPr>
        <w:t>can help a</w:t>
      </w:r>
      <w:r w:rsidR="007C33C1">
        <w:rPr>
          <w:i w:val="0"/>
          <w:color w:val="auto"/>
          <w:sz w:val="24"/>
        </w:rPr>
        <w:t xml:space="preserve"> broad</w:t>
      </w:r>
      <w:r w:rsidR="00AC0B39">
        <w:rPr>
          <w:i w:val="0"/>
          <w:color w:val="auto"/>
          <w:sz w:val="24"/>
        </w:rPr>
        <w:t>er</w:t>
      </w:r>
      <w:r w:rsidR="007C33C1">
        <w:rPr>
          <w:i w:val="0"/>
          <w:color w:val="auto"/>
          <w:sz w:val="24"/>
        </w:rPr>
        <w:t xml:space="preserve"> audience </w:t>
      </w:r>
      <w:r w:rsidR="00D93A16">
        <w:rPr>
          <w:i w:val="0"/>
          <w:color w:val="auto"/>
          <w:sz w:val="24"/>
        </w:rPr>
        <w:t>of</w:t>
      </w:r>
      <w:r w:rsidR="007C33C1">
        <w:rPr>
          <w:i w:val="0"/>
          <w:color w:val="auto"/>
          <w:sz w:val="24"/>
        </w:rPr>
        <w:t xml:space="preserve"> politicians, economists, hydropower companies, environmental groups, and general public</w:t>
      </w:r>
      <w:r w:rsidR="00D93A16">
        <w:rPr>
          <w:i w:val="0"/>
          <w:color w:val="auto"/>
          <w:sz w:val="24"/>
        </w:rPr>
        <w:t xml:space="preserve"> engage in reservoir release and bug-flow decisions</w:t>
      </w:r>
      <w:r w:rsidR="007C33C1">
        <w:rPr>
          <w:i w:val="0"/>
          <w:color w:val="auto"/>
          <w:sz w:val="24"/>
        </w:rPr>
        <w:t>.</w:t>
      </w:r>
    </w:p>
    <w:p w14:paraId="7732893B" w14:textId="49887127" w:rsidR="002B5055" w:rsidRDefault="00F40A85" w:rsidP="003E0FB8">
      <w:pPr>
        <w:spacing w:before="480" w:line="480" w:lineRule="auto"/>
        <w:jc w:val="both"/>
        <w:rPr>
          <w:b/>
          <w:sz w:val="28"/>
        </w:rPr>
      </w:pPr>
      <w:r w:rsidRPr="0078011C">
        <w:rPr>
          <w:b/>
          <w:sz w:val="28"/>
        </w:rPr>
        <w:t>Metho</w:t>
      </w:r>
      <w:r w:rsidR="00EB6261" w:rsidRPr="0078011C">
        <w:rPr>
          <w:b/>
          <w:sz w:val="28"/>
        </w:rPr>
        <w:t>dology</w:t>
      </w:r>
    </w:p>
    <w:p w14:paraId="0C6153AB" w14:textId="01C56A62" w:rsidR="003E0FB8" w:rsidRDefault="00AD5849" w:rsidP="003E0FB8">
      <w:pPr>
        <w:spacing w:after="240" w:line="480" w:lineRule="auto"/>
        <w:jc w:val="both"/>
      </w:pPr>
      <w:r>
        <w:rPr>
          <w:b/>
          <w:sz w:val="28"/>
        </w:rPr>
        <w:tab/>
      </w:r>
      <w:r w:rsidR="00C03722">
        <w:t xml:space="preserve">The daily hydrograph was simplified by </w:t>
      </w:r>
      <w:r w:rsidR="00BB6797">
        <w:t xml:space="preserve">dividing </w:t>
      </w:r>
      <w:r w:rsidR="00C03722">
        <w:t>the day into two periods:</w:t>
      </w:r>
      <w:r w:rsidR="00C03722" w:rsidRPr="00C03722">
        <w:t xml:space="preserve"> </w:t>
      </w:r>
      <w:r w:rsidR="00C03722">
        <w:t xml:space="preserve">1) </w:t>
      </w:r>
      <w:proofErr w:type="spellStart"/>
      <w:r w:rsidR="00C03722">
        <w:t>pLow</w:t>
      </w:r>
      <w:proofErr w:type="spellEnd"/>
      <w:r w:rsidR="00C03722">
        <w:t xml:space="preserve"> (off-peak) which starts at midnight and last till 8 a.m.</w:t>
      </w:r>
      <w:r w:rsidR="00D93A16">
        <w:t xml:space="preserve"> and</w:t>
      </w:r>
      <w:r w:rsidR="00C03722">
        <w:t xml:space="preserve"> 2) </w:t>
      </w:r>
      <w:proofErr w:type="spellStart"/>
      <w:r w:rsidR="00C03722">
        <w:t>pHigh</w:t>
      </w:r>
      <w:proofErr w:type="spellEnd"/>
      <w:r w:rsidR="00C03722">
        <w:t xml:space="preserve"> (on-peak) which last between 8 a.m. and midnight. The duration of periods was selected in accordance to the energy pricing data provided by WAPA. The energy prices also vary by day of the week e.g. weekday vs weekend. Here we assumed that the energy price during weekends equals the off-peak energy price during </w:t>
      </w:r>
      <w:r w:rsidR="00C03722">
        <w:lastRenderedPageBreak/>
        <w:t>weekdays. For instance, the model for June 2018 has 24.56$/MWh for low and 62.21$/MWh for high periods on weekdays, whereas 24.65$/MWh for both low and high periods on the weekends.</w:t>
      </w:r>
      <w:r w:rsidR="006804F2">
        <w:t xml:space="preserve"> The model</w:t>
      </w:r>
      <w:r w:rsidR="009225FB">
        <w:t xml:space="preserve"> </w:t>
      </w:r>
      <w:r w:rsidR="00D93A16">
        <w:t>defines</w:t>
      </w:r>
      <w:r w:rsidR="00C95243">
        <w:t xml:space="preserve"> the </w:t>
      </w:r>
      <w:r w:rsidR="00D93A16">
        <w:t>Glen Canyon dam release</w:t>
      </w:r>
      <w:r w:rsidR="00C95243">
        <w:t xml:space="preserve"> hydrograph in terms of four variables which remain </w:t>
      </w:r>
      <w:r w:rsidR="001D1BA9">
        <w:t xml:space="preserve">the </w:t>
      </w:r>
      <w:r w:rsidR="00C95243">
        <w:t xml:space="preserve">same throughout the month: </w:t>
      </w:r>
      <w:r w:rsidR="009225FB">
        <w:t xml:space="preserve">a) </w:t>
      </w:r>
      <w:r w:rsidR="00C95243">
        <w:t xml:space="preserve">a release which </w:t>
      </w:r>
      <w:r w:rsidR="009225FB">
        <w:t>remains constant throughout</w:t>
      </w:r>
      <w:r w:rsidR="00790F36">
        <w:t xml:space="preserve"> the </w:t>
      </w:r>
      <w:r w:rsidR="006C540A">
        <w:t>on-</w:t>
      </w:r>
      <w:r w:rsidR="00790F36">
        <w:t xml:space="preserve"> and off-peak periods of</w:t>
      </w:r>
      <w:r w:rsidR="007A788D">
        <w:t xml:space="preserve"> </w:t>
      </w:r>
      <w:r w:rsidR="00C95243">
        <w:t>steady low flow</w:t>
      </w:r>
      <w:r w:rsidR="009225FB">
        <w:t xml:space="preserve"> days, b) release during off-peak period on a hydropeaking day that is</w:t>
      </w:r>
      <w:r w:rsidR="002A7D73">
        <w:t xml:space="preserve"> also equal to or less than release during steady flow day, c) </w:t>
      </w:r>
      <w:r w:rsidR="009225FB">
        <w:t xml:space="preserve">release during on-peak period on a hydropeaking day, and d) number of days </w:t>
      </w:r>
      <w:r w:rsidR="002A7D73">
        <w:t>with</w:t>
      </w:r>
      <w:r w:rsidR="009225FB">
        <w:t xml:space="preserve"> steady low releases (</w:t>
      </w:r>
      <w:r w:rsidR="00790F36">
        <w:t>see</w:t>
      </w:r>
      <w:r w:rsidR="009225FB">
        <w:t xml:space="preserve"> Figure </w:t>
      </w:r>
      <w:r w:rsidR="000760C4">
        <w:t>2</w:t>
      </w:r>
      <w:r w:rsidR="009225FB">
        <w:t xml:space="preserve">). </w:t>
      </w:r>
      <w:r w:rsidR="00EF339F">
        <w:t xml:space="preserve">The </w:t>
      </w:r>
      <w:r w:rsidR="008A667F">
        <w:t>mentioned assumptions and static conditions at Lake Powell</w:t>
      </w:r>
      <w:r w:rsidR="00260907">
        <w:t xml:space="preserve"> (e.g. minimum change in reservoir elevation, constant hydropower generation, etc.), specifically within a months’ time, helped transformed the </w:t>
      </w:r>
      <w:r w:rsidR="00E5783D">
        <w:t xml:space="preserve">nonlinear </w:t>
      </w:r>
      <w:r w:rsidR="00260907">
        <w:t>problem into linear.</w:t>
      </w:r>
      <w:r w:rsidR="00EF339F">
        <w:t xml:space="preserve"> </w:t>
      </w:r>
      <w:r w:rsidR="00651448">
        <w:t xml:space="preserve"> </w:t>
      </w:r>
    </w:p>
    <w:p w14:paraId="79BECDCA" w14:textId="44426005" w:rsidR="00735259" w:rsidRPr="003E0FB8" w:rsidRDefault="003E0FB8" w:rsidP="003E0FB8">
      <w:pPr>
        <w:spacing w:after="240" w:line="480" w:lineRule="auto"/>
        <w:jc w:val="both"/>
      </w:pPr>
      <w:r>
        <w:rPr>
          <w:noProof/>
        </w:rPr>
        <mc:AlternateContent>
          <mc:Choice Requires="wps">
            <w:drawing>
              <wp:anchor distT="0" distB="0" distL="114300" distR="114300" simplePos="0" relativeHeight="251675648" behindDoc="1" locked="0" layoutInCell="1" allowOverlap="1" wp14:anchorId="4AD73E0B" wp14:editId="61AB5DC8">
                <wp:simplePos x="0" y="0"/>
                <wp:positionH relativeFrom="margin">
                  <wp:posOffset>-62865</wp:posOffset>
                </wp:positionH>
                <wp:positionV relativeFrom="paragraph">
                  <wp:posOffset>3317875</wp:posOffset>
                </wp:positionV>
                <wp:extent cx="6015990" cy="1246505"/>
                <wp:effectExtent l="0" t="0" r="3810" b="0"/>
                <wp:wrapTight wrapText="bothSides">
                  <wp:wrapPolygon edited="0">
                    <wp:start x="0" y="0"/>
                    <wp:lineTo x="0" y="21127"/>
                    <wp:lineTo x="21545" y="21127"/>
                    <wp:lineTo x="21545"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015990" cy="1246505"/>
                        </a:xfrm>
                        <a:prstGeom prst="rect">
                          <a:avLst/>
                        </a:prstGeom>
                        <a:solidFill>
                          <a:prstClr val="white"/>
                        </a:solidFill>
                        <a:ln>
                          <a:noFill/>
                        </a:ln>
                      </wps:spPr>
                      <wps:txbx>
                        <w:txbxContent>
                          <w:p w14:paraId="0CE82E47" w14:textId="02C7F45A" w:rsidR="00666D0C" w:rsidRPr="00D7621A" w:rsidRDefault="00666D0C" w:rsidP="00C64B5C">
                            <w:pPr>
                              <w:pStyle w:val="Caption"/>
                              <w:jc w:val="both"/>
                              <w:rPr>
                                <w:noProof/>
                                <w:sz w:val="20"/>
                              </w:rPr>
                            </w:pPr>
                            <w:r w:rsidRPr="00D7621A">
                              <w:rPr>
                                <w:i w:val="0"/>
                                <w:sz w:val="24"/>
                              </w:rPr>
                              <w:t xml:space="preserve">Figure </w:t>
                            </w:r>
                            <w:r w:rsidRPr="00D7621A">
                              <w:rPr>
                                <w:i w:val="0"/>
                                <w:sz w:val="24"/>
                              </w:rPr>
                              <w:fldChar w:fldCharType="begin"/>
                            </w:r>
                            <w:r w:rsidRPr="00D7621A">
                              <w:rPr>
                                <w:i w:val="0"/>
                                <w:sz w:val="24"/>
                              </w:rPr>
                              <w:instrText xml:space="preserve"> SEQ Figure \* ARABIC </w:instrText>
                            </w:r>
                            <w:r w:rsidRPr="00D7621A">
                              <w:rPr>
                                <w:i w:val="0"/>
                                <w:sz w:val="24"/>
                              </w:rPr>
                              <w:fldChar w:fldCharType="separate"/>
                            </w:r>
                            <w:r w:rsidR="00FF7533">
                              <w:rPr>
                                <w:i w:val="0"/>
                                <w:noProof/>
                                <w:sz w:val="24"/>
                              </w:rPr>
                              <w:t>2</w:t>
                            </w:r>
                            <w:r w:rsidRPr="00D7621A">
                              <w:rPr>
                                <w:i w:val="0"/>
                                <w:sz w:val="24"/>
                              </w:rPr>
                              <w:fldChar w:fldCharType="end"/>
                            </w:r>
                            <w:r w:rsidRPr="00D7621A">
                              <w:rPr>
                                <w:sz w:val="24"/>
                              </w:rPr>
                              <w:t xml:space="preserve"> </w:t>
                            </w:r>
                            <w:r w:rsidRPr="00D7621A">
                              <w:rPr>
                                <w:i w:val="0"/>
                                <w:iCs w:val="0"/>
                                <w:sz w:val="24"/>
                                <w:szCs w:val="22"/>
                              </w:rPr>
                              <w:t>Example monthly hydrograph with 10 steady low flow days. On x-axis, d1 to d30 representing the days in a month with each day having two sub-daily periods (pLow and pHigh). The duration of pLow is assumed as 8 hours and pHigh as 16 hours. The y-axis shows release value within a period.</w:t>
                            </w:r>
                            <w:r>
                              <w:rPr>
                                <w:i w:val="0"/>
                                <w:iCs w:val="0"/>
                                <w:sz w:val="24"/>
                                <w:szCs w:val="22"/>
                              </w:rPr>
                              <w:t xml:space="preserve"> The model places steady flow days on weekends first and then remaining steady day at the end of the month. For example, the model assumes the monthly calendar starts with Monday, it places the two extra steady day beyond weekends at the end of the month (i.e. on d29 and d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AD73E0B" id="_x0000_t202" coordsize="21600,21600" o:spt="202" path="m,l,21600r21600,l21600,xe">
                <v:stroke joinstyle="miter"/>
                <v:path gradientshapeok="t" o:connecttype="rect"/>
              </v:shapetype>
              <v:shape id="Text Box 1" o:spid="_x0000_s1026" type="#_x0000_t202" style="position:absolute;left:0;text-align:left;margin-left:-4.95pt;margin-top:261.25pt;width:473.7pt;height:98.1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" stroked="f">
                <v:textbox inset="0,0,0,0">
                  <w:txbxContent>
                    <w:p w14:paraId="0CE82E47" w14:textId="02C7F45A" w:rsidR="00666D0C" w:rsidRPr="00D7621A" w:rsidRDefault="00666D0C" w:rsidP="00C64B5C">
                      <w:pPr>
                        <w:pStyle w:val="Caption"/>
                        <w:jc w:val="both"/>
                        <w:rPr>
                          <w:noProof/>
                          <w:sz w:val="20"/>
                        </w:rPr>
                      </w:pPr>
                      <w:r w:rsidRPr="00D7621A">
                        <w:rPr>
                          <w:i w:val="0"/>
                          <w:sz w:val="24"/>
                        </w:rPr>
                        <w:t xml:space="preserve">Figure </w:t>
                      </w:r>
                      <w:r w:rsidRPr="00D7621A">
                        <w:rPr>
                          <w:i w:val="0"/>
                          <w:sz w:val="24"/>
                        </w:rPr>
                        <w:fldChar w:fldCharType="begin"/>
                      </w:r>
                      <w:r w:rsidRPr="00D7621A">
                        <w:rPr>
                          <w:i w:val="0"/>
                          <w:sz w:val="24"/>
                        </w:rPr>
                        <w:instrText xml:space="preserve"> SEQ Figure \* ARABIC </w:instrText>
                      </w:r>
                      <w:r w:rsidRPr="00D7621A">
                        <w:rPr>
                          <w:i w:val="0"/>
                          <w:sz w:val="24"/>
                        </w:rPr>
                        <w:fldChar w:fldCharType="separate"/>
                      </w:r>
                      <w:r w:rsidR="00FF7533">
                        <w:rPr>
                          <w:i w:val="0"/>
                          <w:noProof/>
                          <w:sz w:val="24"/>
                        </w:rPr>
                        <w:t>2</w:t>
                      </w:r>
                      <w:r w:rsidRPr="00D7621A">
                        <w:rPr>
                          <w:i w:val="0"/>
                          <w:sz w:val="24"/>
                        </w:rPr>
                        <w:fldChar w:fldCharType="end"/>
                      </w:r>
                      <w:r w:rsidRPr="00D7621A">
                        <w:rPr>
                          <w:sz w:val="24"/>
                        </w:rPr>
                        <w:t xml:space="preserve"> </w:t>
                      </w:r>
                      <w:r w:rsidRPr="00D7621A">
                        <w:rPr>
                          <w:i w:val="0"/>
                          <w:iCs w:val="0"/>
                          <w:sz w:val="24"/>
                          <w:szCs w:val="22"/>
                        </w:rPr>
                        <w:t>Example monthly hydrograph with 10 steady low flow days. On x-axis, d1 to d30 representing the days in a month with each day having two sub-daily periods (pLow and pHigh). The duration of pLow is assumed as 8 hours and pHigh as 16 hours. The y-axis shows release value within a period.</w:t>
                      </w:r>
                      <w:r>
                        <w:rPr>
                          <w:i w:val="0"/>
                          <w:iCs w:val="0"/>
                          <w:sz w:val="24"/>
                          <w:szCs w:val="22"/>
                        </w:rPr>
                        <w:t xml:space="preserve"> The model places steady flow days on weekends first and then remaining steady day at the end of the month. For example, the model assumes the monthly calendar starts with Monday, it places the two extra steady day beyond weekends at the end of the month (i.e. on d29 and d30).</w:t>
                      </w:r>
                    </w:p>
                  </w:txbxContent>
                </v:textbox>
                <w10:wrap type="tight" anchorx="margin"/>
              </v:shape>
            </w:pict>
          </mc:Fallback>
        </mc:AlternateContent>
      </w:r>
      <w:r>
        <w:rPr>
          <w:noProof/>
        </w:rPr>
        <w:drawing>
          <wp:inline distT="0" distB="0" distL="0" distR="0" wp14:anchorId="5CF2BB43" wp14:editId="1D576E1C">
            <wp:extent cx="5943600" cy="3279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9775"/>
                    </a:xfrm>
                    <a:prstGeom prst="rect">
                      <a:avLst/>
                    </a:prstGeom>
                    <a:noFill/>
                  </pic:spPr>
                </pic:pic>
              </a:graphicData>
            </a:graphic>
          </wp:inline>
        </w:drawing>
      </w:r>
    </w:p>
    <w:p w14:paraId="598980EE" w14:textId="0E7BF3BD" w:rsidR="00B7628F" w:rsidRDefault="00735259" w:rsidP="00FA5C74">
      <w:pPr>
        <w:spacing w:after="240" w:line="480" w:lineRule="auto"/>
        <w:ind w:firstLine="720"/>
        <w:jc w:val="both"/>
      </w:pPr>
      <w:r>
        <w:lastRenderedPageBreak/>
        <w:t xml:space="preserve">The model has two competing objectives: 1) </w:t>
      </w:r>
      <w:r w:rsidR="00B93C50">
        <w:t xml:space="preserve">aquatic invertebrate’s suitability represented by the number of </w:t>
      </w:r>
      <w:r w:rsidR="00790F36">
        <w:t xml:space="preserve">days of </w:t>
      </w:r>
      <w:r w:rsidR="00B93C50">
        <w:t>steady low flow,</w:t>
      </w:r>
      <w:r w:rsidR="00790F36">
        <w:t xml:space="preserve"> and</w:t>
      </w:r>
      <w:r w:rsidR="00B93C50">
        <w:t xml:space="preserve"> 2) Hydropower generation quantified by the total monthly hydropower revenue. </w:t>
      </w:r>
      <w:r w:rsidR="001164FC">
        <w:t>To determine the tradeoff between the two objectives, w</w:t>
      </w:r>
      <w:r w:rsidR="00790F36">
        <w:t>e</w:t>
      </w:r>
      <w:r w:rsidR="00D31AB0">
        <w:t xml:space="preserve"> </w:t>
      </w:r>
      <w:r w:rsidR="0009489A">
        <w:t>use</w:t>
      </w:r>
      <w:r w:rsidR="00790F36">
        <w:t>d the</w:t>
      </w:r>
      <w:r w:rsidR="0009489A">
        <w:t xml:space="preserve"> </w:t>
      </w:r>
      <w:r w:rsidR="00D31AB0">
        <w:t>constraint method where</w:t>
      </w:r>
      <w:r w:rsidR="0009489A">
        <w:t xml:space="preserve"> the</w:t>
      </w:r>
      <w:r w:rsidR="00D31AB0">
        <w:t xml:space="preserve"> number of steady low flow days were </w:t>
      </w:r>
      <w:r w:rsidR="0009489A">
        <w:t>constrained</w:t>
      </w:r>
      <w:r w:rsidR="00790F36">
        <w:t xml:space="preserve"> and varied from 0 to 30</w:t>
      </w:r>
      <w:r w:rsidR="0009489A">
        <w:t>,</w:t>
      </w:r>
      <w:r w:rsidR="00D31AB0">
        <w:t xml:space="preserve"> and the monthly hydropower revenue was maximized</w:t>
      </w:r>
      <w:r w:rsidR="00790F36">
        <w:t xml:space="preserve"> for each day value</w:t>
      </w:r>
      <w:r w:rsidR="00D31AB0">
        <w:t xml:space="preserve">. </w:t>
      </w:r>
      <w:r w:rsidR="00067349">
        <w:t>The model runs for one month with two sub-daily timesteps and</w:t>
      </w:r>
      <w:r w:rsidR="0009489A">
        <w:t xml:space="preserve"> is subject </w:t>
      </w:r>
      <w:r w:rsidR="00F15E12">
        <w:t xml:space="preserve">to reservoir mass balance, </w:t>
      </w:r>
      <w:r w:rsidR="0009489A">
        <w:t>daily release limits, ramp rates, maximum energy generation, storage limits, and an exogenously specified monthly release volume</w:t>
      </w:r>
      <w:r w:rsidR="00067349">
        <w:t>.</w:t>
      </w:r>
      <w:r w:rsidR="00F15E12">
        <w:t xml:space="preserve"> </w:t>
      </w:r>
      <w:r>
        <w:t xml:space="preserve">For instance, the power plant at Glen Canyon dam can hold releases between 8,000 to 31,500 </w:t>
      </w:r>
      <w:proofErr w:type="spellStart"/>
      <w:r>
        <w:t>cfs</w:t>
      </w:r>
      <w:proofErr w:type="spellEnd"/>
      <w:r>
        <w:t xml:space="preserve">, </w:t>
      </w:r>
      <w:r w:rsidR="00790F36">
        <w:t>L</w:t>
      </w:r>
      <w:r>
        <w:t xml:space="preserve">ake Powell has </w:t>
      </w:r>
      <w:r w:rsidR="00790F36">
        <w:t xml:space="preserve">a </w:t>
      </w:r>
      <w:r>
        <w:t>maximum storage capacity of 25 MAF, and the rate of change of release for Glen Canyon Dam</w:t>
      </w:r>
      <w:r w:rsidR="002C5B2E">
        <w:t xml:space="preserve"> is</w:t>
      </w:r>
      <w:r>
        <w:t xml:space="preserve"> 8,000 </w:t>
      </w:r>
      <w:proofErr w:type="spellStart"/>
      <w:r>
        <w:t>cfs</w:t>
      </w:r>
      <w:proofErr w:type="spellEnd"/>
      <w:r>
        <w:t xml:space="preserve"> per day (LTEMP, 2016). </w:t>
      </w:r>
      <w:r w:rsidR="0007131D">
        <w:t xml:space="preserve">In total, </w:t>
      </w:r>
      <w:r w:rsidR="00790F36">
        <w:t xml:space="preserve">the model has </w:t>
      </w:r>
      <w:r w:rsidR="00AE375E">
        <w:t xml:space="preserve">12 </w:t>
      </w:r>
      <w:r w:rsidR="00DB12F8">
        <w:t>decision variables,</w:t>
      </w:r>
      <w:r w:rsidR="00AE375E">
        <w:t xml:space="preserve"> </w:t>
      </w:r>
      <w:r w:rsidR="001164FC">
        <w:t xml:space="preserve">two </w:t>
      </w:r>
      <w:r w:rsidR="00D4285B">
        <w:t>objective function</w:t>
      </w:r>
      <w:r w:rsidR="001164FC">
        <w:t>s</w:t>
      </w:r>
      <w:r w:rsidR="00DB12F8">
        <w:t xml:space="preserve">, and </w:t>
      </w:r>
      <w:r w:rsidR="00AE375E">
        <w:t xml:space="preserve">21 </w:t>
      </w:r>
      <w:r w:rsidR="00DB12F8">
        <w:t xml:space="preserve">constraints. </w:t>
      </w:r>
      <w:r w:rsidR="00E0328F">
        <w:t xml:space="preserve">For instance, there are 4 release </w:t>
      </w:r>
      <w:r w:rsidR="006539B1">
        <w:t>decisions, i.e.</w:t>
      </w:r>
      <w:r w:rsidR="00E0328F">
        <w:t xml:space="preserve"> two periodic releases (</w:t>
      </w:r>
      <w:proofErr w:type="spellStart"/>
      <w:r w:rsidR="00E0328F">
        <w:t>pLow</w:t>
      </w:r>
      <w:proofErr w:type="spellEnd"/>
      <w:r w:rsidR="00E0328F">
        <w:t xml:space="preserve"> and </w:t>
      </w:r>
      <w:proofErr w:type="spellStart"/>
      <w:r w:rsidR="00E0328F">
        <w:t>pHigh</w:t>
      </w:r>
      <w:proofErr w:type="spellEnd"/>
      <w:r w:rsidR="00E0328F">
        <w:t>) per each day type (weekdays and weekends)</w:t>
      </w:r>
      <w:r w:rsidR="00EA2212">
        <w:t>, corresponding energy generation during each period and day, water available</w:t>
      </w:r>
      <w:r w:rsidR="00DA0BE9">
        <w:t xml:space="preserve"> to release</w:t>
      </w:r>
      <w:r w:rsidR="00EA2212">
        <w:t xml:space="preserve">, end of the month storage, and total release volume during </w:t>
      </w:r>
      <w:r w:rsidR="00E0328F">
        <w:t>steady and unsteady flow da</w:t>
      </w:r>
      <w:r w:rsidR="00016E20">
        <w:t xml:space="preserve">ys. </w:t>
      </w:r>
      <w:r w:rsidR="00DA0BE9">
        <w:t>The number of steady flow days (one of the objective functions) was predefined to the model</w:t>
      </w:r>
      <w:r w:rsidR="00EA2212">
        <w:t xml:space="preserve">. </w:t>
      </w:r>
      <w:r w:rsidR="00E47AAF">
        <w:t xml:space="preserve">Further details about the </w:t>
      </w:r>
      <w:r w:rsidR="00E47AAF" w:rsidRPr="00A11A2E">
        <w:t>mathematical formulation</w:t>
      </w:r>
      <w:r w:rsidR="00E47AAF">
        <w:t xml:space="preserve"> of the model can found in</w:t>
      </w:r>
      <w:r>
        <w:t xml:space="preserve"> </w:t>
      </w:r>
      <w:r w:rsidR="00E47AAF">
        <w:t>the</w:t>
      </w:r>
      <w:r w:rsidR="00DA0BE9">
        <w:t xml:space="preserve"> </w:t>
      </w:r>
      <w:r w:rsidR="001164FC">
        <w:t>Appendix</w:t>
      </w:r>
      <w:r w:rsidR="00E47AAF">
        <w:t>.</w:t>
      </w:r>
      <w:r>
        <w:t xml:space="preserve"> </w:t>
      </w:r>
    </w:p>
    <w:p w14:paraId="77513DF9" w14:textId="67F476EB" w:rsidR="00C03722" w:rsidRPr="00F32912" w:rsidRDefault="002C5B2E" w:rsidP="003E0FB8">
      <w:pPr>
        <w:spacing w:after="240" w:line="480" w:lineRule="auto"/>
        <w:jc w:val="both"/>
      </w:pPr>
      <w:r>
        <w:tab/>
      </w:r>
      <w:r w:rsidR="00636D58">
        <w:t xml:space="preserve">The developed model was </w:t>
      </w:r>
      <w:r w:rsidR="00790F36">
        <w:t xml:space="preserve">validated against the dataset from June 2018 and </w:t>
      </w:r>
      <w:r w:rsidR="006A50F3">
        <w:t>tested against variety of scenarios (e.g. total monthly volume, price differential between o</w:t>
      </w:r>
      <w:r w:rsidR="00F47D92">
        <w:t>n</w:t>
      </w:r>
      <w:r w:rsidR="006A50F3">
        <w:t>-peak</w:t>
      </w:r>
      <w:r w:rsidR="00DD5F60">
        <w:t xml:space="preserve"> and off-peak periods during weekdays</w:t>
      </w:r>
      <w:r w:rsidR="006A50F3">
        <w:t>, offset release between off-peak weekday and weekends)</w:t>
      </w:r>
      <w:r w:rsidR="00790F36">
        <w:t>.</w:t>
      </w:r>
      <w:r w:rsidR="005379D6">
        <w:t xml:space="preserve"> </w:t>
      </w:r>
      <w:r w:rsidR="006A50F3">
        <w:t>T</w:t>
      </w:r>
      <w:r w:rsidR="008D2196">
        <w:t xml:space="preserve">he monthly release volume scenarios </w:t>
      </w:r>
      <w:r w:rsidR="00F47D92">
        <w:t>vary</w:t>
      </w:r>
      <w:r w:rsidR="008D2196">
        <w:t xml:space="preserve"> between </w:t>
      </w:r>
      <w:r w:rsidR="006A50F3">
        <w:t>0.7 and 1.1 million acre-feet per month</w:t>
      </w:r>
      <w:r w:rsidR="006A50F3" w:rsidRPr="00A11A2E">
        <w:t xml:space="preserve">, </w:t>
      </w:r>
      <w:r w:rsidR="008D2196">
        <w:t xml:space="preserve">the </w:t>
      </w:r>
      <w:r w:rsidR="006A50F3" w:rsidRPr="00A11A2E">
        <w:t xml:space="preserve">number of low flow </w:t>
      </w:r>
      <w:r w:rsidR="00F47D92">
        <w:t>days</w:t>
      </w:r>
      <w:r w:rsidR="008D2196">
        <w:t xml:space="preserve"> </w:t>
      </w:r>
      <w:r w:rsidR="006A50F3">
        <w:t>between 0 and 30 days</w:t>
      </w:r>
      <w:r w:rsidR="006A50F3" w:rsidRPr="00A11A2E">
        <w:t xml:space="preserve">, </w:t>
      </w:r>
      <w:r w:rsidR="00F47D92">
        <w:t xml:space="preserve">the on-peak weekday price lowered from $63.52 </w:t>
      </w:r>
      <w:r w:rsidR="00F47D92" w:rsidRPr="00FB1EB9">
        <w:t xml:space="preserve">(base case) to </w:t>
      </w:r>
      <w:r w:rsidR="00F47D92">
        <w:t>$50.61</w:t>
      </w:r>
      <w:r w:rsidR="00F47D92" w:rsidRPr="00FB1EB9">
        <w:t xml:space="preserve"> to </w:t>
      </w:r>
      <w:r w:rsidR="00F47D92">
        <w:t>$37.70</w:t>
      </w:r>
      <w:r w:rsidR="00F47D92" w:rsidRPr="00FB1EB9">
        <w:t xml:space="preserve"> </w:t>
      </w:r>
      <w:r w:rsidR="001164FC">
        <w:t xml:space="preserve">per </w:t>
      </w:r>
      <w:r w:rsidR="00F47D92" w:rsidRPr="00FB1EB9">
        <w:t>MWh</w:t>
      </w:r>
      <w:r w:rsidR="00F47D92">
        <w:t xml:space="preserve">, and the offset release increased from 0 to 1000 </w:t>
      </w:r>
      <w:proofErr w:type="spellStart"/>
      <w:r w:rsidR="00F47D92">
        <w:t>cfs</w:t>
      </w:r>
      <w:proofErr w:type="spellEnd"/>
      <w:r w:rsidR="00F47D92">
        <w:t xml:space="preserve"> (H0 to H1000). </w:t>
      </w:r>
      <w:r w:rsidR="00DB486E">
        <w:t xml:space="preserve">The offset release </w:t>
      </w:r>
      <w:r w:rsidR="005379D6">
        <w:t xml:space="preserve">is the additional release made on steady weekends in reference to the off-peak </w:t>
      </w:r>
      <w:r w:rsidR="005379D6">
        <w:lastRenderedPageBreak/>
        <w:t>weekday release</w:t>
      </w:r>
      <w:r w:rsidR="00FD5BDC">
        <w:t xml:space="preserve">. The </w:t>
      </w:r>
      <w:r w:rsidR="003C55FC">
        <w:t xml:space="preserve">offset release was requested by </w:t>
      </w:r>
      <w:r w:rsidR="00FD5BDC">
        <w:t xml:space="preserve">WAPA </w:t>
      </w:r>
      <w:r w:rsidR="003C55FC">
        <w:t xml:space="preserve">to maximize the hydropower revenue especially </w:t>
      </w:r>
      <w:r w:rsidR="00FD5BDC">
        <w:t xml:space="preserve">during Saturday on-peak period. </w:t>
      </w:r>
      <w:r w:rsidR="005379D6">
        <w:t>Finally</w:t>
      </w:r>
      <w:r w:rsidR="006A50F3">
        <w:t xml:space="preserve">, we ran the model with a scenario </w:t>
      </w:r>
      <w:r w:rsidR="00270F8E">
        <w:t xml:space="preserve">having the </w:t>
      </w:r>
      <w:r w:rsidR="006A50F3">
        <w:t>same energy prices for weekdays and weekends to check the sensitivity of model towards the pricing template.</w:t>
      </w:r>
      <w:r w:rsidR="00095F2E">
        <w:t xml:space="preserve"> </w:t>
      </w:r>
    </w:p>
    <w:p w14:paraId="0516E21F" w14:textId="26468A44" w:rsidR="0074626E" w:rsidRDefault="00B00DA9" w:rsidP="003E0FB8">
      <w:pPr>
        <w:spacing w:after="240" w:line="480" w:lineRule="auto"/>
        <w:jc w:val="both"/>
      </w:pPr>
      <w:r>
        <w:rPr>
          <w:b/>
        </w:rPr>
        <w:tab/>
      </w:r>
      <w:r w:rsidR="00860C38">
        <w:t>In parallel</w:t>
      </w:r>
      <w:r w:rsidRPr="00B00DA9">
        <w:t>,</w:t>
      </w:r>
      <w:r>
        <w:rPr>
          <w:b/>
        </w:rPr>
        <w:t xml:space="preserve"> </w:t>
      </w:r>
      <w:r>
        <w:t xml:space="preserve">we </w:t>
      </w:r>
      <w:r w:rsidR="00860C38">
        <w:t>also explored the non-linear metric (hydropeaking index) used by Kennedy at el., (2016).</w:t>
      </w:r>
      <w:r w:rsidR="005D2838">
        <w:t xml:space="preserve"> </w:t>
      </w:r>
      <w:r w:rsidR="006804F2">
        <w:t xml:space="preserve">There were problems identified during the solution and results from the non-linear model. For instance, the model works better when the hydropeaking index was calculated over the month’s period i.e. single hydropeaking index value calculated for the month. On the contrary, when the model was setup to calculate the daily hydropeaking index values and then average over the month’s period (method used by Kennedy at el., 2016), the solutions became unstable and the solvers used were unable to find optimal answers. The reason being the increased number of release decisions the model had to make (now the model is making release decision for every day separately in contrast to paired releases decision for number of days during monthly hydropeaking index calculation). Also, </w:t>
      </w:r>
      <w:r w:rsidR="00BB1790">
        <w:t>the nonlinear model had multiple optima or near-optima. For example,</w:t>
      </w:r>
      <w:r w:rsidR="006804F2">
        <w:t xml:space="preserve"> </w:t>
      </w:r>
      <w:r w:rsidR="00BB1790">
        <w:t xml:space="preserve">the model could not differentiate between </w:t>
      </w:r>
      <w:r w:rsidR="006804F2">
        <w:t xml:space="preserve">higher releases during </w:t>
      </w:r>
      <w:r w:rsidR="001164FC">
        <w:t>a Tuesday</w:t>
      </w:r>
      <w:r w:rsidR="006804F2">
        <w:t xml:space="preserve"> and lower releases during </w:t>
      </w:r>
      <w:r w:rsidR="001164FC">
        <w:t>a Wednesday</w:t>
      </w:r>
      <w:r w:rsidR="00860C38">
        <w:t xml:space="preserve"> </w:t>
      </w:r>
      <w:r w:rsidR="00BB1790">
        <w:t xml:space="preserve">and vice versa when </w:t>
      </w:r>
      <w:r w:rsidR="006804F2">
        <w:t xml:space="preserve">both </w:t>
      </w:r>
      <w:r w:rsidR="00BB1790">
        <w:t xml:space="preserve">days </w:t>
      </w:r>
      <w:r w:rsidR="006804F2">
        <w:t>have same energy prices</w:t>
      </w:r>
      <w:r w:rsidR="00BB1790">
        <w:t xml:space="preserve">. More generally, numerous </w:t>
      </w:r>
      <w:r w:rsidR="001164FC">
        <w:t>release hydrographs can have the same</w:t>
      </w:r>
      <w:r w:rsidR="006804F2">
        <w:t xml:space="preserve"> total revenue.</w:t>
      </w:r>
      <w:r w:rsidR="0039166E">
        <w:tab/>
      </w:r>
    </w:p>
    <w:p w14:paraId="73317849" w14:textId="77777777" w:rsidR="00FC287D" w:rsidRPr="00FC287D" w:rsidRDefault="00FC287D" w:rsidP="00FA5C74">
      <w:pPr>
        <w:spacing w:line="480" w:lineRule="auto"/>
        <w:jc w:val="both"/>
        <w:rPr>
          <w:b/>
          <w:bCs/>
          <w:sz w:val="28"/>
        </w:rPr>
      </w:pPr>
      <w:r w:rsidRPr="00FC287D">
        <w:rPr>
          <w:b/>
          <w:bCs/>
          <w:sz w:val="28"/>
        </w:rPr>
        <w:t>Model Validation</w:t>
      </w:r>
    </w:p>
    <w:p w14:paraId="24CC8B5B" w14:textId="0E432285" w:rsidR="00FC287D" w:rsidRDefault="00FC287D" w:rsidP="003E0FB8">
      <w:pPr>
        <w:pStyle w:val="NoSpacing"/>
        <w:spacing w:after="240" w:line="480" w:lineRule="auto"/>
        <w:ind w:firstLine="720"/>
        <w:jc w:val="both"/>
      </w:pPr>
      <w:r>
        <w:t xml:space="preserve">Two scenarios of modeled Glen Canyon dam releases and energy generation were validated against observed values (Table 1). </w:t>
      </w:r>
      <w:r w:rsidRPr="00466A9C">
        <w:t>15 mins observed release timeseries at Lees Ferry gage (station id: 09380000) for June 2018 was acquired from USGS Grand Canyon monitoring and research center website</w:t>
      </w:r>
      <w:r>
        <w:t>. Daily e</w:t>
      </w:r>
      <w:r w:rsidRPr="00466A9C">
        <w:t>nergy</w:t>
      </w:r>
      <w:r>
        <w:t xml:space="preserve"> generation</w:t>
      </w:r>
      <w:r w:rsidRPr="00466A9C">
        <w:t xml:space="preserve"> data was acquired from U</w:t>
      </w:r>
      <w:r>
        <w:t>nited States</w:t>
      </w:r>
      <w:r w:rsidRPr="00466A9C">
        <w:t xml:space="preserve"> </w:t>
      </w:r>
      <w:r>
        <w:t>B</w:t>
      </w:r>
      <w:r w:rsidRPr="00466A9C">
        <w:t xml:space="preserve">ureau </w:t>
      </w:r>
      <w:r w:rsidRPr="00466A9C">
        <w:lastRenderedPageBreak/>
        <w:t xml:space="preserve">of </w:t>
      </w:r>
      <w:r>
        <w:t>R</w:t>
      </w:r>
      <w:r w:rsidRPr="00466A9C">
        <w:t>eclamation website (</w:t>
      </w:r>
      <w:hyperlink r:id="rId13" w:history="1">
        <w:r w:rsidRPr="00466A9C">
          <w:rPr>
            <w:rStyle w:val="Hyperlink"/>
          </w:rPr>
          <w:t>https://www.usbr.gov/rsvrWater/HistoricalApp.html</w:t>
        </w:r>
      </w:hyperlink>
      <w:r w:rsidRPr="00466A9C">
        <w:t>)</w:t>
      </w:r>
      <w:r>
        <w:t>. Scenario</w:t>
      </w:r>
      <w:r w:rsidR="00485758">
        <w:t xml:space="preserve"> </w:t>
      </w:r>
      <w:r>
        <w:t>#1 is the observed data. Scenario #2 presents the results of a model where 15-minute observed releases were upscaled to hourly releases and hourly energy pricing provided in WAPA document were used. Scenario</w:t>
      </w:r>
      <w:r w:rsidR="00485758">
        <w:t xml:space="preserve"> </w:t>
      </w:r>
      <w:r>
        <w:t>#3 is the linear programming formulation for the problem with two time-periods per day that</w:t>
      </w:r>
      <w:r w:rsidRPr="00050072">
        <w:t xml:space="preserve"> took inputs </w:t>
      </w:r>
      <w:r>
        <w:t>of the</w:t>
      </w:r>
      <w:r w:rsidRPr="00050072">
        <w:t xml:space="preserve"> monthly flow volume</w:t>
      </w:r>
      <w:r>
        <w:t>,</w:t>
      </w:r>
      <w:r w:rsidRPr="00050072">
        <w:t xml:space="preserve"> </w:t>
      </w:r>
      <w:r>
        <w:t xml:space="preserve">9 days </w:t>
      </w:r>
      <w:r w:rsidRPr="00050072">
        <w:t>of steady low flow</w:t>
      </w:r>
      <w:r>
        <w:t xml:space="preserve">, and energy prices of $63.52/MWh &amp; $37.70/MWh for the </w:t>
      </w:r>
      <w:proofErr w:type="spellStart"/>
      <w:r>
        <w:t>pHigh</w:t>
      </w:r>
      <w:proofErr w:type="spellEnd"/>
      <w:r>
        <w:t xml:space="preserve"> and </w:t>
      </w:r>
      <w:proofErr w:type="spellStart"/>
      <w:r>
        <w:t>pLow</w:t>
      </w:r>
      <w:proofErr w:type="spellEnd"/>
      <w:r>
        <w:t xml:space="preserve"> periods. Each price was estimated as the total revenue generated from the hourly price and release data for that period for the month divided by the number of hours in the period for the month. These prices preserved the total monthly revenue between scenarios #2 and #3.</w:t>
      </w:r>
    </w:p>
    <w:p w14:paraId="323BA7E4" w14:textId="77777777" w:rsidR="00FC287D" w:rsidRPr="00D7621A" w:rsidRDefault="00FC287D" w:rsidP="00FA5C74">
      <w:pPr>
        <w:pStyle w:val="NoSpacing"/>
        <w:spacing w:line="480" w:lineRule="auto"/>
        <w:jc w:val="both"/>
        <w:rPr>
          <w:iCs/>
          <w:color w:val="44546A" w:themeColor="text2"/>
          <w:szCs w:val="18"/>
        </w:rPr>
      </w:pPr>
      <w:r w:rsidRPr="00D7621A">
        <w:rPr>
          <w:iCs/>
          <w:color w:val="44546A" w:themeColor="text2"/>
          <w:szCs w:val="18"/>
        </w:rPr>
        <w:t>Table 1. Validation Scenarios</w:t>
      </w:r>
    </w:p>
    <w:tbl>
      <w:tblPr>
        <w:tblpPr w:leftFromText="180" w:rightFromText="180" w:vertAnchor="text" w:horzAnchor="margin" w:tblpY="43"/>
        <w:tblW w:w="9183" w:type="dxa"/>
        <w:tblLook w:val="04A0" w:firstRow="1" w:lastRow="0" w:firstColumn="1" w:lastColumn="0" w:noHBand="0" w:noVBand="1"/>
      </w:tblPr>
      <w:tblGrid>
        <w:gridCol w:w="604"/>
        <w:gridCol w:w="1821"/>
        <w:gridCol w:w="1980"/>
        <w:gridCol w:w="1379"/>
        <w:gridCol w:w="1416"/>
        <w:gridCol w:w="1983"/>
      </w:tblGrid>
      <w:tr w:rsidR="00FC287D" w:rsidRPr="00E30F8F" w14:paraId="5CE4FADF" w14:textId="77777777" w:rsidTr="00C874A5">
        <w:trPr>
          <w:trHeight w:val="1217"/>
        </w:trPr>
        <w:tc>
          <w:tcPr>
            <w:tcW w:w="6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A4AD45" w14:textId="77777777" w:rsidR="00FC287D" w:rsidRPr="000B1107" w:rsidRDefault="00FC287D" w:rsidP="003E0FB8">
            <w:pPr>
              <w:spacing w:after="240" w:line="480" w:lineRule="auto"/>
              <w:jc w:val="center"/>
              <w:rPr>
                <w:b/>
                <w:bCs/>
                <w:color w:val="000000"/>
              </w:rPr>
            </w:pPr>
          </w:p>
        </w:tc>
        <w:tc>
          <w:tcPr>
            <w:tcW w:w="18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9808EF" w14:textId="77777777" w:rsidR="00FC287D" w:rsidRPr="000B1107" w:rsidRDefault="00FC287D" w:rsidP="003E0FB8">
            <w:pPr>
              <w:spacing w:after="240" w:line="276" w:lineRule="auto"/>
              <w:jc w:val="center"/>
              <w:rPr>
                <w:b/>
                <w:bCs/>
                <w:color w:val="000000"/>
              </w:rPr>
            </w:pPr>
            <w:r w:rsidRPr="000B1107">
              <w:rPr>
                <w:b/>
                <w:bCs/>
                <w:color w:val="000000"/>
              </w:rPr>
              <w:t>Scenario</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9B7CA3" w14:textId="33B52901" w:rsidR="00FC287D" w:rsidRPr="000B1107" w:rsidRDefault="00FC287D" w:rsidP="003E0FB8">
            <w:pPr>
              <w:spacing w:after="240" w:line="276" w:lineRule="auto"/>
              <w:jc w:val="center"/>
              <w:rPr>
                <w:b/>
                <w:bCs/>
                <w:color w:val="000000"/>
              </w:rPr>
            </w:pPr>
            <w:r w:rsidRPr="000B1107">
              <w:rPr>
                <w:b/>
                <w:bCs/>
                <w:color w:val="000000"/>
              </w:rPr>
              <w:t xml:space="preserve">Flow </w:t>
            </w:r>
            <w:r w:rsidR="00510710" w:rsidRPr="000B1107">
              <w:rPr>
                <w:b/>
                <w:bCs/>
                <w:color w:val="000000"/>
              </w:rPr>
              <w:t>volume (</w:t>
            </w:r>
            <w:r w:rsidRPr="000B1107">
              <w:rPr>
                <w:b/>
                <w:bCs/>
                <w:color w:val="000000"/>
              </w:rPr>
              <w:t>Ac-ft/ Month)</w:t>
            </w:r>
          </w:p>
        </w:tc>
        <w:tc>
          <w:tcPr>
            <w:tcW w:w="1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093B73" w14:textId="77777777" w:rsidR="00FC287D" w:rsidRPr="000B1107" w:rsidRDefault="00FC287D" w:rsidP="003E0FB8">
            <w:pPr>
              <w:spacing w:after="240" w:line="276" w:lineRule="auto"/>
              <w:jc w:val="center"/>
              <w:rPr>
                <w:b/>
                <w:bCs/>
                <w:color w:val="000000"/>
              </w:rPr>
            </w:pPr>
            <w:r w:rsidRPr="000B1107">
              <w:rPr>
                <w:b/>
                <w:bCs/>
                <w:color w:val="000000"/>
              </w:rPr>
              <w:t>Energy generated (MWh)</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3A9A7F" w14:textId="0C09B152" w:rsidR="00FC287D" w:rsidRPr="000B1107" w:rsidRDefault="00FC287D" w:rsidP="003E0FB8">
            <w:pPr>
              <w:spacing w:after="240" w:line="276" w:lineRule="auto"/>
              <w:jc w:val="center"/>
              <w:rPr>
                <w:b/>
                <w:bCs/>
                <w:color w:val="000000"/>
              </w:rPr>
            </w:pPr>
            <w:r w:rsidRPr="000B1107">
              <w:rPr>
                <w:b/>
                <w:bCs/>
                <w:color w:val="000000"/>
              </w:rPr>
              <w:t>Revenue generated ($)</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45CD62" w14:textId="77777777" w:rsidR="00FC287D" w:rsidRPr="000B1107" w:rsidRDefault="00FC287D" w:rsidP="003E0FB8">
            <w:pPr>
              <w:spacing w:after="240" w:line="276" w:lineRule="auto"/>
              <w:jc w:val="center"/>
              <w:rPr>
                <w:b/>
                <w:bCs/>
                <w:color w:val="000000"/>
              </w:rPr>
            </w:pPr>
            <w:r w:rsidRPr="000B1107">
              <w:rPr>
                <w:b/>
                <w:bCs/>
                <w:color w:val="000000"/>
              </w:rPr>
              <w:t>% Error in energy generated relative to observed</w:t>
            </w:r>
          </w:p>
        </w:tc>
      </w:tr>
      <w:tr w:rsidR="00FC287D" w:rsidRPr="00E30F8F" w14:paraId="58CB0671" w14:textId="77777777" w:rsidTr="00C874A5">
        <w:trPr>
          <w:trHeight w:val="241"/>
        </w:trPr>
        <w:tc>
          <w:tcPr>
            <w:tcW w:w="6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7927C9" w14:textId="77777777" w:rsidR="00FC287D" w:rsidRPr="000B1107" w:rsidRDefault="00FC287D" w:rsidP="003E0FB8">
            <w:pPr>
              <w:spacing w:after="240" w:line="480" w:lineRule="auto"/>
              <w:jc w:val="center"/>
              <w:rPr>
                <w:color w:val="000000"/>
              </w:rPr>
            </w:pPr>
            <w:r w:rsidRPr="000B1107">
              <w:rPr>
                <w:color w:val="000000"/>
              </w:rPr>
              <w:t>1</w:t>
            </w:r>
          </w:p>
        </w:tc>
        <w:tc>
          <w:tcPr>
            <w:tcW w:w="18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F81DA3" w14:textId="77777777" w:rsidR="00FC287D" w:rsidRPr="000B1107" w:rsidRDefault="00FC287D" w:rsidP="003E0FB8">
            <w:pPr>
              <w:spacing w:after="240" w:line="276" w:lineRule="auto"/>
              <w:jc w:val="center"/>
              <w:rPr>
                <w:color w:val="000000"/>
              </w:rPr>
            </w:pPr>
            <w:r w:rsidRPr="000B1107">
              <w:rPr>
                <w:color w:val="000000"/>
              </w:rPr>
              <w:t>Observed</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5EB55" w14:textId="77777777" w:rsidR="00FC287D" w:rsidRPr="000B1107" w:rsidRDefault="00FC287D" w:rsidP="003E0FB8">
            <w:pPr>
              <w:spacing w:after="240" w:line="276" w:lineRule="auto"/>
              <w:jc w:val="center"/>
              <w:rPr>
                <w:color w:val="000000"/>
              </w:rPr>
            </w:pPr>
            <w:r w:rsidRPr="000B1107">
              <w:rPr>
                <w:color w:val="000000"/>
              </w:rPr>
              <w:t>784,406</w:t>
            </w:r>
          </w:p>
        </w:tc>
        <w:tc>
          <w:tcPr>
            <w:tcW w:w="1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1CBB0" w14:textId="77777777" w:rsidR="00FC287D" w:rsidRPr="000B1107" w:rsidRDefault="00FC287D" w:rsidP="003E0FB8">
            <w:pPr>
              <w:spacing w:after="240" w:line="276" w:lineRule="auto"/>
              <w:jc w:val="center"/>
              <w:rPr>
                <w:color w:val="000000"/>
              </w:rPr>
            </w:pPr>
            <w:r w:rsidRPr="000B1107">
              <w:rPr>
                <w:color w:val="000000"/>
              </w:rPr>
              <w:t>343,202</w:t>
            </w:r>
          </w:p>
        </w:tc>
        <w:tc>
          <w:tcPr>
            <w:tcW w:w="14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9FCE11" w14:textId="051168B7" w:rsidR="00FC287D" w:rsidRPr="006D7688" w:rsidRDefault="009315E1" w:rsidP="003E0FB8">
            <w:pPr>
              <w:spacing w:after="240" w:line="276" w:lineRule="auto"/>
              <w:jc w:val="center"/>
              <w:rPr>
                <w:bCs/>
                <w:color w:val="000000"/>
              </w:rPr>
            </w:pPr>
            <w:r w:rsidRPr="006D7688">
              <w:rPr>
                <w:bCs/>
                <w:color w:val="000000"/>
              </w:rPr>
              <w:t>NA</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B145AF" w14:textId="77777777" w:rsidR="00FC287D" w:rsidRPr="000B1107" w:rsidRDefault="00FC287D" w:rsidP="003E0FB8">
            <w:pPr>
              <w:spacing w:after="240" w:line="276" w:lineRule="auto"/>
              <w:jc w:val="center"/>
              <w:rPr>
                <w:b/>
                <w:bCs/>
                <w:color w:val="000000"/>
              </w:rPr>
            </w:pPr>
          </w:p>
        </w:tc>
      </w:tr>
      <w:tr w:rsidR="00FC287D" w:rsidRPr="00E30F8F" w14:paraId="4345D66F" w14:textId="77777777" w:rsidTr="00C874A5">
        <w:trPr>
          <w:trHeight w:val="265"/>
        </w:trPr>
        <w:tc>
          <w:tcPr>
            <w:tcW w:w="6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2FBE8" w14:textId="77777777" w:rsidR="00FC287D" w:rsidRPr="000B1107" w:rsidRDefault="00FC287D" w:rsidP="003E0FB8">
            <w:pPr>
              <w:spacing w:after="240" w:line="480" w:lineRule="auto"/>
              <w:jc w:val="center"/>
              <w:rPr>
                <w:color w:val="000000"/>
              </w:rPr>
            </w:pPr>
            <w:r w:rsidRPr="000B1107">
              <w:rPr>
                <w:color w:val="000000"/>
              </w:rPr>
              <w:t>2</w:t>
            </w:r>
          </w:p>
        </w:tc>
        <w:tc>
          <w:tcPr>
            <w:tcW w:w="18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46F1D5" w14:textId="77777777" w:rsidR="00FC287D" w:rsidRPr="000B1107" w:rsidRDefault="00FC287D" w:rsidP="003E0FB8">
            <w:pPr>
              <w:spacing w:after="240" w:line="276" w:lineRule="auto"/>
              <w:jc w:val="center"/>
              <w:rPr>
                <w:color w:val="000000"/>
              </w:rPr>
            </w:pPr>
            <w:r w:rsidRPr="000B1107">
              <w:rPr>
                <w:color w:val="000000"/>
              </w:rPr>
              <w:t>Hourly</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870A4" w14:textId="77777777" w:rsidR="00FC287D" w:rsidRPr="000B1107" w:rsidRDefault="00FC287D" w:rsidP="003E0FB8">
            <w:pPr>
              <w:spacing w:after="240" w:line="276" w:lineRule="auto"/>
              <w:jc w:val="center"/>
              <w:rPr>
                <w:color w:val="000000"/>
              </w:rPr>
            </w:pPr>
            <w:r w:rsidRPr="000B1107">
              <w:rPr>
                <w:color w:val="000000"/>
              </w:rPr>
              <w:t>784,406</w:t>
            </w:r>
          </w:p>
        </w:tc>
        <w:tc>
          <w:tcPr>
            <w:tcW w:w="1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60B96" w14:textId="77777777" w:rsidR="00FC287D" w:rsidRPr="000B1107" w:rsidRDefault="00FC287D" w:rsidP="003E0FB8">
            <w:pPr>
              <w:spacing w:after="240" w:line="276" w:lineRule="auto"/>
              <w:jc w:val="center"/>
              <w:rPr>
                <w:color w:val="000000"/>
              </w:rPr>
            </w:pPr>
            <w:r w:rsidRPr="000B1107">
              <w:rPr>
                <w:color w:val="000000"/>
              </w:rPr>
              <w:t>351,09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74253" w14:textId="77777777" w:rsidR="00FC287D" w:rsidRPr="000B1107" w:rsidRDefault="00FC287D" w:rsidP="003E0FB8">
            <w:pPr>
              <w:spacing w:after="240" w:line="276" w:lineRule="auto"/>
              <w:jc w:val="center"/>
              <w:rPr>
                <w:color w:val="000000"/>
              </w:rPr>
            </w:pPr>
            <w:r w:rsidRPr="000B1107">
              <w:rPr>
                <w:color w:val="000000"/>
              </w:rPr>
              <w:t>$18,308,079</w:t>
            </w:r>
          </w:p>
        </w:tc>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7832E8" w14:textId="77777777" w:rsidR="00FC287D" w:rsidRPr="000B1107" w:rsidRDefault="00FC287D" w:rsidP="003E0FB8">
            <w:pPr>
              <w:spacing w:after="240" w:line="276" w:lineRule="auto"/>
              <w:jc w:val="center"/>
              <w:rPr>
                <w:color w:val="000000"/>
              </w:rPr>
            </w:pPr>
            <w:r w:rsidRPr="000B1107">
              <w:rPr>
                <w:color w:val="000000"/>
              </w:rPr>
              <w:t>2.3%</w:t>
            </w:r>
          </w:p>
        </w:tc>
      </w:tr>
      <w:tr w:rsidR="00FC287D" w:rsidRPr="00E30F8F" w14:paraId="6E9D2D42" w14:textId="77777777" w:rsidTr="00C874A5">
        <w:trPr>
          <w:trHeight w:val="270"/>
        </w:trPr>
        <w:tc>
          <w:tcPr>
            <w:tcW w:w="6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0263B" w14:textId="77777777" w:rsidR="00FC287D" w:rsidRPr="000B1107" w:rsidRDefault="00FC287D" w:rsidP="003E0FB8">
            <w:pPr>
              <w:spacing w:after="240" w:line="480" w:lineRule="auto"/>
              <w:jc w:val="center"/>
              <w:rPr>
                <w:color w:val="000000"/>
              </w:rPr>
            </w:pPr>
            <w:r w:rsidRPr="000B1107">
              <w:rPr>
                <w:color w:val="000000"/>
              </w:rPr>
              <w:t>3</w:t>
            </w:r>
          </w:p>
        </w:tc>
        <w:tc>
          <w:tcPr>
            <w:tcW w:w="18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079154" w14:textId="0BD20DE4" w:rsidR="00FC287D" w:rsidRPr="000B1107" w:rsidRDefault="00FC287D" w:rsidP="003E0FB8">
            <w:pPr>
              <w:spacing w:after="240" w:line="276" w:lineRule="auto"/>
              <w:jc w:val="center"/>
              <w:rPr>
                <w:color w:val="000000"/>
              </w:rPr>
            </w:pPr>
            <w:r w:rsidRPr="000B1107">
              <w:rPr>
                <w:color w:val="000000"/>
              </w:rPr>
              <w:t xml:space="preserve">Linear </w:t>
            </w:r>
            <w:r w:rsidR="00A83170" w:rsidRPr="000B1107">
              <w:rPr>
                <w:color w:val="000000"/>
              </w:rPr>
              <w:t>programming (</w:t>
            </w:r>
            <w:r w:rsidRPr="000B1107">
              <w:rPr>
                <w:color w:val="000000"/>
              </w:rPr>
              <w:t xml:space="preserve">2 periods: </w:t>
            </w:r>
            <w:proofErr w:type="spellStart"/>
            <w:r w:rsidRPr="000B1107">
              <w:rPr>
                <w:color w:val="000000"/>
              </w:rPr>
              <w:t>pHigh</w:t>
            </w:r>
            <w:proofErr w:type="spellEnd"/>
            <w:r w:rsidRPr="000B1107">
              <w:rPr>
                <w:color w:val="000000"/>
              </w:rPr>
              <w:t xml:space="preserve"> &amp; </w:t>
            </w:r>
            <w:proofErr w:type="spellStart"/>
            <w:r w:rsidRPr="000B1107">
              <w:rPr>
                <w:color w:val="000000"/>
              </w:rPr>
              <w:t>pLow</w:t>
            </w:r>
            <w:proofErr w:type="spellEnd"/>
            <w:r w:rsidRPr="000B1107">
              <w:rPr>
                <w:color w:val="000000"/>
              </w:rPr>
              <w:t>)</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F32F0" w14:textId="77777777" w:rsidR="00FC287D" w:rsidRPr="000B1107" w:rsidRDefault="00FC287D" w:rsidP="003E0FB8">
            <w:pPr>
              <w:spacing w:after="240" w:line="276" w:lineRule="auto"/>
              <w:jc w:val="center"/>
              <w:rPr>
                <w:color w:val="000000"/>
              </w:rPr>
            </w:pPr>
            <w:r w:rsidRPr="000B1107">
              <w:rPr>
                <w:color w:val="000000"/>
              </w:rPr>
              <w:t>784,406</w:t>
            </w:r>
          </w:p>
        </w:tc>
        <w:tc>
          <w:tcPr>
            <w:tcW w:w="13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31D87D" w14:textId="77777777" w:rsidR="00FC287D" w:rsidRPr="000B1107" w:rsidRDefault="00FC287D" w:rsidP="003E0FB8">
            <w:pPr>
              <w:spacing w:after="240" w:line="276" w:lineRule="auto"/>
              <w:jc w:val="center"/>
              <w:rPr>
                <w:color w:val="000000"/>
              </w:rPr>
            </w:pPr>
            <w:r w:rsidRPr="000B1107">
              <w:rPr>
                <w:color w:val="000000"/>
              </w:rPr>
              <w:t>351,093</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AE8D5" w14:textId="77777777" w:rsidR="00FC287D" w:rsidRPr="000B1107" w:rsidRDefault="00FC287D" w:rsidP="003E0FB8">
            <w:pPr>
              <w:spacing w:after="240" w:line="276" w:lineRule="auto"/>
              <w:jc w:val="center"/>
              <w:rPr>
                <w:color w:val="000000"/>
              </w:rPr>
            </w:pPr>
            <w:r w:rsidRPr="000B1107">
              <w:rPr>
                <w:color w:val="000000"/>
              </w:rPr>
              <w:t>$18,308,092</w:t>
            </w:r>
          </w:p>
        </w:tc>
        <w:tc>
          <w:tcPr>
            <w:tcW w:w="19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320C6" w14:textId="77777777" w:rsidR="00FC287D" w:rsidRPr="000B1107" w:rsidRDefault="00FC287D" w:rsidP="003E0FB8">
            <w:pPr>
              <w:spacing w:after="240" w:line="276" w:lineRule="auto"/>
              <w:jc w:val="center"/>
              <w:rPr>
                <w:color w:val="000000"/>
              </w:rPr>
            </w:pPr>
            <w:r w:rsidRPr="000B1107">
              <w:rPr>
                <w:color w:val="000000"/>
              </w:rPr>
              <w:t>2.3%</w:t>
            </w:r>
          </w:p>
        </w:tc>
      </w:tr>
    </w:tbl>
    <w:p w14:paraId="04FE7258" w14:textId="5407BE18" w:rsidR="0074626E" w:rsidRDefault="00FC287D" w:rsidP="00C874A5">
      <w:pPr>
        <w:spacing w:before="240" w:after="240" w:line="480" w:lineRule="auto"/>
        <w:ind w:firstLine="720"/>
        <w:jc w:val="both"/>
      </w:pPr>
      <w:r w:rsidRPr="00874C80">
        <w:t>The results in Table 1 show that</w:t>
      </w:r>
      <w:r>
        <w:t xml:space="preserve"> both </w:t>
      </w:r>
      <w:r w:rsidRPr="00874C80">
        <w:t>models</w:t>
      </w:r>
      <w:r>
        <w:t xml:space="preserve"> (hourly,</w:t>
      </w:r>
      <w:r w:rsidRPr="00874C80">
        <w:t xml:space="preserve"> and linear </w:t>
      </w:r>
      <w:r>
        <w:t>formulation model) generate about 2.3%</w:t>
      </w:r>
      <w:r w:rsidRPr="00874C80">
        <w:t xml:space="preserve"> more</w:t>
      </w:r>
      <w:r>
        <w:t xml:space="preserve"> energy</w:t>
      </w:r>
      <w:r w:rsidRPr="00874C80">
        <w:t xml:space="preserve"> than observed. </w:t>
      </w:r>
      <w:r>
        <w:t xml:space="preserve">We looked through the elevation data of the reservoir and found that the storage level dropped by ~1.6 ft during the simulation month. That means an error of 0.2% can be expected from constant monthly head assumption. However, the </w:t>
      </w:r>
      <w:r>
        <w:lastRenderedPageBreak/>
        <w:t xml:space="preserve">main cause of energy </w:t>
      </w:r>
      <w:r w:rsidRPr="00874C80">
        <w:t>over production can be the energy</w:t>
      </w:r>
      <w:r>
        <w:t xml:space="preserve"> generation</w:t>
      </w:r>
      <w:r w:rsidRPr="00874C80">
        <w:t xml:space="preserve"> formula used</w:t>
      </w:r>
      <w:r>
        <w:t>. The time series of energy generation for all validation scenarios can be found in appendix Figure S</w:t>
      </w:r>
      <w:r w:rsidR="00D7621A">
        <w:t>1</w:t>
      </w:r>
      <w:r>
        <w:t>, and the hydrographs for each of the scenarios are presented in appendix Figure S</w:t>
      </w:r>
      <w:r w:rsidR="00D7621A">
        <w:t>2</w:t>
      </w:r>
      <w:r>
        <w:t xml:space="preserve">. </w:t>
      </w:r>
      <w:r w:rsidR="001164FC">
        <w:t>We could not find data describing the actual hydropower revenue obtained by WAPA.</w:t>
      </w:r>
    </w:p>
    <w:p w14:paraId="6F6504C9" w14:textId="67F89BBA" w:rsidR="00B054C4" w:rsidRDefault="001164FC" w:rsidP="00C874A5">
      <w:pPr>
        <w:spacing w:line="480" w:lineRule="auto"/>
        <w:jc w:val="both"/>
        <w:rPr>
          <w:b/>
          <w:sz w:val="28"/>
        </w:rPr>
      </w:pPr>
      <w:r>
        <w:rPr>
          <w:b/>
          <w:sz w:val="28"/>
        </w:rPr>
        <w:t>Proposed Work</w:t>
      </w:r>
    </w:p>
    <w:p w14:paraId="49905485" w14:textId="56726356" w:rsidR="00B054C4" w:rsidRPr="0083502C" w:rsidRDefault="00B054C4" w:rsidP="003E0FB8">
      <w:pPr>
        <w:spacing w:after="240" w:line="480" w:lineRule="auto"/>
        <w:jc w:val="both"/>
      </w:pPr>
      <w:r w:rsidRPr="0083502C">
        <w:tab/>
      </w:r>
      <w:r w:rsidR="0083502C" w:rsidRPr="0083502C">
        <w:t>The</w:t>
      </w:r>
      <w:r w:rsidR="0083502C">
        <w:t xml:space="preserve">re has been a recent demand from folks at </w:t>
      </w:r>
      <w:r w:rsidR="001716A0" w:rsidRPr="006B278C">
        <w:t>U.S. Geological Survey’s Grand Canyon Monitoring and Research Center (GCMRC)</w:t>
      </w:r>
      <w:r w:rsidR="00A45E26">
        <w:rPr>
          <w:bCs/>
        </w:rPr>
        <w:t xml:space="preserve"> </w:t>
      </w:r>
      <w:r w:rsidR="0083502C">
        <w:t xml:space="preserve">to formulate a model with three types of days: Sundays, Saturdays, and weekdays. </w:t>
      </w:r>
      <w:r w:rsidR="0082023D">
        <w:t>That model can help quantify the additional revenue that can be generated by giving up steady</w:t>
      </w:r>
      <w:r w:rsidR="00915377">
        <w:t xml:space="preserve"> flow on</w:t>
      </w:r>
      <w:r w:rsidR="0082023D">
        <w:t xml:space="preserve"> Saturdays. The extra hydropower income during Saturdays </w:t>
      </w:r>
      <w:r w:rsidR="00915377">
        <w:t>may</w:t>
      </w:r>
      <w:r w:rsidR="0082023D">
        <w:t xml:space="preserve"> be u</w:t>
      </w:r>
      <w:r w:rsidR="00915377">
        <w:t>sed</w:t>
      </w:r>
      <w:r w:rsidR="0082023D">
        <w:t xml:space="preserve"> to buy additional steady days during different months.</w:t>
      </w:r>
    </w:p>
    <w:p w14:paraId="55BEB4AC" w14:textId="35FB170B" w:rsidR="00CD52BD" w:rsidRDefault="00B054C4" w:rsidP="003E0FB8">
      <w:pPr>
        <w:spacing w:after="240" w:line="480" w:lineRule="auto"/>
        <w:jc w:val="both"/>
      </w:pPr>
      <w:r>
        <w:rPr>
          <w:b/>
          <w:sz w:val="28"/>
        </w:rPr>
        <w:tab/>
      </w:r>
      <w:r w:rsidR="0082023D">
        <w:t xml:space="preserve">For example, </w:t>
      </w:r>
      <w:r w:rsidR="001D5302">
        <w:t xml:space="preserve">the energy demand during August is typically higher than in June. That also means </w:t>
      </w:r>
      <w:r w:rsidR="001164FC">
        <w:t xml:space="preserve">that August </w:t>
      </w:r>
      <w:r w:rsidR="001D5302">
        <w:t xml:space="preserve">energy prices will be higher than in June. </w:t>
      </w:r>
      <w:r w:rsidR="00F46836">
        <w:t xml:space="preserve">The possible opportunity here is that giving up a single steady day during August </w:t>
      </w:r>
      <w:r w:rsidR="005D023E">
        <w:t xml:space="preserve">may </w:t>
      </w:r>
      <w:r w:rsidR="00F46836">
        <w:t xml:space="preserve">produce enough revenue to buy two or more steady days during June. </w:t>
      </w:r>
      <w:r w:rsidR="00915377">
        <w:t>T</w:t>
      </w:r>
      <w:r w:rsidR="00F46836">
        <w:t xml:space="preserve">he model can </w:t>
      </w:r>
      <w:r w:rsidR="00915377">
        <w:t>help to determine in which months to make steady low flows</w:t>
      </w:r>
      <w:r w:rsidR="00F46836">
        <w:t>.</w:t>
      </w:r>
      <w:r w:rsidR="00157C9E">
        <w:t xml:space="preserve"> One of the applications of the model is to inform the water managers about cost of each day type during different months. For instance, a water manager is provided with certain budget (e.g. $ </w:t>
      </w:r>
      <w:r w:rsidR="005D023E">
        <w:t>300</w:t>
      </w:r>
      <w:r w:rsidR="00157C9E">
        <w:t xml:space="preserve">,000) to buy additional steady flow days. </w:t>
      </w:r>
      <w:r w:rsidR="00817D5A">
        <w:t xml:space="preserve">The </w:t>
      </w:r>
      <w:r w:rsidR="00992DB5">
        <w:t>model estimation</w:t>
      </w:r>
      <w:r w:rsidR="00817D5A">
        <w:t xml:space="preserve"> about </w:t>
      </w:r>
      <w:r w:rsidR="00992DB5">
        <w:t xml:space="preserve">the </w:t>
      </w:r>
      <w:r w:rsidR="00817D5A">
        <w:t>cost of each day type during different months can help th</w:t>
      </w:r>
      <w:r w:rsidR="00992DB5">
        <w:t xml:space="preserve">at </w:t>
      </w:r>
      <w:r w:rsidR="00817D5A">
        <w:t xml:space="preserve">manager </w:t>
      </w:r>
      <w:r w:rsidR="00915377">
        <w:t>decide how best to spend the</w:t>
      </w:r>
      <w:r w:rsidR="00992DB5">
        <w:t xml:space="preserve"> money</w:t>
      </w:r>
      <w:r w:rsidR="00915377">
        <w:t xml:space="preserve"> to compensate the hydropower producer for lost revenue</w:t>
      </w:r>
      <w:r w:rsidR="00992DB5">
        <w:t xml:space="preserve">. </w:t>
      </w:r>
    </w:p>
    <w:p w14:paraId="20FD6B02" w14:textId="13427ECF" w:rsidR="0074626E" w:rsidRDefault="00AE375E" w:rsidP="003E0FB8">
      <w:pPr>
        <w:spacing w:after="240" w:line="480" w:lineRule="auto"/>
        <w:jc w:val="both"/>
      </w:pPr>
      <w:r>
        <w:tab/>
      </w:r>
      <w:r w:rsidR="00A50076">
        <w:t xml:space="preserve">The model with Sundays, Saturdays, and weekdays is named as </w:t>
      </w:r>
      <w:r w:rsidR="00915377">
        <w:t>3-Day-Typ</w:t>
      </w:r>
      <w:r w:rsidR="00CE5D30">
        <w:t>e</w:t>
      </w:r>
      <w:r w:rsidR="00A50076">
        <w:t xml:space="preserve"> in this study, and it has additional constraints in comparison to the previous linear model. </w:t>
      </w:r>
      <w:r w:rsidR="00CE5D30">
        <w:t>The 3-Day-Type model</w:t>
      </w:r>
      <w:r w:rsidR="00A50076">
        <w:t xml:space="preserve"> </w:t>
      </w:r>
      <w:r w:rsidR="00CE5D30">
        <w:t>will have</w:t>
      </w:r>
      <w:r w:rsidR="00A50076">
        <w:t>, in total, 27 decision variables, a</w:t>
      </w:r>
      <w:r w:rsidR="00915377">
        <w:t xml:space="preserve"> single hydropower revenue</w:t>
      </w:r>
      <w:r w:rsidR="00A50076">
        <w:t xml:space="preserve"> objective function, </w:t>
      </w:r>
      <w:r w:rsidR="00A50076">
        <w:lastRenderedPageBreak/>
        <w:t xml:space="preserve">and 88 constraints. The model </w:t>
      </w:r>
      <w:r w:rsidR="00CE5D30">
        <w:t xml:space="preserve">will </w:t>
      </w:r>
      <w:r w:rsidR="00A50076">
        <w:t>produce periodic releases</w:t>
      </w:r>
      <w:r w:rsidR="00934177">
        <w:t xml:space="preserve"> and corresponding energy generation</w:t>
      </w:r>
      <w:r w:rsidR="00A50076">
        <w:t xml:space="preserve"> </w:t>
      </w:r>
      <w:r w:rsidR="00934177">
        <w:t xml:space="preserve">during </w:t>
      </w:r>
      <w:r w:rsidR="00A50076">
        <w:t>each day type</w:t>
      </w:r>
      <w:r w:rsidR="00A83170">
        <w:t xml:space="preserve"> (Sundays, Saturdays, and weekdays)</w:t>
      </w:r>
      <w:r w:rsidR="00A50076">
        <w:t xml:space="preserve"> and</w:t>
      </w:r>
      <w:r w:rsidR="00A83170">
        <w:t xml:space="preserve"> </w:t>
      </w:r>
      <w:r w:rsidR="005D023E">
        <w:t>day period (</w:t>
      </w:r>
      <w:proofErr w:type="spellStart"/>
      <w:r w:rsidR="005D023E">
        <w:t>pHigh</w:t>
      </w:r>
      <w:proofErr w:type="spellEnd"/>
      <w:r w:rsidR="005D023E">
        <w:t xml:space="preserve"> and </w:t>
      </w:r>
      <w:proofErr w:type="spellStart"/>
      <w:r w:rsidR="005D023E">
        <w:t>pLow</w:t>
      </w:r>
      <w:proofErr w:type="spellEnd"/>
      <w:r w:rsidR="005D023E">
        <w:t xml:space="preserve">) </w:t>
      </w:r>
      <w:r w:rsidR="00A83170">
        <w:t>with</w:t>
      </w:r>
      <w:r w:rsidR="00A50076">
        <w:t xml:space="preserve"> different flow pattern day (steady or unsteady flow day). </w:t>
      </w:r>
      <w:r w:rsidR="00934177">
        <w:t xml:space="preserve">It will also estimate the reservoir available water, volume released, and end of the month storage. </w:t>
      </w:r>
      <w:r w:rsidR="005D023E">
        <w:t>Constraints include t</w:t>
      </w:r>
      <w:r w:rsidR="00A83170">
        <w:t>he energy generat</w:t>
      </w:r>
      <w:r w:rsidR="005D023E">
        <w:t>ed</w:t>
      </w:r>
      <w:r w:rsidR="00A83170">
        <w:t xml:space="preserve"> during each period, the reservoir storage level, and </w:t>
      </w:r>
      <w:r w:rsidR="005D023E">
        <w:t xml:space="preserve">releases must meet a </w:t>
      </w:r>
      <w:r w:rsidR="00A83170">
        <w:t xml:space="preserve">total release volume. </w:t>
      </w:r>
      <w:r w:rsidR="00DC75A4">
        <w:t xml:space="preserve"> There are some constraints controlling the hydrograph, e.g. scenario with 2 steady days should have only steady Sundays, and unsteady Saturdays and Weekdays. </w:t>
      </w:r>
      <w:r w:rsidR="00333D62">
        <w:t xml:space="preserve">So far, the model has been developed and corrected, however, its validation is currently under process. </w:t>
      </w:r>
      <w:r w:rsidR="005D023E">
        <w:t xml:space="preserve">Then, </w:t>
      </w:r>
      <w:r w:rsidR="00333D62">
        <w:t xml:space="preserve">the model </w:t>
      </w:r>
      <w:r w:rsidR="005D023E">
        <w:t xml:space="preserve">will be run </w:t>
      </w:r>
      <w:r w:rsidR="00333D62">
        <w:t>for different months</w:t>
      </w:r>
      <w:r w:rsidR="005D023E">
        <w:t xml:space="preserve"> of the year and a tradeoff curve of days of steady flow and hydropower revenue will be generated for each month</w:t>
      </w:r>
      <w:r w:rsidR="00333D62">
        <w:t>.</w:t>
      </w:r>
      <w:r w:rsidR="00D32DFD">
        <w:t xml:space="preserve"> Currently, the model has monthly release volume and offset release scenarios, however, if further information is received from WAPA or GCMRC the model can have additional scenarios like price differential. </w:t>
      </w:r>
    </w:p>
    <w:p w14:paraId="18278517" w14:textId="114C8376" w:rsidR="007376F1" w:rsidRPr="006D7688" w:rsidRDefault="007376F1" w:rsidP="004543CB">
      <w:pPr>
        <w:spacing w:line="480" w:lineRule="auto"/>
        <w:jc w:val="both"/>
      </w:pPr>
      <w:r w:rsidRPr="007376F1">
        <w:rPr>
          <w:b/>
          <w:sz w:val="28"/>
        </w:rPr>
        <w:t>Preliminary Results</w:t>
      </w:r>
    </w:p>
    <w:p w14:paraId="4F3ED22D" w14:textId="797C1E61" w:rsidR="00CB6825" w:rsidRDefault="00FC287D" w:rsidP="003E0FB8">
      <w:pPr>
        <w:spacing w:after="240" w:line="480" w:lineRule="auto"/>
        <w:jc w:val="both"/>
      </w:pPr>
      <w:r>
        <w:rPr>
          <w:b/>
          <w:sz w:val="28"/>
        </w:rPr>
        <w:tab/>
      </w:r>
      <w:r w:rsidR="00CB6825">
        <w:t>Figure 3 presents the calculated trade-off</w:t>
      </w:r>
      <w:r w:rsidR="00EE6C32">
        <w:t>s</w:t>
      </w:r>
      <w:r w:rsidR="00CB6825">
        <w:t xml:space="preserve"> between the number of steady low bug flow days (i.e. ecosystem objective) and hydropower revenue</w:t>
      </w:r>
      <w:r w:rsidR="009A5A1E">
        <w:t xml:space="preserve"> from the Weekend-Weekday model and for June 2018</w:t>
      </w:r>
      <w:r w:rsidR="00CB6825">
        <w:t xml:space="preserve">. Different curves in Figure 3 are results for distinct </w:t>
      </w:r>
      <w:r w:rsidR="005D023E">
        <w:t xml:space="preserve">scenarios of </w:t>
      </w:r>
      <w:r w:rsidR="00CB6825">
        <w:t xml:space="preserve">total monthly </w:t>
      </w:r>
      <w:r w:rsidR="005D023E">
        <w:t xml:space="preserve">release </w:t>
      </w:r>
      <w:r w:rsidR="00CB6825">
        <w:t xml:space="preserve">volume. Dots on the curves are the estimated trade-off values for scenarios of different number of steady low bug flow days. Each curve </w:t>
      </w:r>
      <w:r w:rsidR="00CB6825" w:rsidRPr="0053099C">
        <w:t>in</w:t>
      </w:r>
      <w:r w:rsidR="00CB6825">
        <w:t xml:space="preserve"> Figure 3 shows a win-win situation (i.e. increase in number of steady days increases the total revenue) as we move up from zero to eight steady low flow days (movement along y-axis). The model shows that each added steady low flow day will add almost </w:t>
      </w:r>
      <w:r w:rsidR="00CB6825" w:rsidRPr="000025BE">
        <w:t>$60,000</w:t>
      </w:r>
      <w:r w:rsidR="00CB6825">
        <w:t xml:space="preserve"> to the total monthly revenues. </w:t>
      </w:r>
    </w:p>
    <w:p w14:paraId="3A7963A8" w14:textId="497DB1D9" w:rsidR="00CB6825" w:rsidRDefault="00CB6825" w:rsidP="003E0FB8">
      <w:pPr>
        <w:spacing w:after="240" w:line="480" w:lineRule="auto"/>
        <w:ind w:firstLine="720"/>
        <w:jc w:val="both"/>
      </w:pPr>
      <w:r>
        <w:lastRenderedPageBreak/>
        <w:t xml:space="preserve">Above 8 steady low flow days, all the curves in Figure 3 change their direction as well as slope. Now, a win-lose situation manifests -- increase in number of days of steady releases decreases revenue from hydropower generation. With each added steady day, an amount of almost </w:t>
      </w:r>
      <w:r w:rsidRPr="000025BE">
        <w:t>$62,7</w:t>
      </w:r>
      <w:r>
        <w:t>5</w:t>
      </w:r>
      <w:r w:rsidRPr="000025BE">
        <w:t>0</w:t>
      </w:r>
      <w:r>
        <w:t xml:space="preserve"> deducts from the total monthly revenues. The reason behind the direction change was the situation where the additional steady days are replacing unsteady </w:t>
      </w:r>
      <w:r w:rsidR="005D023E">
        <w:t xml:space="preserve">weekday </w:t>
      </w:r>
      <w:r>
        <w:t>releases.</w:t>
      </w:r>
      <w:r w:rsidR="005D023E">
        <w:t xml:space="preserve"> Weekday peak energy prices are higher than weekends.</w:t>
      </w:r>
      <w:r>
        <w:t xml:space="preserve"> </w:t>
      </w:r>
      <w:r w:rsidRPr="007E3CD7">
        <w:t>The transition point at 8 days corresponds to the number of weekend days in the month</w:t>
      </w:r>
      <w:r>
        <w:t xml:space="preserve"> and also represents the current practice of the bug flow experiments</w:t>
      </w:r>
      <w:r w:rsidRPr="007E3CD7">
        <w:t>.</w:t>
      </w:r>
      <w:r>
        <w:t xml:space="preserve"> </w:t>
      </w:r>
    </w:p>
    <w:p w14:paraId="612DA0FA" w14:textId="43858A11" w:rsidR="00B054C4" w:rsidRDefault="00B054C4" w:rsidP="003E0FB8">
      <w:pPr>
        <w:spacing w:after="240" w:line="480" w:lineRule="auto"/>
        <w:ind w:firstLine="720"/>
        <w:jc w:val="both"/>
      </w:pPr>
      <w:r>
        <w:t>In figure 3, the scenario with total monthly volume of 0.7 MAF does not follow the mentioned rates of revenue change. The reason is the rate of change of release constraint does not bind for this scenario – there is not enough water -- while the constraint binds for all other monthly volume scenarios.</w:t>
      </w:r>
    </w:p>
    <w:p w14:paraId="432D75A9" w14:textId="77777777" w:rsidR="004543CB" w:rsidRDefault="006C32ED" w:rsidP="003E0FB8">
      <w:pPr>
        <w:spacing w:after="240" w:line="480" w:lineRule="auto"/>
        <w:jc w:val="both"/>
      </w:pPr>
      <w:r>
        <w:rPr>
          <w:noProof/>
        </w:rPr>
        <mc:AlternateContent>
          <mc:Choice Requires="wps">
            <w:drawing>
              <wp:inline distT="0" distB="0" distL="0" distR="0" wp14:anchorId="4D939FAD" wp14:editId="72B22DD9">
                <wp:extent cx="5921375" cy="464820"/>
                <wp:effectExtent l="0" t="0" r="3175" b="0"/>
                <wp:docPr id="6" name="Text Box 6"/>
                <wp:cNvGraphicFramePr/>
                <a:graphic xmlns:a="http://schemas.openxmlformats.org/drawingml/2006/main">
                  <a:graphicData uri="http://schemas.microsoft.com/office/word/2010/wordprocessingShape">
                    <wps:wsp>
                      <wps:cNvSpPr txBox="1"/>
                      <wps:spPr>
                        <a:xfrm>
                          <a:off x="0" y="0"/>
                          <a:ext cx="5921375" cy="464820"/>
                        </a:xfrm>
                        <a:prstGeom prst="rect">
                          <a:avLst/>
                        </a:prstGeom>
                        <a:solidFill>
                          <a:prstClr val="white"/>
                        </a:solidFill>
                        <a:ln>
                          <a:noFill/>
                        </a:ln>
                      </wps:spPr>
                      <wps:txbx>
                        <w:txbxContent>
                          <w:p w14:paraId="6842CECC" w14:textId="3FD49034" w:rsidR="00666D0C" w:rsidRPr="00B33C08" w:rsidRDefault="00666D0C" w:rsidP="003C0CDC">
                            <w:pPr>
                              <w:pStyle w:val="Caption"/>
                              <w:spacing w:before="120" w:after="240"/>
                              <w:rPr>
                                <w:noProof/>
                                <w:sz w:val="24"/>
                                <w:szCs w:val="24"/>
                              </w:rPr>
                            </w:pPr>
                            <w:r w:rsidRPr="00857645">
                              <w:rPr>
                                <w:i w:val="0"/>
                                <w:sz w:val="24"/>
                              </w:rPr>
                              <w:t xml:space="preserve">Figure </w:t>
                            </w:r>
                            <w:r w:rsidRPr="00857645">
                              <w:rPr>
                                <w:i w:val="0"/>
                                <w:sz w:val="24"/>
                              </w:rPr>
                              <w:fldChar w:fldCharType="begin"/>
                            </w:r>
                            <w:r w:rsidRPr="00857645">
                              <w:rPr>
                                <w:i w:val="0"/>
                                <w:sz w:val="24"/>
                              </w:rPr>
                              <w:instrText xml:space="preserve"> SEQ Figure \* ARABIC </w:instrText>
                            </w:r>
                            <w:r w:rsidRPr="00857645">
                              <w:rPr>
                                <w:i w:val="0"/>
                                <w:sz w:val="24"/>
                              </w:rPr>
                              <w:fldChar w:fldCharType="separate"/>
                            </w:r>
                            <w:r w:rsidR="00FF7533">
                              <w:rPr>
                                <w:i w:val="0"/>
                                <w:noProof/>
                                <w:sz w:val="24"/>
                              </w:rPr>
                              <w:t>3</w:t>
                            </w:r>
                            <w:r w:rsidRPr="00857645">
                              <w:rPr>
                                <w:i w:val="0"/>
                                <w:sz w:val="24"/>
                              </w:rPr>
                              <w:fldChar w:fldCharType="end"/>
                            </w:r>
                            <w:r w:rsidRPr="00857645">
                              <w:rPr>
                                <w:i w:val="0"/>
                                <w:iCs w:val="0"/>
                                <w:sz w:val="32"/>
                                <w:szCs w:val="22"/>
                              </w:rPr>
                              <w:t xml:space="preserve"> </w:t>
                            </w:r>
                            <w:r w:rsidRPr="00857645">
                              <w:rPr>
                                <w:i w:val="0"/>
                                <w:iCs w:val="0"/>
                                <w:sz w:val="24"/>
                                <w:szCs w:val="22"/>
                              </w:rPr>
                              <w:t>Trade-off between Number of steady low flow days and Hydropower revenue. Each color is representing a specific monthly volume scenario</w:t>
                            </w:r>
                            <w:r>
                              <w:rPr>
                                <w:i w:val="0"/>
                                <w:iCs w:val="0"/>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D939FAD" id="Text Box 6" o:spid="_x0000_s1027" type="#_x0000_t202" style="width:466.25pt;height: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" stroked="f">
                <v:textbox inset="0,0,0,0">
                  <w:txbxContent>
                    <w:p w14:paraId="6842CECC" w14:textId="3FD49034" w:rsidR="00666D0C" w:rsidRPr="00B33C08" w:rsidRDefault="00666D0C" w:rsidP="003C0CDC">
                      <w:pPr>
                        <w:pStyle w:val="Caption"/>
                        <w:spacing w:before="120" w:after="240"/>
                        <w:rPr>
                          <w:noProof/>
                          <w:sz w:val="24"/>
                          <w:szCs w:val="24"/>
                        </w:rPr>
                      </w:pPr>
                      <w:r w:rsidRPr="00857645">
                        <w:rPr>
                          <w:i w:val="0"/>
                          <w:sz w:val="24"/>
                        </w:rPr>
                        <w:t xml:space="preserve">Figure </w:t>
                      </w:r>
                      <w:r w:rsidRPr="00857645">
                        <w:rPr>
                          <w:i w:val="0"/>
                          <w:sz w:val="24"/>
                        </w:rPr>
                        <w:fldChar w:fldCharType="begin"/>
                      </w:r>
                      <w:r w:rsidRPr="00857645">
                        <w:rPr>
                          <w:i w:val="0"/>
                          <w:sz w:val="24"/>
                        </w:rPr>
                        <w:instrText xml:space="preserve"> SEQ Figure \* ARABIC </w:instrText>
                      </w:r>
                      <w:r w:rsidRPr="00857645">
                        <w:rPr>
                          <w:i w:val="0"/>
                          <w:sz w:val="24"/>
                        </w:rPr>
                        <w:fldChar w:fldCharType="separate"/>
                      </w:r>
                      <w:r w:rsidR="00FF7533">
                        <w:rPr>
                          <w:i w:val="0"/>
                          <w:noProof/>
                          <w:sz w:val="24"/>
                        </w:rPr>
                        <w:t>3</w:t>
                      </w:r>
                      <w:r w:rsidRPr="00857645">
                        <w:rPr>
                          <w:i w:val="0"/>
                          <w:sz w:val="24"/>
                        </w:rPr>
                        <w:fldChar w:fldCharType="end"/>
                      </w:r>
                      <w:r w:rsidRPr="00857645">
                        <w:rPr>
                          <w:i w:val="0"/>
                          <w:iCs w:val="0"/>
                          <w:sz w:val="32"/>
                          <w:szCs w:val="22"/>
                        </w:rPr>
                        <w:t xml:space="preserve"> </w:t>
                      </w:r>
                      <w:r w:rsidRPr="00857645">
                        <w:rPr>
                          <w:i w:val="0"/>
                          <w:iCs w:val="0"/>
                          <w:sz w:val="24"/>
                          <w:szCs w:val="22"/>
                        </w:rPr>
                        <w:t>Trade-off between Number of steady low flow days and Hydropower revenue. Each color is representing a specific monthly volume scenario</w:t>
                      </w:r>
                      <w:r>
                        <w:rPr>
                          <w:i w:val="0"/>
                          <w:iCs w:val="0"/>
                          <w:sz w:val="22"/>
                          <w:szCs w:val="22"/>
                        </w:rPr>
                        <w:t>.</w:t>
                      </w:r>
                    </w:p>
                  </w:txbxContent>
                </v:textbox>
                <w10:anchorlock/>
              </v:shape>
            </w:pict>
          </mc:Fallback>
        </mc:AlternateContent>
      </w:r>
      <w:r w:rsidR="00B054C4">
        <w:rPr>
          <w:noProof/>
        </w:rPr>
        <w:drawing>
          <wp:anchor distT="0" distB="0" distL="114300" distR="114300" simplePos="0" relativeHeight="251670528" behindDoc="0" locked="0" layoutInCell="1" allowOverlap="1" wp14:anchorId="2B787B6D" wp14:editId="4A507F18">
            <wp:simplePos x="0" y="0"/>
            <wp:positionH relativeFrom="margin">
              <wp:align>right</wp:align>
            </wp:positionH>
            <wp:positionV relativeFrom="paragraph">
              <wp:align>top</wp:align>
            </wp:positionV>
            <wp:extent cx="5883275" cy="3041650"/>
            <wp:effectExtent l="19050" t="19050" r="22225" b="254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1832" t="3597" r="1760" b="1198"/>
                    <a:stretch/>
                  </pic:blipFill>
                  <pic:spPr bwMode="auto">
                    <a:xfrm>
                      <a:off x="0" y="0"/>
                      <a:ext cx="5883275" cy="30416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xmlns:arto="http://schemas.microsoft.com/office/word/2006/arto"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ab/>
      </w:r>
    </w:p>
    <w:p w14:paraId="1E55543C" w14:textId="116AA44A" w:rsidR="00CB6825" w:rsidRDefault="00CB6825" w:rsidP="004543CB">
      <w:pPr>
        <w:spacing w:after="240" w:line="480" w:lineRule="auto"/>
        <w:ind w:firstLine="720"/>
        <w:jc w:val="both"/>
      </w:pPr>
      <w:r>
        <w:lastRenderedPageBreak/>
        <w:t xml:space="preserve">Another finding from Figure </w:t>
      </w:r>
      <w:r w:rsidR="00857645">
        <w:t>3</w:t>
      </w:r>
      <w:r>
        <w:t xml:space="preserve"> is that the revenue from zero steady days equals the revenue from 15 steady low flow days (20 days for the 0.7 MAF per month release scenario). Which means 15 steady low flow days will generate the same revenues as were generated before the bug flow experiments (before summer 2018).</w:t>
      </w:r>
    </w:p>
    <w:p w14:paraId="20F9A2F7" w14:textId="15683787" w:rsidR="00857645" w:rsidRDefault="00857645" w:rsidP="003E0FB8">
      <w:pPr>
        <w:spacing w:after="240" w:line="480" w:lineRule="auto"/>
        <w:ind w:firstLine="720"/>
        <w:jc w:val="both"/>
      </w:pPr>
      <w:r>
        <w:t>In Figure 3, it can also be noticed that i</w:t>
      </w:r>
      <w:r w:rsidRPr="00BB36F5">
        <w:t xml:space="preserve">ncreasing the total monthly </w:t>
      </w:r>
      <w:r>
        <w:t xml:space="preserve">release </w:t>
      </w:r>
      <w:r w:rsidRPr="00BB36F5">
        <w:t>volume push</w:t>
      </w:r>
      <w:r>
        <w:t>es</w:t>
      </w:r>
      <w:r w:rsidRPr="00BB36F5">
        <w:t xml:space="preserve"> </w:t>
      </w:r>
      <w:r>
        <w:t xml:space="preserve">the tradeoff </w:t>
      </w:r>
      <w:r w:rsidRPr="00BB36F5">
        <w:t>curve</w:t>
      </w:r>
      <w:r>
        <w:t>s</w:t>
      </w:r>
      <w:r w:rsidRPr="00BB36F5">
        <w:t xml:space="preserve"> right.</w:t>
      </w:r>
      <w:r>
        <w:t xml:space="preserve"> Which means increasing the total monthly release volume benefit </w:t>
      </w:r>
      <w:r w:rsidR="005D023E">
        <w:t>benefits hydropower revenue but does not ha</w:t>
      </w:r>
      <w:r w:rsidR="005D1B72">
        <w:t>r</w:t>
      </w:r>
      <w:r w:rsidR="005D023E">
        <w:t>m bugs (win-stay the same)</w:t>
      </w:r>
      <w:r>
        <w:t>. The model estimated that each added 0.1 MAF of monthly release volume will generate $2.25 million additional revenues.</w:t>
      </w:r>
    </w:p>
    <w:p w14:paraId="6E9B6311" w14:textId="0D64DF61" w:rsidR="004F595C" w:rsidRPr="0017500F" w:rsidRDefault="00CB6825" w:rsidP="003E0FB8">
      <w:pPr>
        <w:spacing w:after="240" w:line="480" w:lineRule="auto"/>
        <w:ind w:firstLine="720"/>
        <w:jc w:val="both"/>
      </w:pPr>
      <w:r>
        <w:t xml:space="preserve">The model produces </w:t>
      </w:r>
      <w:r w:rsidR="00314086">
        <w:t xml:space="preserve">a </w:t>
      </w:r>
      <w:r>
        <w:t xml:space="preserve">hydrograph for each </w:t>
      </w:r>
      <w:r w:rsidR="00AA3596">
        <w:t>steady low flow day scenario</w:t>
      </w:r>
      <w:r>
        <w:t xml:space="preserve"> (Figure </w:t>
      </w:r>
      <w:r w:rsidR="00857645">
        <w:t>4</w:t>
      </w:r>
      <w:r>
        <w:t xml:space="preserve">). </w:t>
      </w:r>
      <w:r w:rsidR="00567190">
        <w:t>For example, t</w:t>
      </w:r>
      <w:r w:rsidRPr="00FB5826">
        <w:t>he hydrograph for</w:t>
      </w:r>
      <w:r w:rsidR="00774653">
        <w:t xml:space="preserve"> </w:t>
      </w:r>
      <w:r w:rsidR="00BB68D6">
        <w:t xml:space="preserve">the </w:t>
      </w:r>
      <w:r w:rsidR="00774653">
        <w:t>scenario</w:t>
      </w:r>
      <w:r w:rsidRPr="00FB5826">
        <w:t xml:space="preserve"> </w:t>
      </w:r>
      <w:r>
        <w:t xml:space="preserve">with </w:t>
      </w:r>
      <w:r w:rsidRPr="00FB5826">
        <w:t xml:space="preserve">zero steady low flow days has hydropeaking </w:t>
      </w:r>
      <w:r w:rsidR="00BB68D6">
        <w:t>on each day of</w:t>
      </w:r>
      <w:r w:rsidRPr="00FB5826">
        <w:t xml:space="preserve"> the month (</w:t>
      </w:r>
      <w:r w:rsidR="00BB68D6">
        <w:t xml:space="preserve">Figure 4, blue, </w:t>
      </w:r>
      <w:r w:rsidRPr="00FB5826">
        <w:t>pre-bug flow experiments practice)</w:t>
      </w:r>
      <w:r>
        <w:t>.</w:t>
      </w:r>
      <w:r w:rsidRPr="00FB5826">
        <w:t xml:space="preserve"> </w:t>
      </w:r>
      <w:r>
        <w:t>T</w:t>
      </w:r>
      <w:r w:rsidRPr="00FB5826">
        <w:t>he hydrograph for eight steady low flow days scenario has steady low flows on weekends and hydropeaking on weekdays (</w:t>
      </w:r>
      <w:r w:rsidR="00BB68D6">
        <w:t xml:space="preserve">Figure 4, green, </w:t>
      </w:r>
      <w:r w:rsidRPr="00FB5826">
        <w:t>current bug flow experiment practice)</w:t>
      </w:r>
      <w:r>
        <w:t xml:space="preserve">. </w:t>
      </w:r>
      <w:r w:rsidR="00774653">
        <w:t xml:space="preserve">The hydrograph with 15 steady low flow days has steady days first placed on weekends, and the remaining steady days </w:t>
      </w:r>
      <w:r w:rsidR="00E46D75">
        <w:t xml:space="preserve">placed at </w:t>
      </w:r>
      <w:r w:rsidR="00774653">
        <w:t>the end of the month</w:t>
      </w:r>
      <w:r w:rsidR="00BB68D6">
        <w:t xml:space="preserve"> (Figure 4, orange). In actually, the weekday steady flows could be placed on other weekdays in the month and still generate the same hydropower revenue</w:t>
      </w:r>
      <w:r w:rsidR="00774653">
        <w:t xml:space="preserve">. </w:t>
      </w:r>
      <w:r>
        <w:t>T</w:t>
      </w:r>
      <w:r w:rsidRPr="00FB5826">
        <w:t>he 30 steady low flow days</w:t>
      </w:r>
      <w:r w:rsidR="00D0425E">
        <w:t xml:space="preserve"> hydrograph</w:t>
      </w:r>
      <w:r w:rsidRPr="00FB5826">
        <w:t xml:space="preserve"> </w:t>
      </w:r>
      <w:r w:rsidR="00D0425E">
        <w:t>is</w:t>
      </w:r>
      <w:r w:rsidRPr="00FB5826">
        <w:t xml:space="preserve"> flat</w:t>
      </w:r>
      <w:r w:rsidR="00BB68D6">
        <w:t xml:space="preserve"> (Figure 4, </w:t>
      </w:r>
      <w:r w:rsidR="001F156F">
        <w:t>yellow</w:t>
      </w:r>
      <w:r w:rsidR="00BB68D6">
        <w:t>)</w:t>
      </w:r>
      <w:r w:rsidRPr="00FB5826">
        <w:t xml:space="preserve">. </w:t>
      </w:r>
      <w:r w:rsidR="00774653">
        <w:t xml:space="preserve"> In Figure 4, it can be seen </w:t>
      </w:r>
      <w:r w:rsidR="00E46D75">
        <w:t>that with</w:t>
      </w:r>
      <w:r w:rsidR="00774653">
        <w:t xml:space="preserve"> the increase in number </w:t>
      </w:r>
      <w:r>
        <w:t>of steady</w:t>
      </w:r>
      <w:r w:rsidR="00774653">
        <w:t xml:space="preserve"> low</w:t>
      </w:r>
      <w:r>
        <w:t xml:space="preserve"> flow</w:t>
      </w:r>
      <w:r w:rsidR="00774653">
        <w:t xml:space="preserve"> days</w:t>
      </w:r>
      <w:r>
        <w:t>, the base flow also increases.</w:t>
      </w:r>
      <w:r w:rsidRPr="00FB5826">
        <w:t xml:space="preserve"> </w:t>
      </w:r>
    </w:p>
    <w:p w14:paraId="20699116" w14:textId="77777777" w:rsidR="00D544AB" w:rsidRDefault="004F595C" w:rsidP="003E0FB8">
      <w:pPr>
        <w:pStyle w:val="NoSpacing"/>
        <w:spacing w:after="240"/>
        <w:jc w:val="center"/>
      </w:pPr>
      <w:r>
        <w:rPr>
          <w:noProof/>
        </w:rPr>
        <w:lastRenderedPageBreak/>
        <w:drawing>
          <wp:inline distT="0" distB="0" distL="0" distR="0" wp14:anchorId="548572FC" wp14:editId="091562EB">
            <wp:extent cx="5599461" cy="3176174"/>
            <wp:effectExtent l="19050" t="19050" r="20320" b="247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15" t="1605" r="854"/>
                    <a:stretch/>
                  </pic:blipFill>
                  <pic:spPr bwMode="auto">
                    <a:xfrm>
                      <a:off x="0" y="0"/>
                      <a:ext cx="5676385" cy="321980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29EC78E" w14:textId="51F59E93" w:rsidR="008A7720" w:rsidRDefault="00D544AB" w:rsidP="003E0FB8">
      <w:pPr>
        <w:pStyle w:val="Caption"/>
        <w:spacing w:before="120" w:after="240"/>
        <w:jc w:val="both"/>
      </w:pPr>
      <w:r w:rsidRPr="00D544AB">
        <w:rPr>
          <w:i w:val="0"/>
          <w:sz w:val="24"/>
          <w:szCs w:val="24"/>
        </w:rPr>
        <w:t xml:space="preserve">Figure </w:t>
      </w:r>
      <w:r w:rsidRPr="00D544AB">
        <w:rPr>
          <w:i w:val="0"/>
          <w:sz w:val="24"/>
          <w:szCs w:val="24"/>
        </w:rPr>
        <w:fldChar w:fldCharType="begin"/>
      </w:r>
      <w:r w:rsidRPr="00D544AB">
        <w:rPr>
          <w:i w:val="0"/>
          <w:sz w:val="24"/>
          <w:szCs w:val="24"/>
        </w:rPr>
        <w:instrText xml:space="preserve"> SEQ Figure \* ARABIC </w:instrText>
      </w:r>
      <w:r w:rsidRPr="00D544AB">
        <w:rPr>
          <w:i w:val="0"/>
          <w:sz w:val="24"/>
          <w:szCs w:val="24"/>
        </w:rPr>
        <w:fldChar w:fldCharType="separate"/>
      </w:r>
      <w:r w:rsidR="00FF7533">
        <w:rPr>
          <w:i w:val="0"/>
          <w:noProof/>
          <w:sz w:val="24"/>
          <w:szCs w:val="24"/>
        </w:rPr>
        <w:t>4</w:t>
      </w:r>
      <w:r w:rsidRPr="00D544AB">
        <w:rPr>
          <w:i w:val="0"/>
          <w:sz w:val="24"/>
          <w:szCs w:val="24"/>
        </w:rPr>
        <w:fldChar w:fldCharType="end"/>
      </w:r>
      <w:r w:rsidRPr="00D544AB">
        <w:rPr>
          <w:i w:val="0"/>
          <w:sz w:val="24"/>
          <w:szCs w:val="24"/>
        </w:rPr>
        <w:t xml:space="preserve"> </w:t>
      </w:r>
      <w:r w:rsidRPr="00D544AB">
        <w:rPr>
          <w:i w:val="0"/>
          <w:iCs w:val="0"/>
          <w:sz w:val="24"/>
          <w:szCs w:val="24"/>
        </w:rPr>
        <w:t>Monthly hydrographs for number of steady low flow days scenarios (0, 8, 15, and 30 steady days) with 0.8 MAF total monthly release volume.</w:t>
      </w:r>
    </w:p>
    <w:p w14:paraId="5B46FDB1" w14:textId="69B8D3B5" w:rsidR="00B87C39" w:rsidRPr="007F779C" w:rsidRDefault="00B87C39" w:rsidP="003E0FB8">
      <w:pPr>
        <w:spacing w:before="480" w:after="240"/>
        <w:jc w:val="both"/>
        <w:rPr>
          <w:b/>
          <w:sz w:val="28"/>
        </w:rPr>
      </w:pPr>
      <w:r w:rsidRPr="007F779C">
        <w:rPr>
          <w:b/>
          <w:sz w:val="28"/>
        </w:rPr>
        <w:t>Work Plan</w:t>
      </w:r>
    </w:p>
    <w:p w14:paraId="6439667D" w14:textId="75FF0953" w:rsidR="00B87C39" w:rsidRDefault="00B87C39" w:rsidP="003E0FB8">
      <w:pPr>
        <w:autoSpaceDE w:val="0"/>
        <w:autoSpaceDN w:val="0"/>
        <w:adjustRightInd w:val="0"/>
        <w:spacing w:after="240" w:line="480" w:lineRule="auto"/>
        <w:jc w:val="both"/>
        <w:rPr>
          <w:bCs/>
        </w:rPr>
      </w:pPr>
      <w:r>
        <w:rPr>
          <w:rFonts w:ascii="Cambria" w:hAnsi="Cambria" w:cs="TimesNewRoman"/>
          <w:b/>
          <w:bCs/>
        </w:rPr>
        <w:tab/>
      </w:r>
      <w:r w:rsidRPr="00B87C39">
        <w:rPr>
          <w:bCs/>
        </w:rPr>
        <w:t>T</w:t>
      </w:r>
      <w:r>
        <w:rPr>
          <w:bCs/>
        </w:rPr>
        <w:t xml:space="preserve">his study is part of my </w:t>
      </w:r>
      <w:r w:rsidR="00233E78">
        <w:rPr>
          <w:bCs/>
        </w:rPr>
        <w:t>M</w:t>
      </w:r>
      <w:r w:rsidR="00F66702">
        <w:rPr>
          <w:bCs/>
        </w:rPr>
        <w:t>aster’s</w:t>
      </w:r>
      <w:r>
        <w:rPr>
          <w:bCs/>
        </w:rPr>
        <w:t xml:space="preserve"> Thesis which started in Spring 2019. Since then, I have been taking courses included in my program of study of water resources engineering, learned GAMS (General Algebraic Modeling System), reviewed research articles related to ecosystems of the Grand Canyon, interacted with different experts at GCMRC and WAPA </w:t>
      </w:r>
      <w:r w:rsidR="00396178">
        <w:rPr>
          <w:bCs/>
        </w:rPr>
        <w:t>to better understand different aspects of the Bug Flow Experiment, developed non-linear bug flow optimization model, created linear bug flow optimization model with two types of days (weekday</w:t>
      </w:r>
      <w:r w:rsidR="001E020D">
        <w:rPr>
          <w:bCs/>
        </w:rPr>
        <w:t>s</w:t>
      </w:r>
      <w:r w:rsidR="00396178">
        <w:rPr>
          <w:bCs/>
        </w:rPr>
        <w:t xml:space="preserve"> and weekend</w:t>
      </w:r>
      <w:r w:rsidR="001E020D">
        <w:rPr>
          <w:bCs/>
        </w:rPr>
        <w:t>s</w:t>
      </w:r>
      <w:r w:rsidR="00396178">
        <w:rPr>
          <w:bCs/>
        </w:rPr>
        <w:t xml:space="preserve">), </w:t>
      </w:r>
      <w:r w:rsidR="0017724D">
        <w:rPr>
          <w:bCs/>
        </w:rPr>
        <w:t xml:space="preserve">started working on a </w:t>
      </w:r>
      <w:r w:rsidR="001E020D">
        <w:rPr>
          <w:bCs/>
        </w:rPr>
        <w:t>linear bug flow optimization model with three types of days (Sundays, Saturdays, and weekdays)</w:t>
      </w:r>
      <w:r w:rsidR="00B013F2">
        <w:rPr>
          <w:bCs/>
        </w:rPr>
        <w:t xml:space="preserve">, and </w:t>
      </w:r>
      <w:r w:rsidR="00772C19">
        <w:rPr>
          <w:bCs/>
        </w:rPr>
        <w:t>formulated the research by writing this proposal.</w:t>
      </w:r>
      <w:r w:rsidR="001E020D">
        <w:rPr>
          <w:bCs/>
        </w:rPr>
        <w:t xml:space="preserve"> </w:t>
      </w:r>
      <w:r w:rsidR="002D3705">
        <w:rPr>
          <w:bCs/>
        </w:rPr>
        <w:t>Throughout the time, there has been inputs from experts at both GCMRC and WAPA</w:t>
      </w:r>
      <w:r w:rsidR="004518E2">
        <w:rPr>
          <w:bCs/>
        </w:rPr>
        <w:t xml:space="preserve"> and I have shared</w:t>
      </w:r>
      <w:r w:rsidR="002D3705">
        <w:rPr>
          <w:bCs/>
        </w:rPr>
        <w:t xml:space="preserve"> preliminary results</w:t>
      </w:r>
      <w:r w:rsidR="00A74614">
        <w:rPr>
          <w:bCs/>
        </w:rPr>
        <w:t xml:space="preserve"> </w:t>
      </w:r>
      <w:r w:rsidR="004518E2">
        <w:rPr>
          <w:bCs/>
        </w:rPr>
        <w:t>with them</w:t>
      </w:r>
      <w:r w:rsidR="002D3705">
        <w:rPr>
          <w:bCs/>
        </w:rPr>
        <w:t>.</w:t>
      </w:r>
    </w:p>
    <w:p w14:paraId="46AEE18B" w14:textId="14807ABC" w:rsidR="0074626E" w:rsidRDefault="00A74614" w:rsidP="003E0FB8">
      <w:pPr>
        <w:autoSpaceDE w:val="0"/>
        <w:autoSpaceDN w:val="0"/>
        <w:adjustRightInd w:val="0"/>
        <w:spacing w:after="240" w:line="480" w:lineRule="auto"/>
        <w:jc w:val="both"/>
        <w:rPr>
          <w:bCs/>
        </w:rPr>
      </w:pPr>
      <w:r>
        <w:rPr>
          <w:bCs/>
        </w:rPr>
        <w:lastRenderedPageBreak/>
        <w:tab/>
      </w:r>
      <w:r w:rsidR="00A9216D">
        <w:rPr>
          <w:bCs/>
        </w:rPr>
        <w:t>Currently, I</w:t>
      </w:r>
      <w:r w:rsidR="00540AA8">
        <w:rPr>
          <w:bCs/>
        </w:rPr>
        <w:t xml:space="preserve"> am working on the </w:t>
      </w:r>
      <w:r w:rsidR="00BB68D6">
        <w:rPr>
          <w:bCs/>
        </w:rPr>
        <w:t xml:space="preserve">solution and </w:t>
      </w:r>
      <w:r w:rsidR="00540AA8">
        <w:rPr>
          <w:bCs/>
        </w:rPr>
        <w:t xml:space="preserve">validation of the </w:t>
      </w:r>
      <w:r w:rsidR="00A9216D">
        <w:rPr>
          <w:bCs/>
        </w:rPr>
        <w:t xml:space="preserve">linear bug flow model with </w:t>
      </w:r>
      <w:r w:rsidR="008411CF">
        <w:rPr>
          <w:bCs/>
        </w:rPr>
        <w:t>three day</w:t>
      </w:r>
      <w:r w:rsidR="00A9216D">
        <w:rPr>
          <w:bCs/>
        </w:rPr>
        <w:t xml:space="preserve"> types</w:t>
      </w:r>
      <w:r w:rsidR="004673C9">
        <w:rPr>
          <w:bCs/>
        </w:rPr>
        <w:t xml:space="preserve"> (Sundays, Saturdays, and Weekdays)</w:t>
      </w:r>
      <w:r w:rsidR="00A9216D">
        <w:rPr>
          <w:bCs/>
        </w:rPr>
        <w:t xml:space="preserve">. Once the model </w:t>
      </w:r>
      <w:r w:rsidR="004673C9">
        <w:rPr>
          <w:bCs/>
        </w:rPr>
        <w:t>is</w:t>
      </w:r>
      <w:r w:rsidR="00A9216D">
        <w:rPr>
          <w:bCs/>
        </w:rPr>
        <w:t xml:space="preserve"> </w:t>
      </w:r>
      <w:r w:rsidR="00BB68D6">
        <w:rPr>
          <w:bCs/>
        </w:rPr>
        <w:t>validated</w:t>
      </w:r>
      <w:r w:rsidR="00A9216D">
        <w:rPr>
          <w:bCs/>
        </w:rPr>
        <w:t xml:space="preserve">, </w:t>
      </w:r>
      <w:r w:rsidR="00BB68D6">
        <w:rPr>
          <w:bCs/>
        </w:rPr>
        <w:t xml:space="preserve">I </w:t>
      </w:r>
      <w:r w:rsidR="00A9216D">
        <w:rPr>
          <w:bCs/>
        </w:rPr>
        <w:t xml:space="preserve">expect to meet with folks from WAPA and GCMRC to share the results and get their input. Later, the model will be replicated for different months of the year. The replication will help me achieve my final objective i.e. how the financial information given in the tradeoff curves can </w:t>
      </w:r>
      <w:r w:rsidR="00BB68D6">
        <w:rPr>
          <w:bCs/>
        </w:rPr>
        <w:t xml:space="preserve">help managers buy water and steady </w:t>
      </w:r>
      <w:r w:rsidR="00A9216D">
        <w:rPr>
          <w:bCs/>
        </w:rPr>
        <w:t>flow days within</w:t>
      </w:r>
      <w:r w:rsidR="00BB68D6">
        <w:rPr>
          <w:bCs/>
        </w:rPr>
        <w:t xml:space="preserve"> a month and across</w:t>
      </w:r>
      <w:r w:rsidR="00A9216D">
        <w:rPr>
          <w:bCs/>
        </w:rPr>
        <w:t xml:space="preserve"> different months</w:t>
      </w:r>
      <w:r w:rsidR="00BB68D6">
        <w:rPr>
          <w:bCs/>
        </w:rPr>
        <w:t xml:space="preserve"> and compensate hydropower produces for lost revenue</w:t>
      </w:r>
      <w:r w:rsidR="00A9216D">
        <w:rPr>
          <w:bCs/>
        </w:rPr>
        <w:t>.</w:t>
      </w:r>
      <w:r w:rsidR="00265015">
        <w:rPr>
          <w:bCs/>
        </w:rPr>
        <w:t xml:space="preserve"> </w:t>
      </w:r>
      <w:r w:rsidR="00F04DF2">
        <w:rPr>
          <w:bCs/>
        </w:rPr>
        <w:t xml:space="preserve">Table </w:t>
      </w:r>
      <w:r w:rsidR="00FC287D">
        <w:rPr>
          <w:bCs/>
        </w:rPr>
        <w:t>2</w:t>
      </w:r>
      <w:r w:rsidR="00F04DF2">
        <w:rPr>
          <w:bCs/>
        </w:rPr>
        <w:t xml:space="preserve"> illustrates the </w:t>
      </w:r>
      <w:r w:rsidR="009663D1">
        <w:rPr>
          <w:bCs/>
        </w:rPr>
        <w:t xml:space="preserve">overall </w:t>
      </w:r>
      <w:r w:rsidR="00F04DF2">
        <w:rPr>
          <w:bCs/>
        </w:rPr>
        <w:t xml:space="preserve">work plan for my thesis with an </w:t>
      </w:r>
      <w:r w:rsidR="008411CF">
        <w:rPr>
          <w:bCs/>
        </w:rPr>
        <w:t>anticipated completion date of Spring 2021.</w:t>
      </w:r>
    </w:p>
    <w:p w14:paraId="4A060C7D" w14:textId="531E4CF3" w:rsidR="008E674F" w:rsidRPr="00D7621A" w:rsidRDefault="008E674F" w:rsidP="003E0FB8">
      <w:pPr>
        <w:pStyle w:val="Caption"/>
        <w:keepNext/>
        <w:spacing w:after="240"/>
        <w:rPr>
          <w:i w:val="0"/>
          <w:sz w:val="24"/>
        </w:rPr>
      </w:pPr>
      <w:r w:rsidRPr="00D7621A">
        <w:rPr>
          <w:i w:val="0"/>
          <w:sz w:val="24"/>
        </w:rPr>
        <w:t xml:space="preserve">Table </w:t>
      </w:r>
      <w:r w:rsidR="00D7621A">
        <w:rPr>
          <w:i w:val="0"/>
          <w:sz w:val="24"/>
        </w:rPr>
        <w:t>2</w:t>
      </w:r>
      <w:r w:rsidRPr="00D7621A">
        <w:rPr>
          <w:i w:val="0"/>
          <w:sz w:val="24"/>
        </w:rPr>
        <w:t xml:space="preserve"> Work plan to complete </w:t>
      </w:r>
      <w:r w:rsidR="0079684A" w:rsidRPr="00D7621A">
        <w:rPr>
          <w:i w:val="0"/>
          <w:sz w:val="24"/>
        </w:rPr>
        <w:t xml:space="preserve">the </w:t>
      </w:r>
      <w:r w:rsidRPr="00D7621A">
        <w:rPr>
          <w:i w:val="0"/>
          <w:sz w:val="24"/>
        </w:rPr>
        <w:t>master’s thesis</w:t>
      </w:r>
    </w:p>
    <w:tbl>
      <w:tblPr>
        <w:tblW w:w="9704" w:type="dxa"/>
        <w:tblInd w:w="-144" w:type="dxa"/>
        <w:tblLayout w:type="fixed"/>
        <w:tblLook w:val="0000" w:firstRow="0" w:lastRow="0" w:firstColumn="0" w:lastColumn="0" w:noHBand="0" w:noVBand="0"/>
      </w:tblPr>
      <w:tblGrid>
        <w:gridCol w:w="3100"/>
        <w:gridCol w:w="951"/>
        <w:gridCol w:w="1046"/>
        <w:gridCol w:w="951"/>
        <w:gridCol w:w="519"/>
        <w:gridCol w:w="432"/>
        <w:gridCol w:w="463"/>
        <w:gridCol w:w="591"/>
        <w:gridCol w:w="819"/>
        <w:gridCol w:w="832"/>
      </w:tblGrid>
      <w:tr w:rsidR="00E66C2E" w:rsidRPr="00546010" w14:paraId="047B3F1C" w14:textId="77777777" w:rsidTr="006D7688">
        <w:trPr>
          <w:trHeight w:val="550"/>
        </w:trPr>
        <w:tc>
          <w:tcPr>
            <w:tcW w:w="3100" w:type="dxa"/>
            <w:tcBorders>
              <w:top w:val="single" w:sz="4" w:space="0" w:color="auto"/>
              <w:left w:val="nil"/>
              <w:bottom w:val="single" w:sz="4" w:space="0" w:color="auto"/>
              <w:right w:val="nil"/>
            </w:tcBorders>
            <w:shd w:val="clear" w:color="auto" w:fill="auto"/>
            <w:noWrap/>
            <w:vAlign w:val="center"/>
          </w:tcPr>
          <w:p w14:paraId="0BABB0CE" w14:textId="77777777"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Activity</w:t>
            </w:r>
          </w:p>
        </w:tc>
        <w:tc>
          <w:tcPr>
            <w:tcW w:w="951" w:type="dxa"/>
            <w:tcBorders>
              <w:top w:val="single" w:sz="4" w:space="0" w:color="auto"/>
              <w:left w:val="nil"/>
              <w:bottom w:val="single" w:sz="4" w:space="0" w:color="auto"/>
              <w:right w:val="nil"/>
            </w:tcBorders>
            <w:shd w:val="clear" w:color="auto" w:fill="auto"/>
            <w:vAlign w:val="bottom"/>
          </w:tcPr>
          <w:p w14:paraId="54AA7A85" w14:textId="2F23897C"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Spring            201</w:t>
            </w:r>
            <w:r>
              <w:rPr>
                <w:rFonts w:ascii="Calibri" w:hAnsi="Calibri"/>
                <w:b/>
                <w:sz w:val="20"/>
                <w:szCs w:val="20"/>
              </w:rPr>
              <w:t>9</w:t>
            </w:r>
          </w:p>
        </w:tc>
        <w:tc>
          <w:tcPr>
            <w:tcW w:w="1046" w:type="dxa"/>
            <w:tcBorders>
              <w:top w:val="single" w:sz="4" w:space="0" w:color="auto"/>
              <w:left w:val="nil"/>
              <w:bottom w:val="single" w:sz="4" w:space="0" w:color="auto"/>
              <w:right w:val="nil"/>
            </w:tcBorders>
            <w:shd w:val="clear" w:color="auto" w:fill="auto"/>
            <w:vAlign w:val="bottom"/>
          </w:tcPr>
          <w:p w14:paraId="2B2B1630" w14:textId="1421F259"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Summer 201</w:t>
            </w:r>
            <w:r>
              <w:rPr>
                <w:rFonts w:ascii="Calibri" w:hAnsi="Calibri"/>
                <w:b/>
                <w:sz w:val="20"/>
                <w:szCs w:val="20"/>
              </w:rPr>
              <w:t>9</w:t>
            </w:r>
          </w:p>
        </w:tc>
        <w:tc>
          <w:tcPr>
            <w:tcW w:w="951" w:type="dxa"/>
            <w:tcBorders>
              <w:top w:val="single" w:sz="4" w:space="0" w:color="auto"/>
              <w:left w:val="nil"/>
              <w:bottom w:val="single" w:sz="4" w:space="0" w:color="auto"/>
              <w:right w:val="nil"/>
            </w:tcBorders>
            <w:shd w:val="clear" w:color="auto" w:fill="auto"/>
            <w:vAlign w:val="bottom"/>
          </w:tcPr>
          <w:p w14:paraId="2EFEE90F" w14:textId="77777777"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 xml:space="preserve">Fall </w:t>
            </w:r>
          </w:p>
          <w:p w14:paraId="043FB214" w14:textId="74ADC3A6"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201</w:t>
            </w:r>
            <w:r>
              <w:rPr>
                <w:rFonts w:ascii="Calibri" w:hAnsi="Calibri"/>
                <w:b/>
                <w:sz w:val="20"/>
                <w:szCs w:val="20"/>
              </w:rPr>
              <w:t>9</w:t>
            </w:r>
          </w:p>
        </w:tc>
        <w:tc>
          <w:tcPr>
            <w:tcW w:w="951" w:type="dxa"/>
            <w:gridSpan w:val="2"/>
            <w:tcBorders>
              <w:top w:val="single" w:sz="4" w:space="0" w:color="auto"/>
              <w:left w:val="nil"/>
              <w:bottom w:val="single" w:sz="4" w:space="0" w:color="auto"/>
              <w:right w:val="nil"/>
            </w:tcBorders>
            <w:shd w:val="clear" w:color="auto" w:fill="auto"/>
            <w:vAlign w:val="bottom"/>
          </w:tcPr>
          <w:p w14:paraId="1A9F63A3" w14:textId="5C755BEC"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Spring        20</w:t>
            </w:r>
            <w:r>
              <w:rPr>
                <w:rFonts w:ascii="Calibri" w:hAnsi="Calibri"/>
                <w:b/>
                <w:sz w:val="20"/>
                <w:szCs w:val="20"/>
              </w:rPr>
              <w:t>20</w:t>
            </w:r>
          </w:p>
        </w:tc>
        <w:tc>
          <w:tcPr>
            <w:tcW w:w="1054" w:type="dxa"/>
            <w:gridSpan w:val="2"/>
            <w:tcBorders>
              <w:top w:val="single" w:sz="4" w:space="0" w:color="auto"/>
              <w:left w:val="nil"/>
              <w:bottom w:val="single" w:sz="4" w:space="0" w:color="auto"/>
              <w:right w:val="nil"/>
            </w:tcBorders>
            <w:shd w:val="clear" w:color="auto" w:fill="auto"/>
            <w:vAlign w:val="bottom"/>
          </w:tcPr>
          <w:p w14:paraId="6FBE2ACB" w14:textId="40415EEF"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Summer       20</w:t>
            </w:r>
            <w:r>
              <w:rPr>
                <w:rFonts w:ascii="Calibri" w:hAnsi="Calibri"/>
                <w:b/>
                <w:sz w:val="20"/>
                <w:szCs w:val="20"/>
              </w:rPr>
              <w:t>20</w:t>
            </w:r>
          </w:p>
        </w:tc>
        <w:tc>
          <w:tcPr>
            <w:tcW w:w="819" w:type="dxa"/>
            <w:tcBorders>
              <w:top w:val="single" w:sz="4" w:space="0" w:color="auto"/>
              <w:left w:val="nil"/>
              <w:bottom w:val="single" w:sz="4" w:space="0" w:color="auto"/>
              <w:right w:val="nil"/>
            </w:tcBorders>
          </w:tcPr>
          <w:p w14:paraId="6D7CB1FE" w14:textId="77777777"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Fall</w:t>
            </w:r>
          </w:p>
          <w:p w14:paraId="63C54E0A" w14:textId="044B960F" w:rsidR="00E66C2E" w:rsidRPr="00546010" w:rsidRDefault="00E66C2E" w:rsidP="003E0FB8">
            <w:pPr>
              <w:spacing w:after="240"/>
              <w:jc w:val="center"/>
              <w:rPr>
                <w:rFonts w:ascii="Calibri" w:hAnsi="Calibri"/>
                <w:b/>
                <w:sz w:val="20"/>
                <w:szCs w:val="20"/>
              </w:rPr>
            </w:pPr>
            <w:r w:rsidRPr="00546010">
              <w:rPr>
                <w:rFonts w:ascii="Calibri" w:hAnsi="Calibri"/>
                <w:b/>
                <w:sz w:val="20"/>
                <w:szCs w:val="20"/>
              </w:rPr>
              <w:t>20</w:t>
            </w:r>
            <w:r>
              <w:rPr>
                <w:rFonts w:ascii="Calibri" w:hAnsi="Calibri"/>
                <w:b/>
                <w:sz w:val="20"/>
                <w:szCs w:val="20"/>
              </w:rPr>
              <w:t>20</w:t>
            </w:r>
          </w:p>
        </w:tc>
        <w:tc>
          <w:tcPr>
            <w:tcW w:w="832" w:type="dxa"/>
            <w:tcBorders>
              <w:top w:val="single" w:sz="4" w:space="0" w:color="auto"/>
              <w:left w:val="nil"/>
              <w:bottom w:val="single" w:sz="4" w:space="0" w:color="auto"/>
              <w:right w:val="nil"/>
            </w:tcBorders>
          </w:tcPr>
          <w:p w14:paraId="234FBDB6" w14:textId="77777777" w:rsidR="00E66C2E" w:rsidRDefault="00E66C2E" w:rsidP="003E0FB8">
            <w:pPr>
              <w:spacing w:after="240"/>
              <w:jc w:val="center"/>
              <w:rPr>
                <w:rFonts w:ascii="Calibri" w:hAnsi="Calibri"/>
                <w:b/>
                <w:sz w:val="20"/>
                <w:szCs w:val="20"/>
              </w:rPr>
            </w:pPr>
            <w:r>
              <w:rPr>
                <w:rFonts w:ascii="Calibri" w:hAnsi="Calibri"/>
                <w:b/>
                <w:sz w:val="20"/>
                <w:szCs w:val="20"/>
              </w:rPr>
              <w:t>Spring</w:t>
            </w:r>
          </w:p>
          <w:p w14:paraId="452DAE0F" w14:textId="7DD61F82" w:rsidR="00E66C2E" w:rsidRPr="00546010" w:rsidRDefault="00E66C2E" w:rsidP="003E0FB8">
            <w:pPr>
              <w:spacing w:after="240"/>
              <w:jc w:val="center"/>
              <w:rPr>
                <w:rFonts w:ascii="Calibri" w:hAnsi="Calibri"/>
                <w:b/>
                <w:sz w:val="20"/>
                <w:szCs w:val="20"/>
              </w:rPr>
            </w:pPr>
            <w:r>
              <w:rPr>
                <w:rFonts w:ascii="Calibri" w:hAnsi="Calibri"/>
                <w:b/>
                <w:sz w:val="20"/>
                <w:szCs w:val="20"/>
              </w:rPr>
              <w:t>2021</w:t>
            </w:r>
          </w:p>
        </w:tc>
      </w:tr>
      <w:tr w:rsidR="00784653" w:rsidRPr="00546010" w14:paraId="4802F468" w14:textId="77777777" w:rsidTr="00E27FEC">
        <w:trPr>
          <w:trHeight w:val="275"/>
        </w:trPr>
        <w:tc>
          <w:tcPr>
            <w:tcW w:w="3100" w:type="dxa"/>
            <w:tcBorders>
              <w:top w:val="single" w:sz="4" w:space="0" w:color="auto"/>
              <w:left w:val="single" w:sz="4" w:space="0" w:color="auto"/>
              <w:bottom w:val="nil"/>
              <w:right w:val="single" w:sz="4" w:space="0" w:color="auto"/>
            </w:tcBorders>
            <w:shd w:val="clear" w:color="auto" w:fill="auto"/>
            <w:noWrap/>
            <w:vAlign w:val="bottom"/>
          </w:tcPr>
          <w:p w14:paraId="0730B77E" w14:textId="77777777" w:rsidR="00E66C2E" w:rsidRPr="00546010" w:rsidRDefault="00E66C2E" w:rsidP="003E0FB8">
            <w:pPr>
              <w:spacing w:after="240"/>
              <w:rPr>
                <w:rFonts w:ascii="Calibri" w:hAnsi="Calibri"/>
                <w:b/>
                <w:bCs/>
                <w:sz w:val="20"/>
                <w:szCs w:val="20"/>
              </w:rPr>
            </w:pPr>
            <w:r w:rsidRPr="00546010">
              <w:rPr>
                <w:rFonts w:ascii="Calibri" w:hAnsi="Calibri"/>
                <w:b/>
                <w:bCs/>
                <w:sz w:val="20"/>
                <w:szCs w:val="20"/>
              </w:rPr>
              <w:t>Course work</w:t>
            </w:r>
          </w:p>
        </w:tc>
        <w:tc>
          <w:tcPr>
            <w:tcW w:w="951" w:type="dxa"/>
            <w:tcBorders>
              <w:top w:val="single" w:sz="4" w:space="0" w:color="auto"/>
              <w:left w:val="single" w:sz="4" w:space="0" w:color="auto"/>
              <w:bottom w:val="nil"/>
              <w:right w:val="single" w:sz="4" w:space="0" w:color="auto"/>
            </w:tcBorders>
            <w:shd w:val="clear" w:color="auto" w:fill="9CC2E5" w:themeFill="accent5" w:themeFillTint="99"/>
            <w:noWrap/>
            <w:vAlign w:val="bottom"/>
          </w:tcPr>
          <w:p w14:paraId="72FC1797"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1046" w:type="dxa"/>
            <w:tcBorders>
              <w:top w:val="single" w:sz="4" w:space="0" w:color="auto"/>
              <w:left w:val="single" w:sz="4" w:space="0" w:color="auto"/>
              <w:bottom w:val="nil"/>
              <w:right w:val="single" w:sz="4" w:space="0" w:color="auto"/>
            </w:tcBorders>
            <w:shd w:val="clear" w:color="auto" w:fill="9CC2E5" w:themeFill="accent5" w:themeFillTint="99"/>
            <w:noWrap/>
            <w:vAlign w:val="bottom"/>
          </w:tcPr>
          <w:p w14:paraId="4C21EC3F"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951" w:type="dxa"/>
            <w:tcBorders>
              <w:top w:val="single" w:sz="4" w:space="0" w:color="auto"/>
              <w:left w:val="single" w:sz="4" w:space="0" w:color="auto"/>
              <w:bottom w:val="nil"/>
              <w:right w:val="single" w:sz="4" w:space="0" w:color="auto"/>
            </w:tcBorders>
            <w:shd w:val="clear" w:color="auto" w:fill="9CC2E5" w:themeFill="accent5" w:themeFillTint="99"/>
            <w:noWrap/>
            <w:vAlign w:val="bottom"/>
          </w:tcPr>
          <w:p w14:paraId="4C711869"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19" w:type="dxa"/>
            <w:tcBorders>
              <w:top w:val="single" w:sz="4" w:space="0" w:color="auto"/>
              <w:left w:val="single" w:sz="4" w:space="0" w:color="auto"/>
              <w:bottom w:val="nil"/>
              <w:right w:val="nil"/>
            </w:tcBorders>
            <w:shd w:val="clear" w:color="auto" w:fill="9CC2E5" w:themeFill="accent5" w:themeFillTint="99"/>
            <w:noWrap/>
            <w:vAlign w:val="bottom"/>
          </w:tcPr>
          <w:p w14:paraId="29C240B9"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32" w:type="dxa"/>
            <w:tcBorders>
              <w:top w:val="single" w:sz="4" w:space="0" w:color="auto"/>
              <w:left w:val="nil"/>
              <w:bottom w:val="nil"/>
              <w:right w:val="single" w:sz="4" w:space="0" w:color="auto"/>
            </w:tcBorders>
            <w:shd w:val="clear" w:color="auto" w:fill="9CC2E5" w:themeFill="accent5" w:themeFillTint="99"/>
            <w:noWrap/>
            <w:vAlign w:val="bottom"/>
          </w:tcPr>
          <w:p w14:paraId="1C39C51D"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63" w:type="dxa"/>
            <w:tcBorders>
              <w:top w:val="single" w:sz="4" w:space="0" w:color="auto"/>
              <w:left w:val="nil"/>
              <w:bottom w:val="nil"/>
              <w:right w:val="nil"/>
            </w:tcBorders>
            <w:shd w:val="clear" w:color="auto" w:fill="9CC2E5" w:themeFill="accent5" w:themeFillTint="99"/>
            <w:noWrap/>
            <w:vAlign w:val="bottom"/>
          </w:tcPr>
          <w:p w14:paraId="6F4B9D15"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91" w:type="dxa"/>
            <w:tcBorders>
              <w:top w:val="single" w:sz="4" w:space="0" w:color="auto"/>
              <w:left w:val="nil"/>
              <w:bottom w:val="nil"/>
              <w:right w:val="single" w:sz="4" w:space="0" w:color="auto"/>
            </w:tcBorders>
            <w:shd w:val="clear" w:color="auto" w:fill="9CC2E5" w:themeFill="accent5" w:themeFillTint="99"/>
            <w:noWrap/>
            <w:vAlign w:val="bottom"/>
          </w:tcPr>
          <w:p w14:paraId="42D62DA2"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819" w:type="dxa"/>
            <w:tcBorders>
              <w:top w:val="single" w:sz="4" w:space="0" w:color="auto"/>
              <w:left w:val="nil"/>
              <w:bottom w:val="nil"/>
              <w:right w:val="single" w:sz="4" w:space="0" w:color="auto"/>
            </w:tcBorders>
            <w:shd w:val="clear" w:color="auto" w:fill="9CC2E5" w:themeFill="accent5" w:themeFillTint="99"/>
          </w:tcPr>
          <w:p w14:paraId="2DA17532"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nil"/>
              <w:right w:val="single" w:sz="4" w:space="0" w:color="auto"/>
            </w:tcBorders>
            <w:shd w:val="clear" w:color="auto" w:fill="9CC2E5" w:themeFill="accent5" w:themeFillTint="99"/>
          </w:tcPr>
          <w:p w14:paraId="2619D4BC" w14:textId="77777777" w:rsidR="00E66C2E" w:rsidRPr="00546010" w:rsidRDefault="00E66C2E" w:rsidP="003E0FB8">
            <w:pPr>
              <w:spacing w:after="240"/>
              <w:rPr>
                <w:rFonts w:ascii="Calibri" w:hAnsi="Calibri"/>
                <w:sz w:val="20"/>
                <w:szCs w:val="20"/>
              </w:rPr>
            </w:pPr>
          </w:p>
        </w:tc>
      </w:tr>
      <w:tr w:rsidR="00784653" w:rsidRPr="00546010" w14:paraId="52862F10" w14:textId="77777777" w:rsidTr="00E27FEC">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6717E4" w14:textId="77777777" w:rsidR="00E66C2E" w:rsidRPr="00546010" w:rsidRDefault="00E66C2E" w:rsidP="003E0FB8">
            <w:pPr>
              <w:spacing w:after="240"/>
              <w:rPr>
                <w:rFonts w:ascii="Calibri" w:hAnsi="Calibri"/>
                <w:b/>
                <w:bCs/>
                <w:sz w:val="20"/>
                <w:szCs w:val="20"/>
              </w:rPr>
            </w:pPr>
            <w:r w:rsidRPr="00546010">
              <w:rPr>
                <w:rFonts w:ascii="Calibri" w:hAnsi="Calibri"/>
                <w:b/>
                <w:bCs/>
                <w:sz w:val="20"/>
                <w:szCs w:val="20"/>
              </w:rPr>
              <w:t>Literature review</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0C650F"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1046"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bottom"/>
          </w:tcPr>
          <w:p w14:paraId="608DEB7B"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951"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bottom"/>
          </w:tcPr>
          <w:p w14:paraId="3F8FB16A"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19" w:type="dxa"/>
            <w:tcBorders>
              <w:top w:val="single" w:sz="4" w:space="0" w:color="auto"/>
              <w:left w:val="single" w:sz="4" w:space="0" w:color="auto"/>
              <w:bottom w:val="single" w:sz="4" w:space="0" w:color="auto"/>
              <w:right w:val="nil"/>
            </w:tcBorders>
            <w:shd w:val="clear" w:color="auto" w:fill="auto"/>
            <w:noWrap/>
            <w:vAlign w:val="bottom"/>
          </w:tcPr>
          <w:p w14:paraId="06960049"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32" w:type="dxa"/>
            <w:tcBorders>
              <w:top w:val="single" w:sz="4" w:space="0" w:color="auto"/>
              <w:left w:val="nil"/>
              <w:bottom w:val="single" w:sz="4" w:space="0" w:color="auto"/>
              <w:right w:val="single" w:sz="4" w:space="0" w:color="auto"/>
            </w:tcBorders>
            <w:shd w:val="clear" w:color="auto" w:fill="auto"/>
            <w:noWrap/>
            <w:vAlign w:val="bottom"/>
          </w:tcPr>
          <w:p w14:paraId="43959CA7"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63" w:type="dxa"/>
            <w:tcBorders>
              <w:top w:val="single" w:sz="4" w:space="0" w:color="auto"/>
              <w:left w:val="nil"/>
              <w:bottom w:val="single" w:sz="4" w:space="0" w:color="auto"/>
              <w:right w:val="nil"/>
            </w:tcBorders>
            <w:shd w:val="clear" w:color="auto" w:fill="auto"/>
            <w:noWrap/>
            <w:vAlign w:val="bottom"/>
          </w:tcPr>
          <w:p w14:paraId="5DA78BFB"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7FB209CD"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819" w:type="dxa"/>
            <w:tcBorders>
              <w:top w:val="single" w:sz="4" w:space="0" w:color="auto"/>
              <w:left w:val="nil"/>
              <w:bottom w:val="single" w:sz="4" w:space="0" w:color="auto"/>
              <w:right w:val="single" w:sz="4" w:space="0" w:color="auto"/>
            </w:tcBorders>
            <w:shd w:val="clear" w:color="auto" w:fill="auto"/>
          </w:tcPr>
          <w:p w14:paraId="6C2EF3B5"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auto"/>
          </w:tcPr>
          <w:p w14:paraId="604858DE" w14:textId="77777777" w:rsidR="00E66C2E" w:rsidRPr="00546010" w:rsidRDefault="00E66C2E" w:rsidP="003E0FB8">
            <w:pPr>
              <w:spacing w:after="240"/>
              <w:rPr>
                <w:rFonts w:ascii="Calibri" w:hAnsi="Calibri"/>
                <w:sz w:val="20"/>
                <w:szCs w:val="20"/>
              </w:rPr>
            </w:pPr>
          </w:p>
        </w:tc>
      </w:tr>
      <w:tr w:rsidR="00784653" w:rsidRPr="00546010" w14:paraId="6B5C4A41" w14:textId="77777777" w:rsidTr="00E27FEC">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C860AB" w14:textId="57295722" w:rsidR="00E66C2E" w:rsidRPr="00546010" w:rsidRDefault="00E66C2E" w:rsidP="003E0FB8">
            <w:pPr>
              <w:spacing w:after="240"/>
              <w:rPr>
                <w:rFonts w:ascii="Calibri" w:hAnsi="Calibri"/>
                <w:b/>
                <w:bCs/>
                <w:sz w:val="20"/>
                <w:szCs w:val="20"/>
              </w:rPr>
            </w:pPr>
            <w:r>
              <w:rPr>
                <w:rFonts w:ascii="Calibri" w:hAnsi="Calibri"/>
                <w:b/>
                <w:bCs/>
                <w:sz w:val="20"/>
                <w:szCs w:val="20"/>
              </w:rPr>
              <w:t xml:space="preserve">Non-Linear model </w:t>
            </w:r>
            <w:r w:rsidR="007F59C1">
              <w:rPr>
                <w:rFonts w:ascii="Calibri" w:hAnsi="Calibri"/>
                <w:b/>
                <w:bCs/>
                <w:sz w:val="20"/>
                <w:szCs w:val="20"/>
              </w:rPr>
              <w:t>formulation</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312A28" w14:textId="77777777" w:rsidR="00E66C2E" w:rsidRPr="00546010" w:rsidRDefault="00E66C2E" w:rsidP="003E0FB8">
            <w:pPr>
              <w:spacing w:after="240"/>
              <w:jc w:val="center"/>
              <w:rPr>
                <w:rFonts w:ascii="Calibri" w:hAnsi="Calibri"/>
                <w:sz w:val="20"/>
                <w:szCs w:val="20"/>
              </w:rPr>
            </w:pPr>
          </w:p>
        </w:tc>
        <w:tc>
          <w:tcPr>
            <w:tcW w:w="1046"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bottom"/>
          </w:tcPr>
          <w:p w14:paraId="532B168D" w14:textId="77777777" w:rsidR="00E66C2E" w:rsidRPr="00546010" w:rsidRDefault="00E66C2E" w:rsidP="003E0FB8">
            <w:pPr>
              <w:spacing w:after="240"/>
              <w:jc w:val="center"/>
              <w:rPr>
                <w:rFonts w:ascii="Calibri" w:hAnsi="Calibri"/>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9CC2E5" w:themeFill="accent5" w:themeFillTint="99"/>
            <w:noWrap/>
            <w:vAlign w:val="bottom"/>
          </w:tcPr>
          <w:p w14:paraId="370CF248" w14:textId="77777777" w:rsidR="00E66C2E" w:rsidRPr="00546010" w:rsidRDefault="00E66C2E" w:rsidP="003E0FB8">
            <w:pPr>
              <w:spacing w:after="240"/>
              <w:jc w:val="center"/>
              <w:rPr>
                <w:rFonts w:ascii="Calibri" w:hAnsi="Calibri"/>
                <w:sz w:val="20"/>
                <w:szCs w:val="20"/>
              </w:rPr>
            </w:pPr>
          </w:p>
        </w:tc>
        <w:tc>
          <w:tcPr>
            <w:tcW w:w="519" w:type="dxa"/>
            <w:tcBorders>
              <w:top w:val="single" w:sz="4" w:space="0" w:color="auto"/>
              <w:left w:val="single" w:sz="4" w:space="0" w:color="auto"/>
              <w:bottom w:val="single" w:sz="4" w:space="0" w:color="auto"/>
              <w:right w:val="nil"/>
            </w:tcBorders>
            <w:shd w:val="clear" w:color="auto" w:fill="9CC2E5" w:themeFill="accent5" w:themeFillTint="99"/>
            <w:noWrap/>
            <w:vAlign w:val="bottom"/>
          </w:tcPr>
          <w:p w14:paraId="06B7883B" w14:textId="77777777" w:rsidR="00E66C2E" w:rsidRPr="00546010" w:rsidRDefault="00E66C2E" w:rsidP="003E0FB8">
            <w:pPr>
              <w:spacing w:after="240"/>
              <w:rPr>
                <w:rFonts w:ascii="Calibri" w:hAnsi="Calibri"/>
                <w:sz w:val="20"/>
                <w:szCs w:val="20"/>
              </w:rPr>
            </w:pPr>
          </w:p>
        </w:tc>
        <w:tc>
          <w:tcPr>
            <w:tcW w:w="432" w:type="dxa"/>
            <w:tcBorders>
              <w:top w:val="single" w:sz="4" w:space="0" w:color="auto"/>
              <w:left w:val="nil"/>
              <w:bottom w:val="single" w:sz="4" w:space="0" w:color="auto"/>
              <w:right w:val="single" w:sz="4" w:space="0" w:color="auto"/>
            </w:tcBorders>
            <w:shd w:val="clear" w:color="auto" w:fill="9CC2E5" w:themeFill="accent5" w:themeFillTint="99"/>
            <w:noWrap/>
            <w:vAlign w:val="bottom"/>
          </w:tcPr>
          <w:p w14:paraId="49F1EB44" w14:textId="77777777" w:rsidR="00E66C2E" w:rsidRPr="00546010" w:rsidRDefault="00E66C2E" w:rsidP="003E0FB8">
            <w:pPr>
              <w:spacing w:after="240"/>
              <w:rPr>
                <w:rFonts w:ascii="Calibri" w:hAnsi="Calibri"/>
                <w:sz w:val="20"/>
                <w:szCs w:val="20"/>
              </w:rPr>
            </w:pPr>
          </w:p>
        </w:tc>
        <w:tc>
          <w:tcPr>
            <w:tcW w:w="463" w:type="dxa"/>
            <w:tcBorders>
              <w:top w:val="single" w:sz="4" w:space="0" w:color="auto"/>
              <w:left w:val="nil"/>
              <w:bottom w:val="single" w:sz="4" w:space="0" w:color="auto"/>
              <w:right w:val="nil"/>
            </w:tcBorders>
            <w:shd w:val="clear" w:color="auto" w:fill="auto"/>
            <w:noWrap/>
            <w:vAlign w:val="bottom"/>
          </w:tcPr>
          <w:p w14:paraId="60DB7382" w14:textId="77777777" w:rsidR="00E66C2E" w:rsidRPr="00546010" w:rsidRDefault="00E66C2E" w:rsidP="003E0FB8">
            <w:pPr>
              <w:spacing w:after="240"/>
              <w:jc w:val="center"/>
              <w:rPr>
                <w:rFonts w:ascii="Calibri" w:hAnsi="Calibri"/>
                <w:sz w:val="20"/>
                <w:szCs w:val="20"/>
              </w:rPr>
            </w:pP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5DEB19F7" w14:textId="77777777" w:rsidR="00E66C2E" w:rsidRPr="00546010" w:rsidRDefault="00E66C2E" w:rsidP="003E0FB8">
            <w:pPr>
              <w:spacing w:after="240"/>
              <w:rPr>
                <w:rFonts w:ascii="Calibri" w:hAnsi="Calibri"/>
                <w:sz w:val="20"/>
                <w:szCs w:val="20"/>
              </w:rPr>
            </w:pPr>
          </w:p>
        </w:tc>
        <w:tc>
          <w:tcPr>
            <w:tcW w:w="819" w:type="dxa"/>
            <w:tcBorders>
              <w:top w:val="single" w:sz="4" w:space="0" w:color="auto"/>
              <w:left w:val="nil"/>
              <w:bottom w:val="single" w:sz="4" w:space="0" w:color="auto"/>
              <w:right w:val="single" w:sz="4" w:space="0" w:color="auto"/>
            </w:tcBorders>
            <w:shd w:val="clear" w:color="auto" w:fill="auto"/>
          </w:tcPr>
          <w:p w14:paraId="1F500D79"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auto"/>
          </w:tcPr>
          <w:p w14:paraId="5D218E48" w14:textId="77777777" w:rsidR="00E66C2E" w:rsidRPr="00546010" w:rsidRDefault="00E66C2E" w:rsidP="003E0FB8">
            <w:pPr>
              <w:spacing w:after="240"/>
              <w:rPr>
                <w:rFonts w:ascii="Calibri" w:hAnsi="Calibri"/>
                <w:sz w:val="20"/>
                <w:szCs w:val="20"/>
              </w:rPr>
            </w:pPr>
          </w:p>
        </w:tc>
      </w:tr>
      <w:tr w:rsidR="00784653" w:rsidRPr="00546010" w14:paraId="779C461D" w14:textId="77777777" w:rsidTr="00E27FEC">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99813F" w14:textId="68009595" w:rsidR="00E66C2E" w:rsidRPr="00546010" w:rsidRDefault="00356E78" w:rsidP="003E0FB8">
            <w:pPr>
              <w:spacing w:after="240"/>
              <w:rPr>
                <w:rFonts w:ascii="Calibri" w:hAnsi="Calibri"/>
                <w:b/>
                <w:bCs/>
                <w:sz w:val="20"/>
                <w:szCs w:val="20"/>
              </w:rPr>
            </w:pPr>
            <w:r>
              <w:rPr>
                <w:rFonts w:ascii="Calibri" w:hAnsi="Calibri"/>
                <w:b/>
                <w:bCs/>
                <w:sz w:val="20"/>
                <w:szCs w:val="20"/>
              </w:rPr>
              <w:t xml:space="preserve">Linear model </w:t>
            </w:r>
            <w:r w:rsidR="007F59C1">
              <w:rPr>
                <w:rFonts w:ascii="Calibri" w:hAnsi="Calibri"/>
                <w:b/>
                <w:bCs/>
                <w:sz w:val="20"/>
                <w:szCs w:val="20"/>
              </w:rPr>
              <w:t>formulation</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001B6F"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297175"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239FF"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19" w:type="dxa"/>
            <w:tcBorders>
              <w:top w:val="single" w:sz="4" w:space="0" w:color="auto"/>
              <w:left w:val="single" w:sz="4" w:space="0" w:color="auto"/>
              <w:bottom w:val="single" w:sz="4" w:space="0" w:color="auto"/>
              <w:right w:val="nil"/>
            </w:tcBorders>
            <w:shd w:val="clear" w:color="auto" w:fill="9CC2E5" w:themeFill="accent5" w:themeFillTint="99"/>
            <w:noWrap/>
            <w:vAlign w:val="bottom"/>
          </w:tcPr>
          <w:p w14:paraId="08A7B0B9"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432" w:type="dxa"/>
            <w:tcBorders>
              <w:top w:val="single" w:sz="4" w:space="0" w:color="auto"/>
              <w:left w:val="nil"/>
              <w:bottom w:val="single" w:sz="4" w:space="0" w:color="auto"/>
              <w:right w:val="single" w:sz="4" w:space="0" w:color="auto"/>
            </w:tcBorders>
            <w:shd w:val="clear" w:color="auto" w:fill="9CC2E5" w:themeFill="accent5" w:themeFillTint="99"/>
            <w:noWrap/>
            <w:vAlign w:val="bottom"/>
          </w:tcPr>
          <w:p w14:paraId="24336ED1"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63" w:type="dxa"/>
            <w:tcBorders>
              <w:top w:val="single" w:sz="4" w:space="0" w:color="auto"/>
              <w:left w:val="nil"/>
              <w:bottom w:val="single" w:sz="4" w:space="0" w:color="auto"/>
              <w:right w:val="nil"/>
            </w:tcBorders>
            <w:shd w:val="clear" w:color="auto" w:fill="9CC2E5" w:themeFill="accent5" w:themeFillTint="99"/>
            <w:noWrap/>
            <w:vAlign w:val="bottom"/>
          </w:tcPr>
          <w:p w14:paraId="642F17F3"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91" w:type="dxa"/>
            <w:tcBorders>
              <w:top w:val="single" w:sz="4" w:space="0" w:color="auto"/>
              <w:left w:val="nil"/>
              <w:bottom w:val="single" w:sz="4" w:space="0" w:color="auto"/>
              <w:right w:val="single" w:sz="4" w:space="0" w:color="auto"/>
            </w:tcBorders>
            <w:shd w:val="clear" w:color="auto" w:fill="9CC2E5" w:themeFill="accent5" w:themeFillTint="99"/>
            <w:noWrap/>
            <w:vAlign w:val="bottom"/>
          </w:tcPr>
          <w:p w14:paraId="7DB69ED0"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819" w:type="dxa"/>
            <w:tcBorders>
              <w:top w:val="single" w:sz="4" w:space="0" w:color="auto"/>
              <w:left w:val="nil"/>
              <w:bottom w:val="single" w:sz="4" w:space="0" w:color="auto"/>
              <w:right w:val="single" w:sz="4" w:space="0" w:color="auto"/>
            </w:tcBorders>
            <w:shd w:val="clear" w:color="auto" w:fill="auto"/>
          </w:tcPr>
          <w:p w14:paraId="61F79416"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auto"/>
          </w:tcPr>
          <w:p w14:paraId="71F8FA03" w14:textId="77777777" w:rsidR="00E66C2E" w:rsidRPr="00546010" w:rsidRDefault="00E66C2E" w:rsidP="003E0FB8">
            <w:pPr>
              <w:spacing w:after="240"/>
              <w:rPr>
                <w:rFonts w:ascii="Calibri" w:hAnsi="Calibri"/>
                <w:sz w:val="20"/>
                <w:szCs w:val="20"/>
              </w:rPr>
            </w:pPr>
          </w:p>
        </w:tc>
      </w:tr>
      <w:tr w:rsidR="00784653" w:rsidRPr="00546010" w14:paraId="24671593" w14:textId="77777777" w:rsidTr="00E27FEC">
        <w:trPr>
          <w:trHeight w:val="349"/>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3ABEA5" w14:textId="21C19911" w:rsidR="00E66C2E" w:rsidRPr="00546010" w:rsidRDefault="00356E78" w:rsidP="003E0FB8">
            <w:pPr>
              <w:spacing w:after="240"/>
              <w:rPr>
                <w:rFonts w:ascii="Calibri" w:hAnsi="Calibri"/>
                <w:b/>
                <w:bCs/>
                <w:sz w:val="20"/>
                <w:szCs w:val="20"/>
              </w:rPr>
            </w:pPr>
            <w:r>
              <w:rPr>
                <w:rFonts w:ascii="Calibri" w:hAnsi="Calibri"/>
                <w:b/>
                <w:bCs/>
                <w:sz w:val="20"/>
                <w:szCs w:val="20"/>
              </w:rPr>
              <w:t>Linear model with 3 day types</w:t>
            </w:r>
            <w:r w:rsidR="007F59C1">
              <w:rPr>
                <w:rFonts w:ascii="Calibri" w:hAnsi="Calibri"/>
                <w:b/>
                <w:bCs/>
                <w:sz w:val="20"/>
                <w:szCs w:val="20"/>
              </w:rPr>
              <w:t xml:space="preserve"> formulation</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B0A061" w14:textId="77777777" w:rsidR="00E66C2E" w:rsidRPr="00546010" w:rsidRDefault="00E66C2E" w:rsidP="003E0FB8">
            <w:pPr>
              <w:spacing w:after="240"/>
              <w:jc w:val="center"/>
              <w:rPr>
                <w:rFonts w:ascii="Calibri" w:hAnsi="Calibri"/>
                <w:sz w:val="20"/>
                <w:szCs w:val="20"/>
              </w:rPr>
            </w:pP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0553F2" w14:textId="77777777" w:rsidR="00E66C2E" w:rsidRPr="00546010" w:rsidRDefault="00E66C2E" w:rsidP="003E0FB8">
            <w:pPr>
              <w:spacing w:after="240"/>
              <w:jc w:val="center"/>
              <w:rPr>
                <w:rFonts w:ascii="Calibri" w:hAnsi="Calibri"/>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725949" w14:textId="77777777" w:rsidR="00E66C2E" w:rsidRPr="00546010" w:rsidRDefault="00E66C2E" w:rsidP="003E0FB8">
            <w:pPr>
              <w:spacing w:after="240"/>
              <w:jc w:val="center"/>
              <w:rPr>
                <w:rFonts w:ascii="Calibri" w:hAnsi="Calibri"/>
                <w:sz w:val="20"/>
                <w:szCs w:val="20"/>
              </w:rPr>
            </w:pPr>
          </w:p>
        </w:tc>
        <w:tc>
          <w:tcPr>
            <w:tcW w:w="519" w:type="dxa"/>
            <w:tcBorders>
              <w:top w:val="single" w:sz="4" w:space="0" w:color="auto"/>
              <w:left w:val="single" w:sz="4" w:space="0" w:color="auto"/>
              <w:bottom w:val="single" w:sz="4" w:space="0" w:color="auto"/>
              <w:right w:val="nil"/>
            </w:tcBorders>
            <w:shd w:val="clear" w:color="auto" w:fill="auto"/>
            <w:noWrap/>
            <w:vAlign w:val="bottom"/>
          </w:tcPr>
          <w:p w14:paraId="2CD80E5A" w14:textId="77777777" w:rsidR="00E66C2E" w:rsidRPr="00546010" w:rsidRDefault="00E66C2E" w:rsidP="003E0FB8">
            <w:pPr>
              <w:spacing w:after="240"/>
              <w:rPr>
                <w:rFonts w:ascii="Calibri" w:hAnsi="Calibri"/>
                <w:sz w:val="20"/>
                <w:szCs w:val="20"/>
              </w:rPr>
            </w:pPr>
          </w:p>
        </w:tc>
        <w:tc>
          <w:tcPr>
            <w:tcW w:w="432" w:type="dxa"/>
            <w:tcBorders>
              <w:top w:val="single" w:sz="4" w:space="0" w:color="auto"/>
              <w:left w:val="nil"/>
              <w:bottom w:val="single" w:sz="4" w:space="0" w:color="auto"/>
              <w:right w:val="single" w:sz="4" w:space="0" w:color="auto"/>
            </w:tcBorders>
            <w:shd w:val="clear" w:color="auto" w:fill="auto"/>
            <w:noWrap/>
            <w:vAlign w:val="bottom"/>
          </w:tcPr>
          <w:p w14:paraId="77AB5B73" w14:textId="77777777" w:rsidR="00E66C2E" w:rsidRPr="00546010" w:rsidRDefault="00E66C2E" w:rsidP="003E0FB8">
            <w:pPr>
              <w:spacing w:after="240"/>
              <w:rPr>
                <w:rFonts w:ascii="Calibri" w:hAnsi="Calibri"/>
                <w:sz w:val="20"/>
                <w:szCs w:val="20"/>
              </w:rPr>
            </w:pPr>
          </w:p>
        </w:tc>
        <w:tc>
          <w:tcPr>
            <w:tcW w:w="463" w:type="dxa"/>
            <w:tcBorders>
              <w:top w:val="single" w:sz="4" w:space="0" w:color="auto"/>
              <w:left w:val="nil"/>
              <w:bottom w:val="single" w:sz="4" w:space="0" w:color="auto"/>
              <w:right w:val="nil"/>
            </w:tcBorders>
            <w:shd w:val="clear" w:color="auto" w:fill="auto"/>
            <w:noWrap/>
            <w:vAlign w:val="bottom"/>
          </w:tcPr>
          <w:p w14:paraId="03E032EF" w14:textId="77777777" w:rsidR="00E66C2E" w:rsidRPr="00546010" w:rsidRDefault="00E66C2E" w:rsidP="003E0FB8">
            <w:pPr>
              <w:spacing w:after="240"/>
              <w:jc w:val="center"/>
              <w:rPr>
                <w:rFonts w:ascii="Calibri" w:hAnsi="Calibri"/>
                <w:sz w:val="20"/>
                <w:szCs w:val="20"/>
              </w:rPr>
            </w:pP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4B0E9A85" w14:textId="77777777" w:rsidR="00E66C2E" w:rsidRPr="00546010" w:rsidRDefault="00E66C2E" w:rsidP="003E0FB8">
            <w:pPr>
              <w:spacing w:after="240"/>
              <w:rPr>
                <w:rFonts w:ascii="Calibri" w:hAnsi="Calibri"/>
                <w:sz w:val="20"/>
                <w:szCs w:val="20"/>
              </w:rPr>
            </w:pPr>
          </w:p>
        </w:tc>
        <w:tc>
          <w:tcPr>
            <w:tcW w:w="819" w:type="dxa"/>
            <w:tcBorders>
              <w:top w:val="single" w:sz="4" w:space="0" w:color="auto"/>
              <w:left w:val="nil"/>
              <w:bottom w:val="single" w:sz="4" w:space="0" w:color="auto"/>
              <w:right w:val="single" w:sz="4" w:space="0" w:color="auto"/>
            </w:tcBorders>
            <w:shd w:val="clear" w:color="auto" w:fill="9CC2E5" w:themeFill="accent5" w:themeFillTint="99"/>
          </w:tcPr>
          <w:p w14:paraId="0A4AB3CA"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9CC2E5" w:themeFill="accent5" w:themeFillTint="99"/>
          </w:tcPr>
          <w:p w14:paraId="6EE00D31" w14:textId="77777777" w:rsidR="00E66C2E" w:rsidRPr="00546010" w:rsidRDefault="00E66C2E" w:rsidP="003E0FB8">
            <w:pPr>
              <w:spacing w:after="240"/>
              <w:rPr>
                <w:rFonts w:ascii="Calibri" w:hAnsi="Calibri"/>
                <w:sz w:val="20"/>
                <w:szCs w:val="20"/>
              </w:rPr>
            </w:pPr>
          </w:p>
        </w:tc>
      </w:tr>
      <w:tr w:rsidR="00784653" w:rsidRPr="00546010" w14:paraId="1C2098C6" w14:textId="77777777" w:rsidTr="00F66427">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B37D26" w14:textId="06F4AD45" w:rsidR="00E66C2E" w:rsidRPr="00546010" w:rsidRDefault="00356E78" w:rsidP="003E0FB8">
            <w:pPr>
              <w:spacing w:after="240"/>
              <w:rPr>
                <w:rFonts w:ascii="Calibri" w:hAnsi="Calibri"/>
                <w:b/>
                <w:bCs/>
                <w:sz w:val="20"/>
                <w:szCs w:val="20"/>
              </w:rPr>
            </w:pPr>
            <w:r w:rsidRPr="00546010">
              <w:rPr>
                <w:rFonts w:ascii="Calibri" w:hAnsi="Calibri"/>
                <w:b/>
                <w:bCs/>
                <w:sz w:val="20"/>
                <w:szCs w:val="20"/>
              </w:rPr>
              <w:t>Write proposal</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DD4DEFC" w14:textId="77777777" w:rsidR="00E66C2E" w:rsidRPr="00546010" w:rsidRDefault="00E66C2E" w:rsidP="003E0FB8">
            <w:pPr>
              <w:spacing w:after="240"/>
              <w:jc w:val="center"/>
              <w:rPr>
                <w:rFonts w:ascii="Calibri" w:hAnsi="Calibri"/>
                <w:sz w:val="20"/>
                <w:szCs w:val="20"/>
              </w:rPr>
            </w:pP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7B74FC" w14:textId="77777777" w:rsidR="00E66C2E" w:rsidRPr="00546010" w:rsidRDefault="00E66C2E" w:rsidP="003E0FB8">
            <w:pPr>
              <w:spacing w:after="240"/>
              <w:jc w:val="center"/>
              <w:rPr>
                <w:rFonts w:ascii="Calibri" w:hAnsi="Calibri"/>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3E91A" w14:textId="77777777" w:rsidR="00E66C2E" w:rsidRPr="00546010" w:rsidRDefault="00E66C2E" w:rsidP="003E0FB8">
            <w:pPr>
              <w:spacing w:after="240"/>
              <w:jc w:val="center"/>
              <w:rPr>
                <w:rFonts w:ascii="Calibri" w:hAnsi="Calibri"/>
                <w:sz w:val="20"/>
                <w:szCs w:val="20"/>
              </w:rPr>
            </w:pPr>
          </w:p>
        </w:tc>
        <w:tc>
          <w:tcPr>
            <w:tcW w:w="519" w:type="dxa"/>
            <w:tcBorders>
              <w:top w:val="single" w:sz="4" w:space="0" w:color="auto"/>
              <w:left w:val="single" w:sz="4" w:space="0" w:color="auto"/>
              <w:bottom w:val="single" w:sz="4" w:space="0" w:color="auto"/>
              <w:right w:val="nil"/>
            </w:tcBorders>
            <w:shd w:val="clear" w:color="auto" w:fill="auto"/>
            <w:noWrap/>
            <w:vAlign w:val="bottom"/>
          </w:tcPr>
          <w:p w14:paraId="51524018" w14:textId="77777777" w:rsidR="00E66C2E" w:rsidRPr="00546010" w:rsidRDefault="00E66C2E" w:rsidP="003E0FB8">
            <w:pPr>
              <w:spacing w:after="240"/>
              <w:rPr>
                <w:rFonts w:ascii="Calibri" w:hAnsi="Calibri"/>
                <w:sz w:val="20"/>
                <w:szCs w:val="20"/>
              </w:rPr>
            </w:pPr>
          </w:p>
        </w:tc>
        <w:tc>
          <w:tcPr>
            <w:tcW w:w="432" w:type="dxa"/>
            <w:tcBorders>
              <w:top w:val="single" w:sz="4" w:space="0" w:color="auto"/>
              <w:left w:val="nil"/>
              <w:bottom w:val="single" w:sz="4" w:space="0" w:color="auto"/>
              <w:right w:val="single" w:sz="4" w:space="0" w:color="auto"/>
            </w:tcBorders>
            <w:shd w:val="clear" w:color="auto" w:fill="auto"/>
            <w:noWrap/>
            <w:vAlign w:val="bottom"/>
          </w:tcPr>
          <w:p w14:paraId="5B71B4A8" w14:textId="77777777" w:rsidR="00E66C2E" w:rsidRPr="00546010" w:rsidRDefault="00E66C2E" w:rsidP="003E0FB8">
            <w:pPr>
              <w:spacing w:after="240"/>
              <w:rPr>
                <w:rFonts w:ascii="Calibri" w:hAnsi="Calibri"/>
                <w:sz w:val="20"/>
                <w:szCs w:val="20"/>
              </w:rPr>
            </w:pPr>
          </w:p>
        </w:tc>
        <w:tc>
          <w:tcPr>
            <w:tcW w:w="463" w:type="dxa"/>
            <w:tcBorders>
              <w:top w:val="single" w:sz="4" w:space="0" w:color="auto"/>
              <w:left w:val="nil"/>
              <w:bottom w:val="single" w:sz="4" w:space="0" w:color="auto"/>
              <w:right w:val="nil"/>
            </w:tcBorders>
            <w:shd w:val="clear" w:color="auto" w:fill="auto"/>
            <w:noWrap/>
            <w:vAlign w:val="bottom"/>
          </w:tcPr>
          <w:p w14:paraId="342C6600" w14:textId="77777777" w:rsidR="00E66C2E" w:rsidRPr="00546010" w:rsidRDefault="00E66C2E" w:rsidP="003E0FB8">
            <w:pPr>
              <w:spacing w:after="240"/>
              <w:jc w:val="center"/>
              <w:rPr>
                <w:rFonts w:ascii="Calibri" w:hAnsi="Calibri"/>
                <w:sz w:val="20"/>
                <w:szCs w:val="20"/>
              </w:rPr>
            </w:pP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2651E717" w14:textId="77777777" w:rsidR="00E66C2E" w:rsidRPr="00546010" w:rsidRDefault="00E66C2E" w:rsidP="003E0FB8">
            <w:pPr>
              <w:spacing w:after="240"/>
              <w:rPr>
                <w:rFonts w:ascii="Calibri" w:hAnsi="Calibri"/>
                <w:sz w:val="20"/>
                <w:szCs w:val="20"/>
              </w:rPr>
            </w:pPr>
          </w:p>
        </w:tc>
        <w:tc>
          <w:tcPr>
            <w:tcW w:w="819" w:type="dxa"/>
            <w:tcBorders>
              <w:top w:val="single" w:sz="4" w:space="0" w:color="auto"/>
              <w:left w:val="nil"/>
              <w:bottom w:val="single" w:sz="4" w:space="0" w:color="auto"/>
              <w:right w:val="single" w:sz="4" w:space="0" w:color="auto"/>
            </w:tcBorders>
            <w:shd w:val="clear" w:color="auto" w:fill="9CC2E5" w:themeFill="accent5" w:themeFillTint="99"/>
          </w:tcPr>
          <w:p w14:paraId="2F1B3612"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9CC2E5" w:themeFill="accent5" w:themeFillTint="99"/>
          </w:tcPr>
          <w:p w14:paraId="41F62CC7" w14:textId="77777777" w:rsidR="00E66C2E" w:rsidRPr="00546010" w:rsidRDefault="00E66C2E" w:rsidP="003E0FB8">
            <w:pPr>
              <w:spacing w:after="240"/>
              <w:rPr>
                <w:rFonts w:ascii="Calibri" w:hAnsi="Calibri"/>
                <w:sz w:val="20"/>
                <w:szCs w:val="20"/>
              </w:rPr>
            </w:pPr>
          </w:p>
        </w:tc>
      </w:tr>
      <w:tr w:rsidR="00784653" w:rsidRPr="00546010" w14:paraId="178D3C94" w14:textId="77777777" w:rsidTr="00E27FEC">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E2A3F8" w14:textId="0EC6EC7C" w:rsidR="00E66C2E" w:rsidRPr="00546010" w:rsidRDefault="00356E78" w:rsidP="003E0FB8">
            <w:pPr>
              <w:spacing w:after="240"/>
              <w:rPr>
                <w:rFonts w:ascii="Calibri" w:hAnsi="Calibri"/>
                <w:b/>
                <w:bCs/>
                <w:sz w:val="20"/>
                <w:szCs w:val="20"/>
              </w:rPr>
            </w:pPr>
            <w:r w:rsidRPr="00546010">
              <w:rPr>
                <w:rFonts w:ascii="Calibri" w:hAnsi="Calibri"/>
                <w:b/>
                <w:bCs/>
                <w:sz w:val="20"/>
                <w:szCs w:val="20"/>
              </w:rPr>
              <w:t>Write thesis</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B9401B"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DD19F5"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39B726"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19" w:type="dxa"/>
            <w:tcBorders>
              <w:top w:val="single" w:sz="4" w:space="0" w:color="auto"/>
              <w:left w:val="single" w:sz="4" w:space="0" w:color="auto"/>
              <w:bottom w:val="single" w:sz="4" w:space="0" w:color="auto"/>
              <w:right w:val="nil"/>
            </w:tcBorders>
            <w:shd w:val="clear" w:color="auto" w:fill="auto"/>
            <w:noWrap/>
            <w:vAlign w:val="bottom"/>
          </w:tcPr>
          <w:p w14:paraId="5A34236A"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32" w:type="dxa"/>
            <w:tcBorders>
              <w:top w:val="single" w:sz="4" w:space="0" w:color="auto"/>
              <w:left w:val="nil"/>
              <w:bottom w:val="single" w:sz="4" w:space="0" w:color="auto"/>
              <w:right w:val="single" w:sz="4" w:space="0" w:color="auto"/>
            </w:tcBorders>
            <w:shd w:val="clear" w:color="auto" w:fill="auto"/>
            <w:noWrap/>
            <w:vAlign w:val="bottom"/>
          </w:tcPr>
          <w:p w14:paraId="1D3F8808"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463" w:type="dxa"/>
            <w:tcBorders>
              <w:top w:val="single" w:sz="4" w:space="0" w:color="auto"/>
              <w:left w:val="nil"/>
              <w:bottom w:val="single" w:sz="4" w:space="0" w:color="auto"/>
              <w:right w:val="nil"/>
            </w:tcBorders>
            <w:shd w:val="clear" w:color="auto" w:fill="auto"/>
            <w:noWrap/>
            <w:vAlign w:val="bottom"/>
          </w:tcPr>
          <w:p w14:paraId="29524B50" w14:textId="77777777" w:rsidR="00E66C2E" w:rsidRPr="00546010" w:rsidRDefault="00E66C2E" w:rsidP="003E0FB8">
            <w:pPr>
              <w:spacing w:after="240"/>
              <w:jc w:val="center"/>
              <w:rPr>
                <w:rFonts w:ascii="Calibri" w:hAnsi="Calibri"/>
                <w:sz w:val="20"/>
                <w:szCs w:val="20"/>
              </w:rPr>
            </w:pPr>
            <w:r w:rsidRPr="00546010">
              <w:rPr>
                <w:rFonts w:ascii="Calibri" w:hAnsi="Calibri"/>
                <w:sz w:val="20"/>
                <w:szCs w:val="20"/>
              </w:rPr>
              <w:t> </w:t>
            </w: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551FFC93" w14:textId="77777777" w:rsidR="00E66C2E" w:rsidRPr="00546010" w:rsidRDefault="00E66C2E" w:rsidP="003E0FB8">
            <w:pPr>
              <w:spacing w:after="240"/>
              <w:rPr>
                <w:rFonts w:ascii="Calibri" w:hAnsi="Calibri"/>
                <w:sz w:val="20"/>
                <w:szCs w:val="20"/>
              </w:rPr>
            </w:pPr>
            <w:r w:rsidRPr="00546010">
              <w:rPr>
                <w:rFonts w:ascii="Calibri" w:hAnsi="Calibri"/>
                <w:sz w:val="20"/>
                <w:szCs w:val="20"/>
              </w:rPr>
              <w:t> </w:t>
            </w:r>
          </w:p>
        </w:tc>
        <w:tc>
          <w:tcPr>
            <w:tcW w:w="819" w:type="dxa"/>
            <w:tcBorders>
              <w:top w:val="single" w:sz="4" w:space="0" w:color="auto"/>
              <w:left w:val="nil"/>
              <w:bottom w:val="single" w:sz="4" w:space="0" w:color="auto"/>
              <w:right w:val="single" w:sz="4" w:space="0" w:color="auto"/>
            </w:tcBorders>
            <w:shd w:val="clear" w:color="auto" w:fill="9CC2E5" w:themeFill="accent5" w:themeFillTint="99"/>
          </w:tcPr>
          <w:p w14:paraId="47297C4D" w14:textId="77777777" w:rsidR="00E66C2E" w:rsidRPr="00546010" w:rsidRDefault="00E66C2E"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9CC2E5" w:themeFill="accent5" w:themeFillTint="99"/>
          </w:tcPr>
          <w:p w14:paraId="1D927B34" w14:textId="77777777" w:rsidR="00E66C2E" w:rsidRPr="00546010" w:rsidRDefault="00E66C2E" w:rsidP="003E0FB8">
            <w:pPr>
              <w:spacing w:after="240"/>
              <w:rPr>
                <w:rFonts w:ascii="Calibri" w:hAnsi="Calibri"/>
                <w:sz w:val="20"/>
                <w:szCs w:val="20"/>
              </w:rPr>
            </w:pPr>
          </w:p>
        </w:tc>
      </w:tr>
      <w:tr w:rsidR="00784653" w:rsidRPr="00546010" w14:paraId="1436DE34" w14:textId="77777777" w:rsidTr="00E27FEC">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7C761C" w14:textId="203D2731" w:rsidR="00356E78" w:rsidRPr="00546010" w:rsidRDefault="00356E78" w:rsidP="003E0FB8">
            <w:pPr>
              <w:spacing w:after="240"/>
              <w:rPr>
                <w:rFonts w:ascii="Calibri" w:hAnsi="Calibri"/>
                <w:b/>
                <w:bCs/>
                <w:sz w:val="20"/>
                <w:szCs w:val="20"/>
              </w:rPr>
            </w:pPr>
            <w:r w:rsidRPr="00546010">
              <w:rPr>
                <w:rFonts w:ascii="Calibri" w:hAnsi="Calibri"/>
                <w:b/>
                <w:bCs/>
                <w:sz w:val="20"/>
                <w:szCs w:val="20"/>
              </w:rPr>
              <w:t>Defend thesis</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CBFA91" w14:textId="77777777" w:rsidR="00356E78" w:rsidRPr="00546010" w:rsidRDefault="00356E78" w:rsidP="003E0FB8">
            <w:pPr>
              <w:spacing w:after="240"/>
              <w:jc w:val="center"/>
              <w:rPr>
                <w:rFonts w:ascii="Calibri" w:hAnsi="Calibri"/>
                <w:sz w:val="20"/>
                <w:szCs w:val="20"/>
              </w:rPr>
            </w:pP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588A2E" w14:textId="77777777" w:rsidR="00356E78" w:rsidRPr="00546010" w:rsidRDefault="00356E78" w:rsidP="003E0FB8">
            <w:pPr>
              <w:spacing w:after="240"/>
              <w:jc w:val="center"/>
              <w:rPr>
                <w:rFonts w:ascii="Calibri" w:hAnsi="Calibri"/>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B9EA25" w14:textId="77777777" w:rsidR="00356E78" w:rsidRPr="00546010" w:rsidRDefault="00356E78" w:rsidP="003E0FB8">
            <w:pPr>
              <w:spacing w:after="240"/>
              <w:jc w:val="center"/>
              <w:rPr>
                <w:rFonts w:ascii="Calibri" w:hAnsi="Calibri"/>
                <w:sz w:val="20"/>
                <w:szCs w:val="20"/>
              </w:rPr>
            </w:pPr>
          </w:p>
        </w:tc>
        <w:tc>
          <w:tcPr>
            <w:tcW w:w="519" w:type="dxa"/>
            <w:tcBorders>
              <w:top w:val="single" w:sz="4" w:space="0" w:color="auto"/>
              <w:left w:val="single" w:sz="4" w:space="0" w:color="auto"/>
              <w:bottom w:val="single" w:sz="4" w:space="0" w:color="auto"/>
              <w:right w:val="nil"/>
            </w:tcBorders>
            <w:shd w:val="clear" w:color="auto" w:fill="auto"/>
            <w:noWrap/>
            <w:vAlign w:val="bottom"/>
          </w:tcPr>
          <w:p w14:paraId="01584258" w14:textId="77777777" w:rsidR="00356E78" w:rsidRPr="00546010" w:rsidRDefault="00356E78" w:rsidP="003E0FB8">
            <w:pPr>
              <w:spacing w:after="240"/>
              <w:rPr>
                <w:rFonts w:ascii="Calibri" w:hAnsi="Calibri"/>
                <w:sz w:val="20"/>
                <w:szCs w:val="20"/>
              </w:rPr>
            </w:pPr>
          </w:p>
        </w:tc>
        <w:tc>
          <w:tcPr>
            <w:tcW w:w="432" w:type="dxa"/>
            <w:tcBorders>
              <w:top w:val="single" w:sz="4" w:space="0" w:color="auto"/>
              <w:left w:val="nil"/>
              <w:bottom w:val="single" w:sz="4" w:space="0" w:color="auto"/>
              <w:right w:val="single" w:sz="4" w:space="0" w:color="auto"/>
            </w:tcBorders>
            <w:shd w:val="clear" w:color="auto" w:fill="auto"/>
            <w:noWrap/>
            <w:vAlign w:val="bottom"/>
          </w:tcPr>
          <w:p w14:paraId="31F5E696" w14:textId="77777777" w:rsidR="00356E78" w:rsidRPr="00546010" w:rsidRDefault="00356E78" w:rsidP="003E0FB8">
            <w:pPr>
              <w:spacing w:after="240"/>
              <w:rPr>
                <w:rFonts w:ascii="Calibri" w:hAnsi="Calibri"/>
                <w:sz w:val="20"/>
                <w:szCs w:val="20"/>
              </w:rPr>
            </w:pPr>
          </w:p>
        </w:tc>
        <w:tc>
          <w:tcPr>
            <w:tcW w:w="463" w:type="dxa"/>
            <w:tcBorders>
              <w:top w:val="single" w:sz="4" w:space="0" w:color="auto"/>
              <w:left w:val="nil"/>
              <w:bottom w:val="single" w:sz="4" w:space="0" w:color="auto"/>
              <w:right w:val="nil"/>
            </w:tcBorders>
            <w:shd w:val="clear" w:color="auto" w:fill="auto"/>
            <w:noWrap/>
            <w:vAlign w:val="bottom"/>
          </w:tcPr>
          <w:p w14:paraId="419BE04F" w14:textId="77777777" w:rsidR="00356E78" w:rsidRPr="00546010" w:rsidRDefault="00356E78" w:rsidP="003E0FB8">
            <w:pPr>
              <w:spacing w:after="240"/>
              <w:jc w:val="center"/>
              <w:rPr>
                <w:rFonts w:ascii="Calibri" w:hAnsi="Calibri"/>
                <w:sz w:val="20"/>
                <w:szCs w:val="20"/>
              </w:rPr>
            </w:pP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13F9178C" w14:textId="77777777" w:rsidR="00356E78" w:rsidRPr="00546010" w:rsidRDefault="00356E78" w:rsidP="003E0FB8">
            <w:pPr>
              <w:spacing w:after="240"/>
              <w:rPr>
                <w:rFonts w:ascii="Calibri" w:hAnsi="Calibri"/>
                <w:sz w:val="20"/>
                <w:szCs w:val="20"/>
              </w:rPr>
            </w:pPr>
          </w:p>
        </w:tc>
        <w:tc>
          <w:tcPr>
            <w:tcW w:w="819" w:type="dxa"/>
            <w:tcBorders>
              <w:top w:val="single" w:sz="4" w:space="0" w:color="auto"/>
              <w:left w:val="nil"/>
              <w:bottom w:val="single" w:sz="4" w:space="0" w:color="auto"/>
              <w:right w:val="single" w:sz="4" w:space="0" w:color="auto"/>
            </w:tcBorders>
            <w:shd w:val="clear" w:color="auto" w:fill="auto"/>
          </w:tcPr>
          <w:p w14:paraId="560913C0" w14:textId="77777777" w:rsidR="00356E78" w:rsidRPr="00546010" w:rsidRDefault="00356E78"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9CC2E5" w:themeFill="accent5" w:themeFillTint="99"/>
          </w:tcPr>
          <w:p w14:paraId="354787F0" w14:textId="77777777" w:rsidR="00356E78" w:rsidRPr="00546010" w:rsidRDefault="00356E78" w:rsidP="003E0FB8">
            <w:pPr>
              <w:spacing w:after="240"/>
              <w:rPr>
                <w:rFonts w:ascii="Calibri" w:hAnsi="Calibri"/>
                <w:sz w:val="20"/>
                <w:szCs w:val="20"/>
              </w:rPr>
            </w:pPr>
          </w:p>
        </w:tc>
      </w:tr>
      <w:tr w:rsidR="00E27FEC" w:rsidRPr="00546010" w14:paraId="0402162F" w14:textId="77777777" w:rsidTr="00F66427">
        <w:trPr>
          <w:trHeight w:val="275"/>
        </w:trPr>
        <w:tc>
          <w:tcPr>
            <w:tcW w:w="31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C59737" w14:textId="797753FC" w:rsidR="00E27FEC" w:rsidRPr="00546010" w:rsidRDefault="00E27FEC" w:rsidP="003E0FB8">
            <w:pPr>
              <w:spacing w:after="240"/>
              <w:rPr>
                <w:rFonts w:ascii="Calibri" w:hAnsi="Calibri"/>
                <w:b/>
                <w:bCs/>
                <w:sz w:val="20"/>
                <w:szCs w:val="20"/>
              </w:rPr>
            </w:pPr>
            <w:r>
              <w:rPr>
                <w:rFonts w:ascii="Calibri" w:hAnsi="Calibri"/>
                <w:b/>
                <w:bCs/>
                <w:sz w:val="20"/>
                <w:szCs w:val="20"/>
              </w:rPr>
              <w:t>Write journal article</w:t>
            </w: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46FE36" w14:textId="77777777" w:rsidR="00E27FEC" w:rsidRPr="00546010" w:rsidRDefault="00E27FEC" w:rsidP="003E0FB8">
            <w:pPr>
              <w:spacing w:after="240"/>
              <w:jc w:val="center"/>
              <w:rPr>
                <w:rFonts w:ascii="Calibri" w:hAnsi="Calibri"/>
                <w:sz w:val="20"/>
                <w:szCs w:val="20"/>
              </w:rPr>
            </w:pPr>
          </w:p>
        </w:tc>
        <w:tc>
          <w:tcPr>
            <w:tcW w:w="10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93204E" w14:textId="77777777" w:rsidR="00E27FEC" w:rsidRPr="00546010" w:rsidRDefault="00E27FEC" w:rsidP="003E0FB8">
            <w:pPr>
              <w:spacing w:after="240"/>
              <w:jc w:val="center"/>
              <w:rPr>
                <w:rFonts w:ascii="Calibri" w:hAnsi="Calibri"/>
                <w:sz w:val="20"/>
                <w:szCs w:val="20"/>
              </w:rPr>
            </w:pPr>
          </w:p>
        </w:tc>
        <w:tc>
          <w:tcPr>
            <w:tcW w:w="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4B1D23" w14:textId="77777777" w:rsidR="00E27FEC" w:rsidRPr="00546010" w:rsidRDefault="00E27FEC" w:rsidP="003E0FB8">
            <w:pPr>
              <w:spacing w:after="240"/>
              <w:jc w:val="center"/>
              <w:rPr>
                <w:rFonts w:ascii="Calibri" w:hAnsi="Calibri"/>
                <w:sz w:val="20"/>
                <w:szCs w:val="20"/>
              </w:rPr>
            </w:pPr>
          </w:p>
        </w:tc>
        <w:tc>
          <w:tcPr>
            <w:tcW w:w="519" w:type="dxa"/>
            <w:tcBorders>
              <w:top w:val="single" w:sz="4" w:space="0" w:color="auto"/>
              <w:left w:val="single" w:sz="4" w:space="0" w:color="auto"/>
              <w:bottom w:val="single" w:sz="4" w:space="0" w:color="auto"/>
              <w:right w:val="nil"/>
            </w:tcBorders>
            <w:shd w:val="clear" w:color="auto" w:fill="auto"/>
            <w:noWrap/>
            <w:vAlign w:val="bottom"/>
          </w:tcPr>
          <w:p w14:paraId="25A9A886" w14:textId="77777777" w:rsidR="00E27FEC" w:rsidRPr="00546010" w:rsidRDefault="00E27FEC" w:rsidP="003E0FB8">
            <w:pPr>
              <w:spacing w:after="240"/>
              <w:rPr>
                <w:rFonts w:ascii="Calibri" w:hAnsi="Calibri"/>
                <w:sz w:val="20"/>
                <w:szCs w:val="20"/>
              </w:rPr>
            </w:pPr>
          </w:p>
        </w:tc>
        <w:tc>
          <w:tcPr>
            <w:tcW w:w="432" w:type="dxa"/>
            <w:tcBorders>
              <w:top w:val="single" w:sz="4" w:space="0" w:color="auto"/>
              <w:left w:val="nil"/>
              <w:bottom w:val="single" w:sz="4" w:space="0" w:color="auto"/>
              <w:right w:val="single" w:sz="4" w:space="0" w:color="auto"/>
            </w:tcBorders>
            <w:shd w:val="clear" w:color="auto" w:fill="auto"/>
            <w:noWrap/>
            <w:vAlign w:val="bottom"/>
          </w:tcPr>
          <w:p w14:paraId="78B2EA3A" w14:textId="77777777" w:rsidR="00E27FEC" w:rsidRPr="00546010" w:rsidRDefault="00E27FEC" w:rsidP="003E0FB8">
            <w:pPr>
              <w:spacing w:after="240"/>
              <w:rPr>
                <w:rFonts w:ascii="Calibri" w:hAnsi="Calibri"/>
                <w:sz w:val="20"/>
                <w:szCs w:val="20"/>
              </w:rPr>
            </w:pPr>
          </w:p>
        </w:tc>
        <w:tc>
          <w:tcPr>
            <w:tcW w:w="463" w:type="dxa"/>
            <w:tcBorders>
              <w:top w:val="single" w:sz="4" w:space="0" w:color="auto"/>
              <w:left w:val="nil"/>
              <w:bottom w:val="single" w:sz="4" w:space="0" w:color="auto"/>
              <w:right w:val="nil"/>
            </w:tcBorders>
            <w:shd w:val="clear" w:color="auto" w:fill="auto"/>
            <w:noWrap/>
            <w:vAlign w:val="bottom"/>
          </w:tcPr>
          <w:p w14:paraId="02D0B334" w14:textId="77777777" w:rsidR="00E27FEC" w:rsidRPr="00546010" w:rsidRDefault="00E27FEC" w:rsidP="003E0FB8">
            <w:pPr>
              <w:spacing w:after="240"/>
              <w:jc w:val="center"/>
              <w:rPr>
                <w:rFonts w:ascii="Calibri" w:hAnsi="Calibri"/>
                <w:sz w:val="20"/>
                <w:szCs w:val="20"/>
              </w:rPr>
            </w:pPr>
          </w:p>
        </w:tc>
        <w:tc>
          <w:tcPr>
            <w:tcW w:w="591" w:type="dxa"/>
            <w:tcBorders>
              <w:top w:val="single" w:sz="4" w:space="0" w:color="auto"/>
              <w:left w:val="nil"/>
              <w:bottom w:val="single" w:sz="4" w:space="0" w:color="auto"/>
              <w:right w:val="single" w:sz="4" w:space="0" w:color="auto"/>
            </w:tcBorders>
            <w:shd w:val="clear" w:color="auto" w:fill="auto"/>
            <w:noWrap/>
            <w:vAlign w:val="bottom"/>
          </w:tcPr>
          <w:p w14:paraId="1B777662" w14:textId="77777777" w:rsidR="00E27FEC" w:rsidRPr="00546010" w:rsidRDefault="00E27FEC" w:rsidP="003E0FB8">
            <w:pPr>
              <w:spacing w:after="240"/>
              <w:rPr>
                <w:rFonts w:ascii="Calibri" w:hAnsi="Calibri"/>
                <w:sz w:val="20"/>
                <w:szCs w:val="20"/>
              </w:rPr>
            </w:pPr>
          </w:p>
        </w:tc>
        <w:tc>
          <w:tcPr>
            <w:tcW w:w="819" w:type="dxa"/>
            <w:tcBorders>
              <w:top w:val="single" w:sz="4" w:space="0" w:color="auto"/>
              <w:left w:val="nil"/>
              <w:bottom w:val="single" w:sz="4" w:space="0" w:color="auto"/>
              <w:right w:val="single" w:sz="4" w:space="0" w:color="auto"/>
            </w:tcBorders>
            <w:shd w:val="clear" w:color="auto" w:fill="9CC2E5" w:themeFill="accent5" w:themeFillTint="99"/>
          </w:tcPr>
          <w:p w14:paraId="510552B0" w14:textId="77777777" w:rsidR="00E27FEC" w:rsidRPr="00546010" w:rsidRDefault="00E27FEC" w:rsidP="003E0FB8">
            <w:pPr>
              <w:spacing w:after="240"/>
              <w:rPr>
                <w:rFonts w:ascii="Calibri" w:hAnsi="Calibri"/>
                <w:sz w:val="20"/>
                <w:szCs w:val="20"/>
              </w:rPr>
            </w:pPr>
          </w:p>
        </w:tc>
        <w:tc>
          <w:tcPr>
            <w:tcW w:w="832" w:type="dxa"/>
            <w:tcBorders>
              <w:top w:val="single" w:sz="4" w:space="0" w:color="auto"/>
              <w:left w:val="nil"/>
              <w:bottom w:val="single" w:sz="4" w:space="0" w:color="auto"/>
              <w:right w:val="single" w:sz="4" w:space="0" w:color="auto"/>
            </w:tcBorders>
            <w:shd w:val="clear" w:color="auto" w:fill="9CC2E5" w:themeFill="accent5" w:themeFillTint="99"/>
          </w:tcPr>
          <w:p w14:paraId="5442068C" w14:textId="77777777" w:rsidR="00E27FEC" w:rsidRPr="00546010" w:rsidRDefault="00E27FEC" w:rsidP="003E0FB8">
            <w:pPr>
              <w:spacing w:after="240"/>
              <w:rPr>
                <w:rFonts w:ascii="Calibri" w:hAnsi="Calibri"/>
                <w:sz w:val="20"/>
                <w:szCs w:val="20"/>
              </w:rPr>
            </w:pPr>
          </w:p>
        </w:tc>
      </w:tr>
    </w:tbl>
    <w:p w14:paraId="1158DEEF" w14:textId="77777777" w:rsidR="00A83170" w:rsidRDefault="00A83170" w:rsidP="003E0FB8">
      <w:pPr>
        <w:spacing w:after="240"/>
        <w:jc w:val="both"/>
        <w:rPr>
          <w:b/>
          <w:sz w:val="28"/>
        </w:rPr>
      </w:pPr>
    </w:p>
    <w:p w14:paraId="04963904" w14:textId="77777777" w:rsidR="004543CB" w:rsidRDefault="004543CB" w:rsidP="003E0FB8">
      <w:pPr>
        <w:spacing w:after="240"/>
        <w:jc w:val="both"/>
        <w:rPr>
          <w:b/>
          <w:sz w:val="28"/>
        </w:rPr>
      </w:pPr>
    </w:p>
    <w:p w14:paraId="7382800A" w14:textId="77777777" w:rsidR="004543CB" w:rsidRDefault="004543CB" w:rsidP="003E0FB8">
      <w:pPr>
        <w:spacing w:after="240"/>
        <w:jc w:val="both"/>
        <w:rPr>
          <w:b/>
          <w:sz w:val="28"/>
        </w:rPr>
      </w:pPr>
    </w:p>
    <w:p w14:paraId="211BFCAA" w14:textId="77777777" w:rsidR="004543CB" w:rsidRDefault="004543CB" w:rsidP="003E0FB8">
      <w:pPr>
        <w:spacing w:after="240"/>
        <w:jc w:val="both"/>
        <w:rPr>
          <w:b/>
          <w:sz w:val="28"/>
        </w:rPr>
      </w:pPr>
    </w:p>
    <w:p w14:paraId="23D26A57" w14:textId="70770587" w:rsidR="00FE2F47" w:rsidRPr="00FE2F47" w:rsidRDefault="00FE2F47" w:rsidP="003E0FB8">
      <w:pPr>
        <w:spacing w:after="240"/>
        <w:jc w:val="both"/>
        <w:rPr>
          <w:b/>
          <w:sz w:val="28"/>
        </w:rPr>
      </w:pPr>
      <w:r w:rsidRPr="00FE2F47">
        <w:rPr>
          <w:b/>
          <w:sz w:val="28"/>
        </w:rPr>
        <w:lastRenderedPageBreak/>
        <w:t>Expected Outcomes and Significance of the Work</w:t>
      </w:r>
    </w:p>
    <w:p w14:paraId="22867FA5" w14:textId="60CD8BEC" w:rsidR="007B1D4E" w:rsidRDefault="00710700" w:rsidP="003E0FB8">
      <w:pPr>
        <w:spacing w:after="240" w:line="480" w:lineRule="auto"/>
        <w:jc w:val="both"/>
      </w:pPr>
      <w:r>
        <w:tab/>
        <w:t>This study</w:t>
      </w:r>
      <w:r w:rsidR="004040AA">
        <w:t xml:space="preserve"> was initiated with an expectation to </w:t>
      </w:r>
      <w:r w:rsidR="00BB68D6">
        <w:t>help</w:t>
      </w:r>
      <w:r w:rsidR="004040AA">
        <w:t xml:space="preserve"> water managers deci</w:t>
      </w:r>
      <w:r w:rsidR="00BB68D6">
        <w:t>de</w:t>
      </w:r>
      <w:r w:rsidR="004040AA">
        <w:t xml:space="preserve"> the number of steady low bug flow days </w:t>
      </w:r>
      <w:r w:rsidR="00F21A28">
        <w:t>during</w:t>
      </w:r>
      <w:r w:rsidR="004040AA">
        <w:t xml:space="preserve"> a month</w:t>
      </w:r>
      <w:r w:rsidR="00BB68D6">
        <w:t xml:space="preserve"> and tradeoffs with hydropower </w:t>
      </w:r>
      <w:r w:rsidR="00D72565">
        <w:t>revenue.</w:t>
      </w:r>
      <w:r w:rsidR="004040AA">
        <w:t xml:space="preserve"> These two </w:t>
      </w:r>
      <w:r w:rsidR="007B1D4E">
        <w:t xml:space="preserve">goals </w:t>
      </w:r>
      <w:r w:rsidR="004040AA">
        <w:t xml:space="preserve">can be </w:t>
      </w:r>
      <w:r w:rsidR="00DB33F9">
        <w:t>achieved</w:t>
      </w:r>
      <w:r w:rsidR="004040AA">
        <w:t xml:space="preserve"> via </w:t>
      </w:r>
      <w:r w:rsidR="009C5BA5">
        <w:t>applying</w:t>
      </w:r>
      <w:r w:rsidR="004040AA">
        <w:t xml:space="preserve"> the model over different months and availability of the latest energy pricing data. </w:t>
      </w:r>
    </w:p>
    <w:p w14:paraId="670C6101" w14:textId="70F6BA84" w:rsidR="005F053F" w:rsidRDefault="00D31579" w:rsidP="003E0FB8">
      <w:pPr>
        <w:spacing w:after="240" w:line="480" w:lineRule="auto"/>
        <w:jc w:val="both"/>
      </w:pPr>
      <w:r>
        <w:tab/>
        <w:t xml:space="preserve">Overall, it can be expected that this </w:t>
      </w:r>
      <w:r w:rsidR="00B636DC">
        <w:t xml:space="preserve">study will offer </w:t>
      </w:r>
      <w:r w:rsidR="004518E2">
        <w:t>a</w:t>
      </w:r>
      <w:r w:rsidR="00B636DC">
        <w:t xml:space="preserve"> linear programming tool where water managers and hydropower producers can easily quantify the </w:t>
      </w:r>
      <w:r w:rsidR="004518E2">
        <w:t xml:space="preserve">financial </w:t>
      </w:r>
      <w:r w:rsidR="00B636DC">
        <w:t xml:space="preserve">impacts of </w:t>
      </w:r>
      <w:r w:rsidR="004518E2">
        <w:t>steady flow days under different financial, hydrologic, and other conditions</w:t>
      </w:r>
      <w:r w:rsidR="00B636DC">
        <w:t xml:space="preserve">. Moreover, the financial analysis presented in the study will promote </w:t>
      </w:r>
      <w:r w:rsidR="00CB39EE">
        <w:t>mutual and</w:t>
      </w:r>
      <w:r w:rsidR="00B636DC">
        <w:t xml:space="preserve"> informed </w:t>
      </w:r>
      <w:r w:rsidR="005D1B72">
        <w:t>decision-making</w:t>
      </w:r>
      <w:r w:rsidR="00B636DC">
        <w:t xml:space="preserve"> </w:t>
      </w:r>
      <w:r w:rsidR="00CB39EE">
        <w:t xml:space="preserve">process, </w:t>
      </w:r>
      <w:r w:rsidR="004518E2">
        <w:t>for example to help estimate the lost hydropower revenue associated with different bug flow regimes</w:t>
      </w:r>
      <w:r w:rsidR="00CB39EE">
        <w:t>.</w:t>
      </w:r>
      <w:r w:rsidR="00FF0F63">
        <w:t xml:space="preserve"> The study will offer tradeoffs under variety of scenarios (e.g. total monthly volume, energy price differential, and offset releases) which will be readily available for use.</w:t>
      </w:r>
      <w:r w:rsidR="00CB39EE">
        <w:t xml:space="preserve"> Lastly, the ecosystem metric (i.e. number of steady low flow days) used here not only </w:t>
      </w:r>
      <w:r w:rsidR="00F21A28">
        <w:t>distinguish</w:t>
      </w:r>
      <w:r w:rsidR="00CB39EE">
        <w:t xml:space="preserve"> the work but supports the broader application of the</w:t>
      </w:r>
      <w:r w:rsidR="00F21A28">
        <w:t xml:space="preserve"> concept</w:t>
      </w:r>
      <w:r w:rsidR="00CB39EE">
        <w:t xml:space="preserve">. </w:t>
      </w:r>
      <w:r w:rsidR="00F21A28">
        <w:t>For instance, the study can be easily applied to any hydropower producing dam; knowing the physical constraints of the reservoir, energy pricing, basic information about the release pattern, and managerial constraints.</w:t>
      </w:r>
    </w:p>
    <w:p w14:paraId="445E5117" w14:textId="7159B200" w:rsidR="005D1B72" w:rsidRDefault="005D1B72" w:rsidP="005F053F">
      <w:pPr>
        <w:spacing w:after="240" w:line="480" w:lineRule="auto"/>
        <w:jc w:val="both"/>
      </w:pPr>
    </w:p>
    <w:p w14:paraId="5C1C8A95" w14:textId="77777777" w:rsidR="003C5846" w:rsidRDefault="003C5846" w:rsidP="005D1B72">
      <w:pPr>
        <w:spacing w:line="480" w:lineRule="auto"/>
        <w:jc w:val="both"/>
      </w:pPr>
    </w:p>
    <w:p w14:paraId="0A5C09FC" w14:textId="77777777" w:rsidR="003C5846" w:rsidRDefault="003C5846" w:rsidP="005D1B72">
      <w:pPr>
        <w:spacing w:line="480" w:lineRule="auto"/>
        <w:jc w:val="both"/>
        <w:rPr>
          <w:b/>
          <w:sz w:val="28"/>
        </w:rPr>
      </w:pPr>
    </w:p>
    <w:p w14:paraId="460922F2" w14:textId="77777777" w:rsidR="003C5846" w:rsidRDefault="003C5846" w:rsidP="005D1B72">
      <w:pPr>
        <w:spacing w:line="480" w:lineRule="auto"/>
        <w:jc w:val="both"/>
        <w:rPr>
          <w:b/>
          <w:sz w:val="28"/>
        </w:rPr>
      </w:pPr>
    </w:p>
    <w:p w14:paraId="60F0C923" w14:textId="77777777" w:rsidR="003C5846" w:rsidRDefault="003C5846" w:rsidP="005D1B72">
      <w:pPr>
        <w:spacing w:line="480" w:lineRule="auto"/>
        <w:jc w:val="both"/>
        <w:rPr>
          <w:b/>
          <w:sz w:val="28"/>
        </w:rPr>
      </w:pPr>
    </w:p>
    <w:p w14:paraId="4EB283F3" w14:textId="77777777" w:rsidR="004543CB" w:rsidRDefault="004543CB" w:rsidP="005D1B72">
      <w:pPr>
        <w:spacing w:line="480" w:lineRule="auto"/>
        <w:jc w:val="both"/>
        <w:rPr>
          <w:b/>
          <w:sz w:val="28"/>
        </w:rPr>
      </w:pPr>
    </w:p>
    <w:p w14:paraId="5F0B51FD" w14:textId="49B8B988" w:rsidR="00F31F4B" w:rsidRPr="005F053F" w:rsidRDefault="00F31F4B" w:rsidP="005D1B72">
      <w:pPr>
        <w:spacing w:line="480" w:lineRule="auto"/>
        <w:jc w:val="both"/>
      </w:pPr>
      <w:r w:rsidRPr="007F779C">
        <w:rPr>
          <w:b/>
          <w:sz w:val="28"/>
        </w:rPr>
        <w:lastRenderedPageBreak/>
        <w:t>References</w:t>
      </w:r>
    </w:p>
    <w:p w14:paraId="6691A410" w14:textId="77777777" w:rsidR="001433DD" w:rsidRPr="0029403A" w:rsidRDefault="001433DD" w:rsidP="001433DD">
      <w:pPr>
        <w:jc w:val="both"/>
        <w:rPr>
          <w:color w:val="222222"/>
          <w:sz w:val="32"/>
          <w:szCs w:val="20"/>
          <w:shd w:val="clear" w:color="auto" w:fill="FFFFFF"/>
        </w:rPr>
      </w:pPr>
      <w:r w:rsidRPr="0029403A">
        <w:rPr>
          <w:color w:val="222222"/>
          <w:szCs w:val="20"/>
          <w:shd w:val="clear" w:color="auto" w:fill="FFFFFF"/>
        </w:rPr>
        <w:t xml:space="preserve">Acreman, M., Arthington, A. H., </w:t>
      </w:r>
      <w:proofErr w:type="spellStart"/>
      <w:r w:rsidRPr="0029403A">
        <w:rPr>
          <w:color w:val="222222"/>
          <w:szCs w:val="20"/>
          <w:shd w:val="clear" w:color="auto" w:fill="FFFFFF"/>
        </w:rPr>
        <w:t>Colloff</w:t>
      </w:r>
      <w:proofErr w:type="spellEnd"/>
      <w:r w:rsidRPr="0029403A">
        <w:rPr>
          <w:color w:val="222222"/>
          <w:szCs w:val="20"/>
          <w:shd w:val="clear" w:color="auto" w:fill="FFFFFF"/>
        </w:rPr>
        <w:t>, M. J., Couch, C., Crossman, N. D., Dyer, F., ... &amp; Young, W. (2014). Environmental flows for natural, hybrid, and novel riverine ecosystems in a changing world. </w:t>
      </w:r>
      <w:r w:rsidRPr="0029403A">
        <w:rPr>
          <w:i/>
          <w:iCs/>
          <w:color w:val="222222"/>
          <w:szCs w:val="20"/>
          <w:shd w:val="clear" w:color="auto" w:fill="FFFFFF"/>
        </w:rPr>
        <w:t>Frontiers in Ecology and the Environment</w:t>
      </w:r>
      <w:r w:rsidRPr="0029403A">
        <w:rPr>
          <w:color w:val="222222"/>
          <w:szCs w:val="20"/>
          <w:shd w:val="clear" w:color="auto" w:fill="FFFFFF"/>
        </w:rPr>
        <w:t>, </w:t>
      </w:r>
      <w:r w:rsidRPr="0029403A">
        <w:rPr>
          <w:i/>
          <w:iCs/>
          <w:color w:val="222222"/>
          <w:szCs w:val="20"/>
          <w:shd w:val="clear" w:color="auto" w:fill="FFFFFF"/>
        </w:rPr>
        <w:t>12</w:t>
      </w:r>
      <w:r w:rsidRPr="0029403A">
        <w:rPr>
          <w:color w:val="222222"/>
          <w:szCs w:val="20"/>
          <w:shd w:val="clear" w:color="auto" w:fill="FFFFFF"/>
        </w:rPr>
        <w:t>(8), 466-473.</w:t>
      </w:r>
    </w:p>
    <w:p w14:paraId="630233FF" w14:textId="77777777" w:rsidR="001433DD" w:rsidRDefault="001433DD" w:rsidP="00F31F4B">
      <w:pPr>
        <w:jc w:val="both"/>
        <w:rPr>
          <w:color w:val="222222"/>
          <w:szCs w:val="20"/>
          <w:shd w:val="clear" w:color="auto" w:fill="FFFFFF"/>
        </w:rPr>
      </w:pPr>
    </w:p>
    <w:p w14:paraId="63C487E9" w14:textId="6E2D82DC" w:rsidR="008045AF" w:rsidRDefault="008045AF" w:rsidP="00F31F4B">
      <w:pPr>
        <w:jc w:val="both"/>
        <w:rPr>
          <w:color w:val="222222"/>
          <w:szCs w:val="20"/>
          <w:shd w:val="clear" w:color="auto" w:fill="FFFFFF"/>
        </w:rPr>
      </w:pPr>
      <w:r w:rsidRPr="008045AF">
        <w:rPr>
          <w:color w:val="222222"/>
          <w:szCs w:val="20"/>
          <w:shd w:val="clear" w:color="auto" w:fill="FFFFFF"/>
        </w:rPr>
        <w:t xml:space="preserve">Adams, L. E., Lund, J. R., Moyle, P. B., </w:t>
      </w:r>
      <w:proofErr w:type="spellStart"/>
      <w:r w:rsidRPr="008045AF">
        <w:rPr>
          <w:color w:val="222222"/>
          <w:szCs w:val="20"/>
          <w:shd w:val="clear" w:color="auto" w:fill="FFFFFF"/>
        </w:rPr>
        <w:t>Quiñones</w:t>
      </w:r>
      <w:proofErr w:type="spellEnd"/>
      <w:r w:rsidRPr="008045AF">
        <w:rPr>
          <w:color w:val="222222"/>
          <w:szCs w:val="20"/>
          <w:shd w:val="clear" w:color="auto" w:fill="FFFFFF"/>
        </w:rPr>
        <w:t xml:space="preserve">, R. M., Herman, J. D., &amp; </w:t>
      </w:r>
      <w:proofErr w:type="spellStart"/>
      <w:r w:rsidRPr="008045AF">
        <w:rPr>
          <w:color w:val="222222"/>
          <w:szCs w:val="20"/>
          <w:shd w:val="clear" w:color="auto" w:fill="FFFFFF"/>
        </w:rPr>
        <w:t>O'Rear</w:t>
      </w:r>
      <w:proofErr w:type="spellEnd"/>
      <w:r w:rsidRPr="008045AF">
        <w:rPr>
          <w:color w:val="222222"/>
          <w:szCs w:val="20"/>
          <w:shd w:val="clear" w:color="auto" w:fill="FFFFFF"/>
        </w:rPr>
        <w:t>, T. A. (2017). Environmental hedging: A theory and method for reconciling reservoir operations for downstream ecology and water supply. </w:t>
      </w:r>
      <w:r w:rsidRPr="008045AF">
        <w:rPr>
          <w:i/>
          <w:iCs/>
          <w:color w:val="222222"/>
          <w:szCs w:val="20"/>
          <w:shd w:val="clear" w:color="auto" w:fill="FFFFFF"/>
        </w:rPr>
        <w:t>Water Resources Research</w:t>
      </w:r>
      <w:r w:rsidRPr="008045AF">
        <w:rPr>
          <w:color w:val="222222"/>
          <w:szCs w:val="20"/>
          <w:shd w:val="clear" w:color="auto" w:fill="FFFFFF"/>
        </w:rPr>
        <w:t>, </w:t>
      </w:r>
      <w:r w:rsidRPr="008045AF">
        <w:rPr>
          <w:i/>
          <w:iCs/>
          <w:color w:val="222222"/>
          <w:szCs w:val="20"/>
          <w:shd w:val="clear" w:color="auto" w:fill="FFFFFF"/>
        </w:rPr>
        <w:t>53</w:t>
      </w:r>
      <w:r w:rsidRPr="008045AF">
        <w:rPr>
          <w:color w:val="222222"/>
          <w:szCs w:val="20"/>
          <w:shd w:val="clear" w:color="auto" w:fill="FFFFFF"/>
        </w:rPr>
        <w:t>(9), 7816-7831.</w:t>
      </w:r>
    </w:p>
    <w:p w14:paraId="2FAAAFC2" w14:textId="42257354" w:rsidR="0029403A" w:rsidRDefault="0029403A" w:rsidP="00F31F4B">
      <w:pPr>
        <w:jc w:val="both"/>
        <w:rPr>
          <w:color w:val="222222"/>
          <w:szCs w:val="20"/>
          <w:shd w:val="clear" w:color="auto" w:fill="FFFFFF"/>
        </w:rPr>
      </w:pPr>
    </w:p>
    <w:p w14:paraId="0BBB06BB" w14:textId="0036AB46" w:rsidR="00F0484C" w:rsidRDefault="001433DD" w:rsidP="00F31F4B">
      <w:pPr>
        <w:jc w:val="both"/>
        <w:rPr>
          <w:rFonts w:ascii="Arial" w:hAnsi="Arial" w:cs="Arial"/>
          <w:color w:val="222222"/>
          <w:sz w:val="20"/>
          <w:szCs w:val="20"/>
          <w:shd w:val="clear" w:color="auto" w:fill="FFFFFF"/>
        </w:rPr>
      </w:pPr>
      <w:proofErr w:type="spellStart"/>
      <w:r w:rsidRPr="001433DD">
        <w:rPr>
          <w:color w:val="222222"/>
          <w:szCs w:val="20"/>
          <w:shd w:val="clear" w:color="auto" w:fill="FFFFFF"/>
        </w:rPr>
        <w:t>Alafifi</w:t>
      </w:r>
      <w:proofErr w:type="spellEnd"/>
      <w:r w:rsidRPr="001433DD">
        <w:rPr>
          <w:color w:val="222222"/>
          <w:szCs w:val="20"/>
          <w:shd w:val="clear" w:color="auto" w:fill="FFFFFF"/>
        </w:rPr>
        <w:t>, A. H., &amp; Rosenberg, D. E. (2020). Systems modeling to improve river, riparian, and wetland habitat quality and area. </w:t>
      </w:r>
      <w:r w:rsidRPr="001433DD">
        <w:rPr>
          <w:i/>
          <w:iCs/>
          <w:color w:val="222222"/>
          <w:szCs w:val="20"/>
          <w:shd w:val="clear" w:color="auto" w:fill="FFFFFF"/>
        </w:rPr>
        <w:t>Environmental Modelling &amp; Software</w:t>
      </w:r>
      <w:r w:rsidRPr="001433DD">
        <w:rPr>
          <w:color w:val="222222"/>
          <w:szCs w:val="20"/>
          <w:shd w:val="clear" w:color="auto" w:fill="FFFFFF"/>
        </w:rPr>
        <w:t>, </w:t>
      </w:r>
      <w:r w:rsidRPr="001433DD">
        <w:rPr>
          <w:i/>
          <w:iCs/>
          <w:color w:val="222222"/>
          <w:szCs w:val="20"/>
          <w:shd w:val="clear" w:color="auto" w:fill="FFFFFF"/>
        </w:rPr>
        <w:t>126</w:t>
      </w:r>
      <w:r w:rsidRPr="001433DD">
        <w:rPr>
          <w:color w:val="222222"/>
          <w:szCs w:val="20"/>
          <w:shd w:val="clear" w:color="auto" w:fill="FFFFFF"/>
        </w:rPr>
        <w:t>, 104643</w:t>
      </w:r>
      <w:r>
        <w:rPr>
          <w:rFonts w:ascii="Arial" w:hAnsi="Arial" w:cs="Arial"/>
          <w:color w:val="222222"/>
          <w:sz w:val="20"/>
          <w:szCs w:val="20"/>
          <w:shd w:val="clear" w:color="auto" w:fill="FFFFFF"/>
        </w:rPr>
        <w:t>.</w:t>
      </w:r>
    </w:p>
    <w:p w14:paraId="4C554FE8" w14:textId="77777777" w:rsidR="001433DD" w:rsidRDefault="001433DD" w:rsidP="00F31F4B">
      <w:pPr>
        <w:jc w:val="both"/>
        <w:rPr>
          <w:color w:val="222222"/>
          <w:szCs w:val="20"/>
          <w:shd w:val="clear" w:color="auto" w:fill="FFFFFF"/>
        </w:rPr>
      </w:pPr>
    </w:p>
    <w:p w14:paraId="4A49DA4C" w14:textId="2120F9E0" w:rsidR="00F0484C" w:rsidRPr="00F0484C" w:rsidRDefault="00F0484C" w:rsidP="00F31F4B">
      <w:pPr>
        <w:jc w:val="both"/>
        <w:rPr>
          <w:color w:val="222222"/>
          <w:sz w:val="32"/>
          <w:szCs w:val="20"/>
          <w:shd w:val="clear" w:color="auto" w:fill="FFFFFF"/>
        </w:rPr>
      </w:pPr>
      <w:r w:rsidRPr="00F0484C">
        <w:rPr>
          <w:color w:val="222222"/>
          <w:szCs w:val="20"/>
          <w:shd w:val="clear" w:color="auto" w:fill="FFFFFF"/>
        </w:rPr>
        <w:t>Arthington, A. H. (2012). </w:t>
      </w:r>
      <w:r w:rsidRPr="00F0484C">
        <w:rPr>
          <w:i/>
          <w:iCs/>
          <w:color w:val="222222"/>
          <w:szCs w:val="20"/>
          <w:shd w:val="clear" w:color="auto" w:fill="FFFFFF"/>
        </w:rPr>
        <w:t>Environmental flows: saving rivers in the third millennium</w:t>
      </w:r>
      <w:r w:rsidRPr="00F0484C">
        <w:rPr>
          <w:color w:val="222222"/>
          <w:szCs w:val="20"/>
          <w:shd w:val="clear" w:color="auto" w:fill="FFFFFF"/>
        </w:rPr>
        <w:t> (Vol. 4). Univ of California Press.</w:t>
      </w:r>
    </w:p>
    <w:p w14:paraId="2013A06E" w14:textId="1C8311D5" w:rsidR="008045AF" w:rsidRDefault="008045AF" w:rsidP="00F31F4B">
      <w:pPr>
        <w:jc w:val="both"/>
        <w:rPr>
          <w:b/>
        </w:rPr>
      </w:pPr>
    </w:p>
    <w:p w14:paraId="6B4FE541" w14:textId="7CB07272" w:rsidR="005D5FE5" w:rsidRPr="005D5FE5" w:rsidRDefault="005D5FE5" w:rsidP="00F31F4B">
      <w:pPr>
        <w:jc w:val="both"/>
        <w:rPr>
          <w:color w:val="222222"/>
          <w:szCs w:val="20"/>
          <w:shd w:val="clear" w:color="auto" w:fill="FFFFFF"/>
        </w:rPr>
      </w:pPr>
      <w:r w:rsidRPr="005D5FE5">
        <w:rPr>
          <w:color w:val="222222"/>
          <w:szCs w:val="20"/>
          <w:shd w:val="clear" w:color="auto" w:fill="FFFFFF"/>
        </w:rPr>
        <w:t xml:space="preserve">Baxter, C. V., </w:t>
      </w:r>
      <w:proofErr w:type="spellStart"/>
      <w:r w:rsidRPr="005D5FE5">
        <w:rPr>
          <w:color w:val="222222"/>
          <w:szCs w:val="20"/>
          <w:shd w:val="clear" w:color="auto" w:fill="FFFFFF"/>
        </w:rPr>
        <w:t>Fausch</w:t>
      </w:r>
      <w:proofErr w:type="spellEnd"/>
      <w:r w:rsidRPr="005D5FE5">
        <w:rPr>
          <w:color w:val="222222"/>
          <w:szCs w:val="20"/>
          <w:shd w:val="clear" w:color="auto" w:fill="FFFFFF"/>
        </w:rPr>
        <w:t>, K. D., &amp; Carl Saunders, W. (2005). Tangled webs: reciprocal flows of invertebrate prey link streams and riparian zones. </w:t>
      </w:r>
      <w:r w:rsidRPr="005D5FE5">
        <w:rPr>
          <w:i/>
          <w:iCs/>
          <w:color w:val="222222"/>
          <w:szCs w:val="20"/>
          <w:shd w:val="clear" w:color="auto" w:fill="FFFFFF"/>
        </w:rPr>
        <w:t>Freshwater biology</w:t>
      </w:r>
      <w:r w:rsidRPr="005D5FE5">
        <w:rPr>
          <w:color w:val="222222"/>
          <w:szCs w:val="20"/>
          <w:shd w:val="clear" w:color="auto" w:fill="FFFFFF"/>
        </w:rPr>
        <w:t>, </w:t>
      </w:r>
      <w:r w:rsidRPr="005D5FE5">
        <w:rPr>
          <w:i/>
          <w:iCs/>
          <w:color w:val="222222"/>
          <w:szCs w:val="20"/>
          <w:shd w:val="clear" w:color="auto" w:fill="FFFFFF"/>
        </w:rPr>
        <w:t>50</w:t>
      </w:r>
      <w:r w:rsidRPr="005D5FE5">
        <w:rPr>
          <w:color w:val="222222"/>
          <w:szCs w:val="20"/>
          <w:shd w:val="clear" w:color="auto" w:fill="FFFFFF"/>
        </w:rPr>
        <w:t>(2), 201-220.</w:t>
      </w:r>
    </w:p>
    <w:p w14:paraId="18237BB9" w14:textId="77777777" w:rsidR="005D5FE5" w:rsidRDefault="005D5FE5" w:rsidP="00F31F4B">
      <w:pPr>
        <w:jc w:val="both"/>
        <w:rPr>
          <w:b/>
        </w:rPr>
      </w:pPr>
    </w:p>
    <w:p w14:paraId="65EF6D6B" w14:textId="04C72426" w:rsidR="00906A82" w:rsidRDefault="00906A82" w:rsidP="00906A82">
      <w:pPr>
        <w:jc w:val="both"/>
        <w:rPr>
          <w:color w:val="222222"/>
          <w:szCs w:val="20"/>
          <w:shd w:val="clear" w:color="auto" w:fill="FFFFFF"/>
        </w:rPr>
      </w:pPr>
      <w:r w:rsidRPr="00906A82">
        <w:rPr>
          <w:color w:val="222222"/>
          <w:szCs w:val="20"/>
          <w:shd w:val="clear" w:color="auto" w:fill="FFFFFF"/>
        </w:rPr>
        <w:t xml:space="preserve">Carpenter, S. R., Stanley, E. H., &amp; Vander </w:t>
      </w:r>
      <w:proofErr w:type="spellStart"/>
      <w:r w:rsidRPr="00906A82">
        <w:rPr>
          <w:color w:val="222222"/>
          <w:szCs w:val="20"/>
          <w:shd w:val="clear" w:color="auto" w:fill="FFFFFF"/>
        </w:rPr>
        <w:t>Zanden</w:t>
      </w:r>
      <w:proofErr w:type="spellEnd"/>
      <w:r w:rsidRPr="00906A82">
        <w:rPr>
          <w:color w:val="222222"/>
          <w:szCs w:val="20"/>
          <w:shd w:val="clear" w:color="auto" w:fill="FFFFFF"/>
        </w:rPr>
        <w:t>, M. J. (2011). State of the world's freshwater ecosystems: physical, chemical, and biological changes. </w:t>
      </w:r>
      <w:r w:rsidRPr="00906A82">
        <w:rPr>
          <w:i/>
          <w:iCs/>
          <w:color w:val="222222"/>
          <w:szCs w:val="20"/>
          <w:shd w:val="clear" w:color="auto" w:fill="FFFFFF"/>
        </w:rPr>
        <w:t>Annual review of Environment and Resources</w:t>
      </w:r>
      <w:r w:rsidRPr="00906A82">
        <w:rPr>
          <w:color w:val="222222"/>
          <w:szCs w:val="20"/>
          <w:shd w:val="clear" w:color="auto" w:fill="FFFFFF"/>
        </w:rPr>
        <w:t>, </w:t>
      </w:r>
      <w:r w:rsidRPr="00906A82">
        <w:rPr>
          <w:i/>
          <w:iCs/>
          <w:color w:val="222222"/>
          <w:szCs w:val="20"/>
          <w:shd w:val="clear" w:color="auto" w:fill="FFFFFF"/>
        </w:rPr>
        <w:t>36</w:t>
      </w:r>
      <w:r w:rsidRPr="00906A82">
        <w:rPr>
          <w:color w:val="222222"/>
          <w:szCs w:val="20"/>
          <w:shd w:val="clear" w:color="auto" w:fill="FFFFFF"/>
        </w:rPr>
        <w:t>, 75-99.</w:t>
      </w:r>
    </w:p>
    <w:p w14:paraId="64DD37AD" w14:textId="5E76B268" w:rsidR="00D47802" w:rsidRDefault="00D47802" w:rsidP="00906A82">
      <w:pPr>
        <w:jc w:val="both"/>
        <w:rPr>
          <w:rStyle w:val="Hyperlink"/>
          <w:u w:val="none"/>
        </w:rPr>
      </w:pPr>
    </w:p>
    <w:p w14:paraId="1083F3B9" w14:textId="77777777" w:rsidR="00D47802" w:rsidRDefault="00D47802" w:rsidP="00906A82">
      <w:pPr>
        <w:jc w:val="both"/>
        <w:rPr>
          <w:rStyle w:val="Hyperlink"/>
          <w:color w:val="auto"/>
          <w:u w:val="none"/>
        </w:rPr>
      </w:pPr>
      <w:r>
        <w:rPr>
          <w:rStyle w:val="Hyperlink"/>
          <w:color w:val="auto"/>
          <w:u w:val="none"/>
        </w:rPr>
        <w:t xml:space="preserve">[DOI] U.S. Department of the Interior (2017). 13 Things You Didn’t Know About Grand Canyon National Park. </w:t>
      </w:r>
    </w:p>
    <w:p w14:paraId="0AA7235D" w14:textId="39F1212C" w:rsidR="00D47802" w:rsidRDefault="00E87CC5" w:rsidP="00906A82">
      <w:pPr>
        <w:jc w:val="both"/>
        <w:rPr>
          <w:rStyle w:val="Hyperlink"/>
          <w:color w:val="auto"/>
          <w:u w:val="none"/>
        </w:rPr>
      </w:pPr>
      <w:hyperlink r:id="rId16" w:history="1">
        <w:r w:rsidR="00D47802" w:rsidRPr="003E27EE">
          <w:rPr>
            <w:rStyle w:val="Hyperlink"/>
          </w:rPr>
          <w:t>https://www.doi.gov/blog/13-things-you-didnt-know-about-grand-canyon-national-park</w:t>
        </w:r>
      </w:hyperlink>
    </w:p>
    <w:p w14:paraId="72927A49" w14:textId="786A3289" w:rsidR="005D5FE5" w:rsidRDefault="005D5FE5" w:rsidP="00906A82">
      <w:pPr>
        <w:jc w:val="both"/>
        <w:rPr>
          <w:rStyle w:val="Hyperlink"/>
          <w:color w:val="auto"/>
          <w:u w:val="none"/>
        </w:rPr>
      </w:pPr>
    </w:p>
    <w:p w14:paraId="1D21A0E4" w14:textId="70FFD940" w:rsidR="005D5FE5" w:rsidRPr="005D5FE5" w:rsidRDefault="005D5FE5" w:rsidP="00906A82">
      <w:pPr>
        <w:jc w:val="both"/>
        <w:rPr>
          <w:rStyle w:val="Hyperlink"/>
          <w:color w:val="auto"/>
          <w:sz w:val="32"/>
          <w:u w:val="none"/>
        </w:rPr>
      </w:pPr>
      <w:proofErr w:type="spellStart"/>
      <w:r w:rsidRPr="005D5FE5">
        <w:rPr>
          <w:color w:val="222222"/>
          <w:szCs w:val="20"/>
          <w:shd w:val="clear" w:color="auto" w:fill="FFFFFF"/>
        </w:rPr>
        <w:t>Førsund</w:t>
      </w:r>
      <w:proofErr w:type="spellEnd"/>
      <w:r w:rsidRPr="005D5FE5">
        <w:rPr>
          <w:color w:val="222222"/>
          <w:szCs w:val="20"/>
          <w:shd w:val="clear" w:color="auto" w:fill="FFFFFF"/>
        </w:rPr>
        <w:t>, F. R. (2015). </w:t>
      </w:r>
      <w:r w:rsidRPr="005D5FE5">
        <w:rPr>
          <w:i/>
          <w:iCs/>
          <w:color w:val="222222"/>
          <w:szCs w:val="20"/>
          <w:shd w:val="clear" w:color="auto" w:fill="FFFFFF"/>
        </w:rPr>
        <w:t>Hydropower economics</w:t>
      </w:r>
      <w:r w:rsidRPr="005D5FE5">
        <w:rPr>
          <w:color w:val="222222"/>
          <w:szCs w:val="20"/>
          <w:shd w:val="clear" w:color="auto" w:fill="FFFFFF"/>
        </w:rPr>
        <w:t> (Vol. 217). Springer.</w:t>
      </w:r>
    </w:p>
    <w:p w14:paraId="66ABBFF1" w14:textId="52C0D5FD" w:rsidR="00906A82" w:rsidRDefault="00906A82" w:rsidP="00654D44">
      <w:pPr>
        <w:jc w:val="both"/>
        <w:rPr>
          <w:color w:val="222222"/>
          <w:szCs w:val="20"/>
          <w:shd w:val="clear" w:color="auto" w:fill="FFFFFF"/>
        </w:rPr>
      </w:pPr>
    </w:p>
    <w:p w14:paraId="152E7656" w14:textId="77777777" w:rsidR="00634DCA" w:rsidRPr="00A17E14" w:rsidRDefault="00634DCA" w:rsidP="00634DCA">
      <w:pPr>
        <w:autoSpaceDE w:val="0"/>
        <w:autoSpaceDN w:val="0"/>
        <w:adjustRightInd w:val="0"/>
        <w:jc w:val="both"/>
      </w:pPr>
      <w:r w:rsidRPr="00A17E14">
        <w:t xml:space="preserve">Hart, B.T., 2015. The Australian Murray Darling Basin Plan: challenges in its implementation (part 1). </w:t>
      </w:r>
      <w:r w:rsidRPr="00A46D9E">
        <w:rPr>
          <w:i/>
        </w:rPr>
        <w:t xml:space="preserve">Int. J. Water </w:t>
      </w:r>
      <w:proofErr w:type="spellStart"/>
      <w:r w:rsidRPr="00A46D9E">
        <w:rPr>
          <w:i/>
        </w:rPr>
        <w:t>Resour</w:t>
      </w:r>
      <w:proofErr w:type="spellEnd"/>
      <w:r w:rsidRPr="00A46D9E">
        <w:rPr>
          <w:i/>
        </w:rPr>
        <w:t>. Dev</w:t>
      </w:r>
      <w:r w:rsidRPr="00A17E14">
        <w:t>. 1-16.</w:t>
      </w:r>
    </w:p>
    <w:p w14:paraId="24C42E3C" w14:textId="77777777" w:rsidR="00634DCA" w:rsidRDefault="00634DCA" w:rsidP="00654D44">
      <w:pPr>
        <w:jc w:val="both"/>
        <w:rPr>
          <w:color w:val="222222"/>
          <w:szCs w:val="20"/>
          <w:shd w:val="clear" w:color="auto" w:fill="FFFFFF"/>
        </w:rPr>
      </w:pPr>
    </w:p>
    <w:p w14:paraId="4ADE3229" w14:textId="11AFEA82" w:rsidR="00F0484C" w:rsidRDefault="00F0484C" w:rsidP="00654D44">
      <w:pPr>
        <w:jc w:val="both"/>
        <w:rPr>
          <w:color w:val="222222"/>
          <w:szCs w:val="20"/>
          <w:shd w:val="clear" w:color="auto" w:fill="FFFFFF"/>
        </w:rPr>
      </w:pPr>
      <w:r w:rsidRPr="00F0484C">
        <w:rPr>
          <w:color w:val="222222"/>
          <w:szCs w:val="20"/>
          <w:shd w:val="clear" w:color="auto" w:fill="FFFFFF"/>
        </w:rPr>
        <w:t>Harman, C., &amp; Stewardson, M. (2005). Optimizing dam release rules to meet environmental flow targets. </w:t>
      </w:r>
      <w:r w:rsidRPr="00F0484C">
        <w:rPr>
          <w:i/>
          <w:iCs/>
          <w:color w:val="222222"/>
          <w:szCs w:val="20"/>
          <w:shd w:val="clear" w:color="auto" w:fill="FFFFFF"/>
        </w:rPr>
        <w:t>River Research and Applications</w:t>
      </w:r>
      <w:r w:rsidRPr="00F0484C">
        <w:rPr>
          <w:color w:val="222222"/>
          <w:szCs w:val="20"/>
          <w:shd w:val="clear" w:color="auto" w:fill="FFFFFF"/>
        </w:rPr>
        <w:t>, </w:t>
      </w:r>
      <w:r w:rsidRPr="00F0484C">
        <w:rPr>
          <w:i/>
          <w:iCs/>
          <w:color w:val="222222"/>
          <w:szCs w:val="20"/>
          <w:shd w:val="clear" w:color="auto" w:fill="FFFFFF"/>
        </w:rPr>
        <w:t>21</w:t>
      </w:r>
      <w:r w:rsidRPr="00F0484C">
        <w:rPr>
          <w:color w:val="222222"/>
          <w:szCs w:val="20"/>
          <w:shd w:val="clear" w:color="auto" w:fill="FFFFFF"/>
        </w:rPr>
        <w:t>(2‐3), 113-129.</w:t>
      </w:r>
    </w:p>
    <w:p w14:paraId="23740CC0" w14:textId="3619D959" w:rsidR="002D4D38" w:rsidRDefault="002D4D38" w:rsidP="00654D44">
      <w:pPr>
        <w:jc w:val="both"/>
        <w:rPr>
          <w:color w:val="222222"/>
          <w:szCs w:val="20"/>
          <w:shd w:val="clear" w:color="auto" w:fill="FFFFFF"/>
        </w:rPr>
      </w:pPr>
    </w:p>
    <w:p w14:paraId="18B3FCA2" w14:textId="4A39B7EF" w:rsidR="002D4D38" w:rsidRPr="002D4D38" w:rsidRDefault="002D4D38" w:rsidP="00654D44">
      <w:pPr>
        <w:jc w:val="both"/>
        <w:rPr>
          <w:color w:val="222222"/>
          <w:sz w:val="32"/>
          <w:szCs w:val="20"/>
          <w:shd w:val="clear" w:color="auto" w:fill="FFFFFF"/>
        </w:rPr>
      </w:pPr>
      <w:proofErr w:type="spellStart"/>
      <w:r w:rsidRPr="002D4D38">
        <w:rPr>
          <w:color w:val="222222"/>
          <w:szCs w:val="20"/>
          <w:shd w:val="clear" w:color="auto" w:fill="FFFFFF"/>
        </w:rPr>
        <w:t>Hochbaum</w:t>
      </w:r>
      <w:proofErr w:type="spellEnd"/>
      <w:r w:rsidRPr="002D4D38">
        <w:rPr>
          <w:color w:val="222222"/>
          <w:szCs w:val="20"/>
          <w:shd w:val="clear" w:color="auto" w:fill="FFFFFF"/>
        </w:rPr>
        <w:t>, D. S. (2007). Complexity and algorithms for nonlinear optimization problems. </w:t>
      </w:r>
      <w:r w:rsidRPr="002D4D38">
        <w:rPr>
          <w:i/>
          <w:iCs/>
          <w:color w:val="222222"/>
          <w:szCs w:val="20"/>
          <w:shd w:val="clear" w:color="auto" w:fill="FFFFFF"/>
        </w:rPr>
        <w:t>Annals of Operations Research</w:t>
      </w:r>
      <w:r w:rsidRPr="002D4D38">
        <w:rPr>
          <w:color w:val="222222"/>
          <w:szCs w:val="20"/>
          <w:shd w:val="clear" w:color="auto" w:fill="FFFFFF"/>
        </w:rPr>
        <w:t>, </w:t>
      </w:r>
      <w:r w:rsidRPr="002D4D38">
        <w:rPr>
          <w:i/>
          <w:iCs/>
          <w:color w:val="222222"/>
          <w:szCs w:val="20"/>
          <w:shd w:val="clear" w:color="auto" w:fill="FFFFFF"/>
        </w:rPr>
        <w:t>153</w:t>
      </w:r>
      <w:r w:rsidRPr="002D4D38">
        <w:rPr>
          <w:color w:val="222222"/>
          <w:szCs w:val="20"/>
          <w:shd w:val="clear" w:color="auto" w:fill="FFFFFF"/>
        </w:rPr>
        <w:t>(1), 257-296.</w:t>
      </w:r>
    </w:p>
    <w:p w14:paraId="5E9A7F33" w14:textId="77777777" w:rsidR="00F0484C" w:rsidRDefault="00F0484C" w:rsidP="00654D44">
      <w:pPr>
        <w:jc w:val="both"/>
        <w:rPr>
          <w:color w:val="222222"/>
          <w:szCs w:val="20"/>
          <w:shd w:val="clear" w:color="auto" w:fill="FFFFFF"/>
        </w:rPr>
      </w:pPr>
    </w:p>
    <w:p w14:paraId="14FD8176" w14:textId="36DB3788" w:rsidR="005919FC" w:rsidRPr="005919FC" w:rsidRDefault="005919FC" w:rsidP="00654D44">
      <w:pPr>
        <w:jc w:val="both"/>
        <w:rPr>
          <w:color w:val="222222"/>
          <w:szCs w:val="20"/>
          <w:shd w:val="clear" w:color="auto" w:fill="FFFFFF"/>
        </w:rPr>
      </w:pPr>
      <w:proofErr w:type="spellStart"/>
      <w:r w:rsidRPr="005919FC">
        <w:rPr>
          <w:color w:val="222222"/>
          <w:szCs w:val="20"/>
          <w:shd w:val="clear" w:color="auto" w:fill="FFFFFF"/>
        </w:rPr>
        <w:t>Kareiva</w:t>
      </w:r>
      <w:proofErr w:type="spellEnd"/>
      <w:r w:rsidRPr="005919FC">
        <w:rPr>
          <w:color w:val="222222"/>
          <w:szCs w:val="20"/>
          <w:shd w:val="clear" w:color="auto" w:fill="FFFFFF"/>
        </w:rPr>
        <w:t xml:space="preserve">, P., </w:t>
      </w:r>
      <w:proofErr w:type="spellStart"/>
      <w:r w:rsidRPr="005919FC">
        <w:rPr>
          <w:color w:val="222222"/>
          <w:szCs w:val="20"/>
          <w:shd w:val="clear" w:color="auto" w:fill="FFFFFF"/>
        </w:rPr>
        <w:t>Marvier</w:t>
      </w:r>
      <w:proofErr w:type="spellEnd"/>
      <w:r w:rsidRPr="005919FC">
        <w:rPr>
          <w:color w:val="222222"/>
          <w:szCs w:val="20"/>
          <w:shd w:val="clear" w:color="auto" w:fill="FFFFFF"/>
        </w:rPr>
        <w:t>, M., &amp; McClure, M. (2000). Recovery and management options for spring/summer chinook salmon in the Columbia River Basin. </w:t>
      </w:r>
      <w:r w:rsidRPr="005919FC">
        <w:rPr>
          <w:i/>
          <w:iCs/>
          <w:color w:val="222222"/>
          <w:szCs w:val="20"/>
          <w:shd w:val="clear" w:color="auto" w:fill="FFFFFF"/>
        </w:rPr>
        <w:t>Science</w:t>
      </w:r>
      <w:r w:rsidRPr="005919FC">
        <w:rPr>
          <w:color w:val="222222"/>
          <w:szCs w:val="20"/>
          <w:shd w:val="clear" w:color="auto" w:fill="FFFFFF"/>
        </w:rPr>
        <w:t>, </w:t>
      </w:r>
      <w:r w:rsidRPr="005919FC">
        <w:rPr>
          <w:i/>
          <w:iCs/>
          <w:color w:val="222222"/>
          <w:szCs w:val="20"/>
          <w:shd w:val="clear" w:color="auto" w:fill="FFFFFF"/>
        </w:rPr>
        <w:t>290</w:t>
      </w:r>
      <w:r w:rsidRPr="005919FC">
        <w:rPr>
          <w:color w:val="222222"/>
          <w:szCs w:val="20"/>
          <w:shd w:val="clear" w:color="auto" w:fill="FFFFFF"/>
        </w:rPr>
        <w:t>(5493), 977-979.</w:t>
      </w:r>
    </w:p>
    <w:p w14:paraId="12EE2DDB" w14:textId="77777777" w:rsidR="005919FC" w:rsidRDefault="005919FC" w:rsidP="00654D44">
      <w:pPr>
        <w:jc w:val="both"/>
        <w:rPr>
          <w:color w:val="222222"/>
          <w:szCs w:val="20"/>
          <w:shd w:val="clear" w:color="auto" w:fill="FFFFFF"/>
        </w:rPr>
      </w:pPr>
    </w:p>
    <w:p w14:paraId="01269F46" w14:textId="7EBC8249" w:rsidR="00654D44" w:rsidRDefault="00654D44" w:rsidP="00654D44">
      <w:pPr>
        <w:jc w:val="both"/>
        <w:rPr>
          <w:color w:val="222222"/>
          <w:szCs w:val="20"/>
          <w:shd w:val="clear" w:color="auto" w:fill="FFFFFF"/>
        </w:rPr>
      </w:pPr>
      <w:r w:rsidRPr="00654D44">
        <w:rPr>
          <w:color w:val="222222"/>
          <w:szCs w:val="20"/>
          <w:shd w:val="clear" w:color="auto" w:fill="FFFFFF"/>
        </w:rPr>
        <w:t xml:space="preserve">Kennedy, T. A., </w:t>
      </w:r>
      <w:proofErr w:type="spellStart"/>
      <w:r w:rsidRPr="00654D44">
        <w:rPr>
          <w:color w:val="222222"/>
          <w:szCs w:val="20"/>
          <w:shd w:val="clear" w:color="auto" w:fill="FFFFFF"/>
        </w:rPr>
        <w:t>Muehlbauer</w:t>
      </w:r>
      <w:proofErr w:type="spellEnd"/>
      <w:r w:rsidRPr="00654D44">
        <w:rPr>
          <w:color w:val="222222"/>
          <w:szCs w:val="20"/>
          <w:shd w:val="clear" w:color="auto" w:fill="FFFFFF"/>
        </w:rPr>
        <w:t xml:space="preserve">, J. D., </w:t>
      </w:r>
      <w:proofErr w:type="spellStart"/>
      <w:r w:rsidRPr="00654D44">
        <w:rPr>
          <w:color w:val="222222"/>
          <w:szCs w:val="20"/>
          <w:shd w:val="clear" w:color="auto" w:fill="FFFFFF"/>
        </w:rPr>
        <w:t>Yackulic</w:t>
      </w:r>
      <w:proofErr w:type="spellEnd"/>
      <w:r w:rsidRPr="00654D44">
        <w:rPr>
          <w:color w:val="222222"/>
          <w:szCs w:val="20"/>
          <w:shd w:val="clear" w:color="auto" w:fill="FFFFFF"/>
        </w:rPr>
        <w:t>, C. B., Lytle, D. A., Miller, S. W., Dibble, K. L., ... &amp; Baxter, C. V. (2016). Flow management for hydropower extirpates aquatic insects, undermining river food webs. </w:t>
      </w:r>
      <w:proofErr w:type="spellStart"/>
      <w:r w:rsidRPr="00654D44">
        <w:rPr>
          <w:i/>
          <w:iCs/>
          <w:color w:val="222222"/>
          <w:szCs w:val="20"/>
          <w:shd w:val="clear" w:color="auto" w:fill="FFFFFF"/>
        </w:rPr>
        <w:t>BioScience</w:t>
      </w:r>
      <w:proofErr w:type="spellEnd"/>
      <w:r w:rsidRPr="00654D44">
        <w:rPr>
          <w:color w:val="222222"/>
          <w:szCs w:val="20"/>
          <w:shd w:val="clear" w:color="auto" w:fill="FFFFFF"/>
        </w:rPr>
        <w:t>, </w:t>
      </w:r>
      <w:r w:rsidRPr="00654D44">
        <w:rPr>
          <w:i/>
          <w:iCs/>
          <w:color w:val="222222"/>
          <w:szCs w:val="20"/>
          <w:shd w:val="clear" w:color="auto" w:fill="FFFFFF"/>
        </w:rPr>
        <w:t>66</w:t>
      </w:r>
      <w:r w:rsidRPr="00654D44">
        <w:rPr>
          <w:color w:val="222222"/>
          <w:szCs w:val="20"/>
          <w:shd w:val="clear" w:color="auto" w:fill="FFFFFF"/>
        </w:rPr>
        <w:t>(7), 561-575.</w:t>
      </w:r>
    </w:p>
    <w:p w14:paraId="20DF2900" w14:textId="2C34AFDB" w:rsidR="0064655A" w:rsidRDefault="0064655A" w:rsidP="00654D44">
      <w:pPr>
        <w:jc w:val="both"/>
        <w:rPr>
          <w:color w:val="222222"/>
          <w:szCs w:val="20"/>
          <w:shd w:val="clear" w:color="auto" w:fill="FFFFFF"/>
        </w:rPr>
      </w:pPr>
    </w:p>
    <w:p w14:paraId="7C4B29A4" w14:textId="7E09ECCA" w:rsidR="0064655A" w:rsidRPr="0064655A" w:rsidRDefault="0064655A" w:rsidP="00654D44">
      <w:pPr>
        <w:jc w:val="both"/>
        <w:rPr>
          <w:color w:val="222222"/>
          <w:sz w:val="32"/>
          <w:szCs w:val="20"/>
          <w:shd w:val="clear" w:color="auto" w:fill="FFFFFF"/>
        </w:rPr>
      </w:pPr>
      <w:r w:rsidRPr="0064655A">
        <w:rPr>
          <w:color w:val="222222"/>
          <w:szCs w:val="20"/>
          <w:shd w:val="clear" w:color="auto" w:fill="FFFFFF"/>
        </w:rPr>
        <w:lastRenderedPageBreak/>
        <w:t>Ko, S. K., Fontane, D. G., &amp; Labadie, J. W. (1992). MULTIOBJECTWE OPTIMIZATION OF RESERVOIR SYSTEMS OPERATION 1. </w:t>
      </w:r>
      <w:r w:rsidRPr="0064655A">
        <w:rPr>
          <w:i/>
          <w:iCs/>
          <w:color w:val="222222"/>
          <w:szCs w:val="20"/>
          <w:shd w:val="clear" w:color="auto" w:fill="FFFFFF"/>
        </w:rPr>
        <w:t>JAWRA Journal of the American Water Resources Association</w:t>
      </w:r>
      <w:r w:rsidRPr="0064655A">
        <w:rPr>
          <w:color w:val="222222"/>
          <w:szCs w:val="20"/>
          <w:shd w:val="clear" w:color="auto" w:fill="FFFFFF"/>
        </w:rPr>
        <w:t>, </w:t>
      </w:r>
      <w:r w:rsidRPr="0064655A">
        <w:rPr>
          <w:i/>
          <w:iCs/>
          <w:color w:val="222222"/>
          <w:szCs w:val="20"/>
          <w:shd w:val="clear" w:color="auto" w:fill="FFFFFF"/>
        </w:rPr>
        <w:t>28</w:t>
      </w:r>
      <w:r w:rsidRPr="0064655A">
        <w:rPr>
          <w:color w:val="222222"/>
          <w:szCs w:val="20"/>
          <w:shd w:val="clear" w:color="auto" w:fill="FFFFFF"/>
        </w:rPr>
        <w:t>(1), 111-127.</w:t>
      </w:r>
    </w:p>
    <w:p w14:paraId="0DD5B474" w14:textId="5A7871C0" w:rsidR="00292C49" w:rsidRDefault="007749FE" w:rsidP="00292C49">
      <w:pPr>
        <w:spacing w:before="240" w:after="120"/>
        <w:rPr>
          <w:rStyle w:val="Hyperlink"/>
        </w:rPr>
      </w:pPr>
      <w:r w:rsidRPr="00E96341">
        <w:rPr>
          <w:rFonts w:eastAsiaTheme="minorHAnsi"/>
          <w:color w:val="000000"/>
        </w:rPr>
        <w:t xml:space="preserve">Gloss, S.P., </w:t>
      </w:r>
      <w:proofErr w:type="spellStart"/>
      <w:r w:rsidRPr="00E96341">
        <w:rPr>
          <w:rFonts w:eastAsiaTheme="minorHAnsi"/>
          <w:color w:val="000000"/>
        </w:rPr>
        <w:t>Lovich</w:t>
      </w:r>
      <w:proofErr w:type="spellEnd"/>
      <w:r w:rsidRPr="00E96341">
        <w:rPr>
          <w:rFonts w:eastAsiaTheme="minorHAnsi"/>
          <w:color w:val="000000"/>
        </w:rPr>
        <w:t xml:space="preserve">, J.E., and </w:t>
      </w:r>
      <w:proofErr w:type="spellStart"/>
      <w:r w:rsidRPr="00E96341">
        <w:rPr>
          <w:rFonts w:eastAsiaTheme="minorHAnsi"/>
          <w:color w:val="000000"/>
        </w:rPr>
        <w:t>Melis</w:t>
      </w:r>
      <w:proofErr w:type="spellEnd"/>
      <w:r w:rsidRPr="00E96341">
        <w:rPr>
          <w:rFonts w:eastAsiaTheme="minorHAnsi"/>
          <w:color w:val="000000"/>
        </w:rPr>
        <w:t xml:space="preserve">, T.S., eds., </w:t>
      </w:r>
      <w:r>
        <w:rPr>
          <w:rFonts w:eastAsiaTheme="minorHAnsi"/>
          <w:color w:val="000000"/>
        </w:rPr>
        <w:t>(</w:t>
      </w:r>
      <w:r w:rsidRPr="00E96341">
        <w:rPr>
          <w:rFonts w:eastAsiaTheme="minorHAnsi"/>
          <w:color w:val="000000"/>
        </w:rPr>
        <w:t>2005</w:t>
      </w:r>
      <w:r>
        <w:rPr>
          <w:rFonts w:eastAsiaTheme="minorHAnsi"/>
          <w:color w:val="000000"/>
        </w:rPr>
        <w:t>)</w:t>
      </w:r>
      <w:r w:rsidRPr="00E96341">
        <w:rPr>
          <w:rFonts w:eastAsiaTheme="minorHAnsi"/>
          <w:color w:val="000000"/>
        </w:rPr>
        <w:t>,</w:t>
      </w:r>
      <w:r>
        <w:rPr>
          <w:rFonts w:eastAsiaTheme="minorHAnsi"/>
          <w:color w:val="000000"/>
        </w:rPr>
        <w:t xml:space="preserve"> Chapter 1.</w:t>
      </w:r>
      <w:r w:rsidRPr="00E96341">
        <w:rPr>
          <w:rFonts w:eastAsiaTheme="minorHAnsi"/>
          <w:color w:val="000000"/>
        </w:rPr>
        <w:t xml:space="preserve"> The state of the Colorado River ecosystem in Grand Canyon: U.S. Geological Survey Circular 1282, 220 p. </w:t>
      </w:r>
      <w:hyperlink r:id="rId17" w:history="1">
        <w:r w:rsidRPr="003E27EE">
          <w:rPr>
            <w:rStyle w:val="Hyperlink"/>
          </w:rPr>
          <w:t>https://pubs.usgs.gov/circ/1282/c1282.pdf</w:t>
        </w:r>
      </w:hyperlink>
    </w:p>
    <w:p w14:paraId="4ACC4421" w14:textId="51138822" w:rsidR="00292C49" w:rsidRDefault="00292C49" w:rsidP="004C3401">
      <w:pPr>
        <w:autoSpaceDE w:val="0"/>
        <w:autoSpaceDN w:val="0"/>
        <w:adjustRightInd w:val="0"/>
        <w:spacing w:after="280"/>
      </w:pPr>
      <w:r>
        <w:t xml:space="preserve">[LTEMP] </w:t>
      </w:r>
      <w:r w:rsidRPr="00E205A3">
        <w:t xml:space="preserve">Record of Decision for the Glen Canyon Dam Long-Term Experimental and Management Plan </w:t>
      </w:r>
      <w:r>
        <w:t xml:space="preserve">(LTEMP) </w:t>
      </w:r>
      <w:r w:rsidRPr="00E205A3">
        <w:t>Final Environmental Impact Statement (2016).</w:t>
      </w:r>
      <w:r>
        <w:t xml:space="preserve"> </w:t>
      </w:r>
      <w:hyperlink r:id="rId18" w:history="1">
        <w:r w:rsidRPr="006D1684">
          <w:rPr>
            <w:rStyle w:val="Hyperlink"/>
          </w:rPr>
          <w:t>https://ltempeis.anl.gov/documents/docs/LTEMP_ROD.pdf</w:t>
        </w:r>
      </w:hyperlink>
    </w:p>
    <w:p w14:paraId="42E922D4" w14:textId="04EA0359" w:rsidR="00292C49" w:rsidRDefault="005D5FE5" w:rsidP="007A41A1">
      <w:pPr>
        <w:autoSpaceDE w:val="0"/>
        <w:autoSpaceDN w:val="0"/>
        <w:adjustRightInd w:val="0"/>
        <w:spacing w:after="240"/>
      </w:pPr>
      <w:r w:rsidRPr="005D5FE5">
        <w:rPr>
          <w:color w:val="222222"/>
          <w:szCs w:val="20"/>
          <w:shd w:val="clear" w:color="auto" w:fill="FFFFFF"/>
        </w:rPr>
        <w:t>Nakano, S., &amp; Murakami, M. (2001). Reciprocal subsidies: dynamic interdependence between terrestrial and aquatic food webs. </w:t>
      </w:r>
      <w:r w:rsidRPr="005D5FE5">
        <w:rPr>
          <w:i/>
          <w:iCs/>
          <w:color w:val="222222"/>
          <w:szCs w:val="20"/>
          <w:shd w:val="clear" w:color="auto" w:fill="FFFFFF"/>
        </w:rPr>
        <w:t>Proceedings of the National Academy of Sciences</w:t>
      </w:r>
      <w:r w:rsidRPr="005D5FE5">
        <w:rPr>
          <w:color w:val="222222"/>
          <w:szCs w:val="20"/>
          <w:shd w:val="clear" w:color="auto" w:fill="FFFFFF"/>
        </w:rPr>
        <w:t>, </w:t>
      </w:r>
      <w:r w:rsidRPr="005D5FE5">
        <w:rPr>
          <w:i/>
          <w:iCs/>
          <w:color w:val="222222"/>
          <w:szCs w:val="20"/>
          <w:shd w:val="clear" w:color="auto" w:fill="FFFFFF"/>
        </w:rPr>
        <w:t>98</w:t>
      </w:r>
      <w:r w:rsidRPr="005D5FE5">
        <w:rPr>
          <w:color w:val="222222"/>
          <w:szCs w:val="20"/>
          <w:shd w:val="clear" w:color="auto" w:fill="FFFFFF"/>
        </w:rPr>
        <w:t>(1), 166-170.</w:t>
      </w:r>
    </w:p>
    <w:p w14:paraId="2FD5385B" w14:textId="1554A343" w:rsidR="00B8111A" w:rsidRDefault="00B8111A" w:rsidP="0049373E">
      <w:pPr>
        <w:jc w:val="both"/>
        <w:rPr>
          <w:color w:val="222222"/>
          <w:szCs w:val="20"/>
          <w:shd w:val="clear" w:color="auto" w:fill="FFFFFF"/>
        </w:rPr>
      </w:pPr>
      <w:r w:rsidRPr="00B8111A">
        <w:rPr>
          <w:color w:val="222222"/>
          <w:szCs w:val="20"/>
          <w:shd w:val="clear" w:color="auto" w:fill="FFFFFF"/>
        </w:rPr>
        <w:t xml:space="preserve">Nilsson, C., Reidy, C. A., </w:t>
      </w:r>
      <w:proofErr w:type="spellStart"/>
      <w:r w:rsidRPr="00B8111A">
        <w:rPr>
          <w:color w:val="222222"/>
          <w:szCs w:val="20"/>
          <w:shd w:val="clear" w:color="auto" w:fill="FFFFFF"/>
        </w:rPr>
        <w:t>Dynesius</w:t>
      </w:r>
      <w:proofErr w:type="spellEnd"/>
      <w:r w:rsidRPr="00B8111A">
        <w:rPr>
          <w:color w:val="222222"/>
          <w:szCs w:val="20"/>
          <w:shd w:val="clear" w:color="auto" w:fill="FFFFFF"/>
        </w:rPr>
        <w:t xml:space="preserve">, M., &amp; </w:t>
      </w:r>
      <w:proofErr w:type="spellStart"/>
      <w:r w:rsidRPr="00B8111A">
        <w:rPr>
          <w:color w:val="222222"/>
          <w:szCs w:val="20"/>
          <w:shd w:val="clear" w:color="auto" w:fill="FFFFFF"/>
        </w:rPr>
        <w:t>Revenga</w:t>
      </w:r>
      <w:proofErr w:type="spellEnd"/>
      <w:r w:rsidRPr="00B8111A">
        <w:rPr>
          <w:color w:val="222222"/>
          <w:szCs w:val="20"/>
          <w:shd w:val="clear" w:color="auto" w:fill="FFFFFF"/>
        </w:rPr>
        <w:t>, C. (2005). Fragmentation and flow regulation of the world's large river systems. </w:t>
      </w:r>
      <w:r w:rsidRPr="00B8111A">
        <w:rPr>
          <w:i/>
          <w:iCs/>
          <w:color w:val="222222"/>
          <w:szCs w:val="20"/>
          <w:shd w:val="clear" w:color="auto" w:fill="FFFFFF"/>
        </w:rPr>
        <w:t>Science</w:t>
      </w:r>
      <w:r w:rsidRPr="00B8111A">
        <w:rPr>
          <w:color w:val="222222"/>
          <w:szCs w:val="20"/>
          <w:shd w:val="clear" w:color="auto" w:fill="FFFFFF"/>
        </w:rPr>
        <w:t>, </w:t>
      </w:r>
      <w:r w:rsidRPr="00B8111A">
        <w:rPr>
          <w:i/>
          <w:iCs/>
          <w:color w:val="222222"/>
          <w:szCs w:val="20"/>
          <w:shd w:val="clear" w:color="auto" w:fill="FFFFFF"/>
        </w:rPr>
        <w:t>308</w:t>
      </w:r>
      <w:r w:rsidRPr="00B8111A">
        <w:rPr>
          <w:color w:val="222222"/>
          <w:szCs w:val="20"/>
          <w:shd w:val="clear" w:color="auto" w:fill="FFFFFF"/>
        </w:rPr>
        <w:t>(5720), 405-408.</w:t>
      </w:r>
    </w:p>
    <w:p w14:paraId="4A42FAD0" w14:textId="4A59FC2A" w:rsidR="00003063" w:rsidRDefault="00003063" w:rsidP="0049373E">
      <w:pPr>
        <w:jc w:val="both"/>
      </w:pPr>
    </w:p>
    <w:p w14:paraId="1D0D740F" w14:textId="77777777" w:rsidR="005D5FE5" w:rsidRDefault="005D5FE5" w:rsidP="005D5FE5">
      <w:pPr>
        <w:jc w:val="both"/>
      </w:pPr>
      <w:r>
        <w:t xml:space="preserve">[NPS] </w:t>
      </w:r>
      <w:r w:rsidRPr="00A17E14">
        <w:t>National park services,</w:t>
      </w:r>
      <w:r>
        <w:t xml:space="preserve"> </w:t>
      </w:r>
      <w:r w:rsidRPr="00A17E14">
        <w:t>2012.</w:t>
      </w:r>
      <w:r>
        <w:t xml:space="preserve"> Grand Canyon Ecosystems </w:t>
      </w:r>
    </w:p>
    <w:p w14:paraId="282A1461" w14:textId="77777777" w:rsidR="005D5FE5" w:rsidRDefault="00E87CC5" w:rsidP="005D5FE5">
      <w:pPr>
        <w:jc w:val="both"/>
        <w:rPr>
          <w:rStyle w:val="Hyperlink"/>
        </w:rPr>
      </w:pPr>
      <w:hyperlink r:id="rId19" w:history="1">
        <w:r w:rsidR="005D5FE5" w:rsidRPr="003E27EE">
          <w:rPr>
            <w:rStyle w:val="Hyperlink"/>
          </w:rPr>
          <w:t>https://www.nps.gov/grca/learn/education/upload/EcoArticle-Dec2011-12.pdf</w:t>
        </w:r>
      </w:hyperlink>
    </w:p>
    <w:p w14:paraId="792BB6B7" w14:textId="77777777" w:rsidR="005D5FE5" w:rsidRDefault="005D5FE5" w:rsidP="0049373E">
      <w:pPr>
        <w:jc w:val="both"/>
      </w:pPr>
    </w:p>
    <w:p w14:paraId="0BD57AB9" w14:textId="4BE30286" w:rsidR="00003063" w:rsidRDefault="00003063" w:rsidP="0049373E">
      <w:pPr>
        <w:jc w:val="both"/>
      </w:pPr>
      <w:r>
        <w:t>[NPS] National Park Service (2018</w:t>
      </w:r>
      <w:r w:rsidR="008A3790">
        <w:t>a</w:t>
      </w:r>
      <w:r>
        <w:t>). Grand Canyon National Park.</w:t>
      </w:r>
    </w:p>
    <w:p w14:paraId="539E7AEB" w14:textId="21CC2A20" w:rsidR="00003063" w:rsidRDefault="00E87CC5" w:rsidP="0049373E">
      <w:pPr>
        <w:jc w:val="both"/>
      </w:pPr>
      <w:hyperlink r:id="rId20" w:history="1">
        <w:r w:rsidR="00003063" w:rsidRPr="003E27EE">
          <w:rPr>
            <w:rStyle w:val="Hyperlink"/>
          </w:rPr>
          <w:t>https://www.nps.gov/grca/learn/nature/index.htm</w:t>
        </w:r>
      </w:hyperlink>
    </w:p>
    <w:p w14:paraId="3078C4B3" w14:textId="241ECDE9" w:rsidR="00F70717" w:rsidRDefault="00F70717" w:rsidP="0049373E">
      <w:pPr>
        <w:jc w:val="both"/>
      </w:pPr>
    </w:p>
    <w:p w14:paraId="1E225AD8" w14:textId="79CB590F" w:rsidR="00F70717" w:rsidRPr="00F70717" w:rsidRDefault="00F70717" w:rsidP="00F70717">
      <w:pPr>
        <w:jc w:val="both"/>
      </w:pPr>
      <w:r w:rsidRPr="00F70717">
        <w:t>[NPS] National Park Service (2018</w:t>
      </w:r>
      <w:r>
        <w:t>b</w:t>
      </w:r>
      <w:r w:rsidRPr="00F70717">
        <w:t>). Grand Canyon’s Native Fish.</w:t>
      </w:r>
    </w:p>
    <w:p w14:paraId="2703CCA3" w14:textId="1F0FA532" w:rsidR="00F70717" w:rsidRDefault="00E87CC5" w:rsidP="00F70717">
      <w:pPr>
        <w:jc w:val="both"/>
        <w:rPr>
          <w:rStyle w:val="Hyperlink"/>
        </w:rPr>
      </w:pPr>
      <w:hyperlink r:id="rId21" w:history="1">
        <w:r w:rsidR="00F70717" w:rsidRPr="00F70717">
          <w:rPr>
            <w:rStyle w:val="Hyperlink"/>
          </w:rPr>
          <w:t>https://www.nps.gov/grca/learn/nature/fish-native.htm</w:t>
        </w:r>
      </w:hyperlink>
    </w:p>
    <w:p w14:paraId="36413A2B" w14:textId="7F6156A3" w:rsidR="009627CA" w:rsidRDefault="009627CA" w:rsidP="00F70717">
      <w:pPr>
        <w:jc w:val="both"/>
      </w:pPr>
    </w:p>
    <w:p w14:paraId="1149688D" w14:textId="77777777" w:rsidR="009627CA" w:rsidRPr="00A17E14" w:rsidRDefault="009627CA" w:rsidP="009627CA">
      <w:pPr>
        <w:autoSpaceDE w:val="0"/>
        <w:autoSpaceDN w:val="0"/>
        <w:adjustRightInd w:val="0"/>
        <w:jc w:val="both"/>
      </w:pPr>
      <w:bookmarkStart w:id="3" w:name="_Hlk63798528"/>
      <w:r w:rsidRPr="00A17E14">
        <w:t>Null, S. E., &amp; Lund, J. R., 2012. Fish habitat optimization to prioritize river restoration decisions. River research and applications, 28(9), 1378-1393.</w:t>
      </w:r>
    </w:p>
    <w:bookmarkEnd w:id="3"/>
    <w:p w14:paraId="1275A5BA" w14:textId="46638C10" w:rsidR="00906A82" w:rsidRDefault="00906A82" w:rsidP="00F31F4B">
      <w:pPr>
        <w:jc w:val="both"/>
        <w:rPr>
          <w:rStyle w:val="Hyperlink"/>
        </w:rPr>
      </w:pPr>
    </w:p>
    <w:p w14:paraId="701CB67B" w14:textId="77777777" w:rsidR="00A71865" w:rsidRPr="00400FF3" w:rsidRDefault="00A71865" w:rsidP="00A71865">
      <w:pPr>
        <w:jc w:val="both"/>
        <w:rPr>
          <w:b/>
          <w:sz w:val="32"/>
        </w:rPr>
      </w:pPr>
      <w:r w:rsidRPr="00400FF3">
        <w:rPr>
          <w:color w:val="222222"/>
          <w:szCs w:val="20"/>
          <w:shd w:val="clear" w:color="auto" w:fill="FFFFFF"/>
        </w:rPr>
        <w:t xml:space="preserve">Olden, J. D., &amp; </w:t>
      </w:r>
      <w:proofErr w:type="spellStart"/>
      <w:r w:rsidRPr="00400FF3">
        <w:rPr>
          <w:color w:val="222222"/>
          <w:szCs w:val="20"/>
          <w:shd w:val="clear" w:color="auto" w:fill="FFFFFF"/>
        </w:rPr>
        <w:t>Naiman</w:t>
      </w:r>
      <w:proofErr w:type="spellEnd"/>
      <w:r w:rsidRPr="00400FF3">
        <w:rPr>
          <w:color w:val="222222"/>
          <w:szCs w:val="20"/>
          <w:shd w:val="clear" w:color="auto" w:fill="FFFFFF"/>
        </w:rPr>
        <w:t>, R. J. (2010). Incorporating thermal regimes into environmental flows assessments: modifying dam operations to restore freshwater ecosystem integrity. </w:t>
      </w:r>
      <w:r w:rsidRPr="00400FF3">
        <w:rPr>
          <w:i/>
          <w:iCs/>
          <w:color w:val="222222"/>
          <w:szCs w:val="20"/>
          <w:shd w:val="clear" w:color="auto" w:fill="FFFFFF"/>
        </w:rPr>
        <w:t>Freshwater Biology</w:t>
      </w:r>
      <w:r w:rsidRPr="00400FF3">
        <w:rPr>
          <w:color w:val="222222"/>
          <w:szCs w:val="20"/>
          <w:shd w:val="clear" w:color="auto" w:fill="FFFFFF"/>
        </w:rPr>
        <w:t>, </w:t>
      </w:r>
      <w:r w:rsidRPr="00400FF3">
        <w:rPr>
          <w:i/>
          <w:iCs/>
          <w:color w:val="222222"/>
          <w:szCs w:val="20"/>
          <w:shd w:val="clear" w:color="auto" w:fill="FFFFFF"/>
        </w:rPr>
        <w:t>55</w:t>
      </w:r>
      <w:r w:rsidRPr="00400FF3">
        <w:rPr>
          <w:color w:val="222222"/>
          <w:szCs w:val="20"/>
          <w:shd w:val="clear" w:color="auto" w:fill="FFFFFF"/>
        </w:rPr>
        <w:t>(1), 86-107.</w:t>
      </w:r>
    </w:p>
    <w:p w14:paraId="39BF0482" w14:textId="5A6721B3" w:rsidR="00A71865" w:rsidRDefault="00A71865" w:rsidP="00F31F4B">
      <w:pPr>
        <w:jc w:val="both"/>
        <w:rPr>
          <w:color w:val="222222"/>
          <w:szCs w:val="20"/>
          <w:shd w:val="clear" w:color="auto" w:fill="FFFFFF"/>
        </w:rPr>
      </w:pPr>
    </w:p>
    <w:p w14:paraId="1C35BBA3" w14:textId="77777777" w:rsidR="009627CA" w:rsidRPr="00A17E14" w:rsidRDefault="009627CA" w:rsidP="009627CA">
      <w:pPr>
        <w:autoSpaceDE w:val="0"/>
        <w:autoSpaceDN w:val="0"/>
        <w:adjustRightInd w:val="0"/>
        <w:jc w:val="both"/>
      </w:pPr>
      <w:r w:rsidRPr="00E35521">
        <w:t xml:space="preserve">Pegram, G., Li, Y., Le </w:t>
      </w:r>
      <w:proofErr w:type="spellStart"/>
      <w:r w:rsidRPr="00E35521">
        <w:t>Quesne</w:t>
      </w:r>
      <w:proofErr w:type="spellEnd"/>
      <w:r w:rsidRPr="00E35521">
        <w:t>, T., Speed, J., Li, J., Shen, F., 2013. River Basin Planning: Principles. Procedures and Approaches for Strategic Planning. UNESCO, Paris</w:t>
      </w:r>
      <w:r w:rsidRPr="00A17E14">
        <w:t>.</w:t>
      </w:r>
    </w:p>
    <w:p w14:paraId="4184BC39" w14:textId="77777777" w:rsidR="009627CA" w:rsidRDefault="009627CA" w:rsidP="00F31F4B">
      <w:pPr>
        <w:jc w:val="both"/>
        <w:rPr>
          <w:color w:val="222222"/>
          <w:szCs w:val="20"/>
          <w:shd w:val="clear" w:color="auto" w:fill="FFFFFF"/>
        </w:rPr>
      </w:pPr>
    </w:p>
    <w:p w14:paraId="74012431" w14:textId="686CB7F3" w:rsidR="00906A82" w:rsidRDefault="00906A82" w:rsidP="00F31F4B">
      <w:pPr>
        <w:jc w:val="both"/>
        <w:rPr>
          <w:color w:val="222222"/>
          <w:szCs w:val="20"/>
          <w:shd w:val="clear" w:color="auto" w:fill="FFFFFF"/>
        </w:rPr>
      </w:pPr>
      <w:proofErr w:type="spellStart"/>
      <w:r w:rsidRPr="00906A82">
        <w:rPr>
          <w:color w:val="222222"/>
          <w:szCs w:val="20"/>
          <w:shd w:val="clear" w:color="auto" w:fill="FFFFFF"/>
        </w:rPr>
        <w:t>Poff</w:t>
      </w:r>
      <w:proofErr w:type="spellEnd"/>
      <w:r w:rsidRPr="00906A82">
        <w:rPr>
          <w:color w:val="222222"/>
          <w:szCs w:val="20"/>
          <w:shd w:val="clear" w:color="auto" w:fill="FFFFFF"/>
        </w:rPr>
        <w:t>, N. L., Olden, J. D., Merritt, D. M., &amp; Pepin, D. M. (2007). Homogenization of regional river dynamics by dams and global biodiversity implications. Proceedings of the National Academy of Sciences, 104(14), 5732-5737.</w:t>
      </w:r>
    </w:p>
    <w:p w14:paraId="2DD9CB08" w14:textId="174EBF03" w:rsidR="00786005" w:rsidRDefault="00786005" w:rsidP="00F31F4B">
      <w:pPr>
        <w:jc w:val="both"/>
        <w:rPr>
          <w:color w:val="222222"/>
          <w:szCs w:val="20"/>
          <w:shd w:val="clear" w:color="auto" w:fill="FFFFFF"/>
        </w:rPr>
      </w:pPr>
    </w:p>
    <w:p w14:paraId="4302860B" w14:textId="325E0026" w:rsidR="00786005" w:rsidRPr="00786005" w:rsidRDefault="00786005" w:rsidP="00F31F4B">
      <w:pPr>
        <w:jc w:val="both"/>
        <w:rPr>
          <w:color w:val="222222"/>
          <w:sz w:val="32"/>
          <w:szCs w:val="20"/>
          <w:shd w:val="clear" w:color="auto" w:fill="FFFFFF"/>
        </w:rPr>
      </w:pPr>
      <w:proofErr w:type="spellStart"/>
      <w:r w:rsidRPr="00786005">
        <w:rPr>
          <w:color w:val="222222"/>
          <w:szCs w:val="20"/>
          <w:shd w:val="clear" w:color="auto" w:fill="FFFFFF"/>
        </w:rPr>
        <w:t>Poff</w:t>
      </w:r>
      <w:proofErr w:type="spellEnd"/>
      <w:r w:rsidRPr="00786005">
        <w:rPr>
          <w:color w:val="222222"/>
          <w:szCs w:val="20"/>
          <w:shd w:val="clear" w:color="auto" w:fill="FFFFFF"/>
        </w:rPr>
        <w:t xml:space="preserve">, N. L., Brown, C. M., Grantham, T. E., Matthews, J. H., Palmer, M. A., Spence, C. M., ... &amp; </w:t>
      </w:r>
      <w:proofErr w:type="spellStart"/>
      <w:r w:rsidRPr="00786005">
        <w:rPr>
          <w:color w:val="222222"/>
          <w:szCs w:val="20"/>
          <w:shd w:val="clear" w:color="auto" w:fill="FFFFFF"/>
        </w:rPr>
        <w:t>Baeza</w:t>
      </w:r>
      <w:proofErr w:type="spellEnd"/>
      <w:r w:rsidRPr="00786005">
        <w:rPr>
          <w:color w:val="222222"/>
          <w:szCs w:val="20"/>
          <w:shd w:val="clear" w:color="auto" w:fill="FFFFFF"/>
        </w:rPr>
        <w:t>, A. (2016). Sustainable water management under future uncertainty with eco-engineering decision scaling. </w:t>
      </w:r>
      <w:r w:rsidRPr="00786005">
        <w:rPr>
          <w:i/>
          <w:iCs/>
          <w:color w:val="222222"/>
          <w:szCs w:val="20"/>
          <w:shd w:val="clear" w:color="auto" w:fill="FFFFFF"/>
        </w:rPr>
        <w:t>Nature Climate Change</w:t>
      </w:r>
      <w:r w:rsidRPr="00786005">
        <w:rPr>
          <w:color w:val="222222"/>
          <w:szCs w:val="20"/>
          <w:shd w:val="clear" w:color="auto" w:fill="FFFFFF"/>
        </w:rPr>
        <w:t>, </w:t>
      </w:r>
      <w:r w:rsidRPr="00786005">
        <w:rPr>
          <w:i/>
          <w:iCs/>
          <w:color w:val="222222"/>
          <w:szCs w:val="20"/>
          <w:shd w:val="clear" w:color="auto" w:fill="FFFFFF"/>
        </w:rPr>
        <w:t>6</w:t>
      </w:r>
      <w:r w:rsidRPr="00786005">
        <w:rPr>
          <w:color w:val="222222"/>
          <w:szCs w:val="20"/>
          <w:shd w:val="clear" w:color="auto" w:fill="FFFFFF"/>
        </w:rPr>
        <w:t>(1), 25-34.</w:t>
      </w:r>
    </w:p>
    <w:p w14:paraId="321F269C" w14:textId="1552B8BA" w:rsidR="0029403A" w:rsidRDefault="0029403A" w:rsidP="00F31F4B">
      <w:pPr>
        <w:jc w:val="both"/>
        <w:rPr>
          <w:color w:val="222222"/>
          <w:szCs w:val="20"/>
          <w:shd w:val="clear" w:color="auto" w:fill="FFFFFF"/>
        </w:rPr>
      </w:pPr>
    </w:p>
    <w:p w14:paraId="17CFCCDE" w14:textId="77777777" w:rsidR="00E0120A" w:rsidRPr="00A17E14" w:rsidRDefault="00E0120A" w:rsidP="00E0120A">
      <w:pPr>
        <w:autoSpaceDE w:val="0"/>
        <w:autoSpaceDN w:val="0"/>
        <w:adjustRightInd w:val="0"/>
        <w:jc w:val="both"/>
      </w:pPr>
      <w:proofErr w:type="spellStart"/>
      <w:r w:rsidRPr="00A17E14">
        <w:lastRenderedPageBreak/>
        <w:t>Ploussard</w:t>
      </w:r>
      <w:proofErr w:type="spellEnd"/>
      <w:r w:rsidRPr="00A17E14">
        <w:t xml:space="preserve">, Q., &amp; </w:t>
      </w:r>
      <w:proofErr w:type="spellStart"/>
      <w:r w:rsidRPr="00A17E14">
        <w:t>Veselka</w:t>
      </w:r>
      <w:proofErr w:type="spellEnd"/>
      <w:r w:rsidRPr="00A17E14">
        <w:t>, T. D. (2019). Financial Analysis of the 2018 Glen Canyon Dam Bug Flow Experiment (No. ANL-19/19). Argonne National Lab. (ANL), Argonne, IL (United States).</w:t>
      </w:r>
    </w:p>
    <w:p w14:paraId="2185746A" w14:textId="77777777" w:rsidR="00E0120A" w:rsidRDefault="00E0120A" w:rsidP="00F31F4B">
      <w:pPr>
        <w:jc w:val="both"/>
        <w:rPr>
          <w:color w:val="222222"/>
          <w:szCs w:val="20"/>
          <w:shd w:val="clear" w:color="auto" w:fill="FFFFFF"/>
        </w:rPr>
      </w:pPr>
    </w:p>
    <w:p w14:paraId="07D92443" w14:textId="2DF4E5FB" w:rsidR="0029403A" w:rsidRDefault="0029403A" w:rsidP="00F31F4B">
      <w:pPr>
        <w:jc w:val="both"/>
        <w:rPr>
          <w:color w:val="222222"/>
          <w:szCs w:val="20"/>
          <w:shd w:val="clear" w:color="auto" w:fill="FFFFFF"/>
        </w:rPr>
      </w:pPr>
      <w:r w:rsidRPr="0029403A">
        <w:rPr>
          <w:color w:val="222222"/>
          <w:szCs w:val="20"/>
          <w:shd w:val="clear" w:color="auto" w:fill="FFFFFF"/>
        </w:rPr>
        <w:t>Richter, B. (2014). </w:t>
      </w:r>
      <w:r w:rsidRPr="005D5FE5">
        <w:rPr>
          <w:i/>
          <w:iCs/>
          <w:color w:val="222222"/>
          <w:szCs w:val="20"/>
          <w:shd w:val="clear" w:color="auto" w:fill="FFFFFF"/>
        </w:rPr>
        <w:t>Chasing water: a guide for moving from scarcity to sustainability</w:t>
      </w:r>
      <w:r w:rsidRPr="0029403A">
        <w:rPr>
          <w:color w:val="222222"/>
          <w:szCs w:val="20"/>
          <w:shd w:val="clear" w:color="auto" w:fill="FFFFFF"/>
        </w:rPr>
        <w:t>. Island press.</w:t>
      </w:r>
    </w:p>
    <w:p w14:paraId="19173059" w14:textId="77777777" w:rsidR="00D345E4" w:rsidRDefault="00D345E4" w:rsidP="00F31F4B">
      <w:pPr>
        <w:jc w:val="both"/>
        <w:rPr>
          <w:color w:val="222222"/>
          <w:sz w:val="32"/>
          <w:szCs w:val="20"/>
          <w:shd w:val="clear" w:color="auto" w:fill="FFFFFF"/>
        </w:rPr>
      </w:pPr>
    </w:p>
    <w:p w14:paraId="1CA27A3D" w14:textId="25F3E7FA" w:rsidR="00D345E4" w:rsidRPr="00D345E4" w:rsidRDefault="00D345E4" w:rsidP="00F31F4B">
      <w:pPr>
        <w:jc w:val="both"/>
        <w:rPr>
          <w:color w:val="222222"/>
          <w:sz w:val="40"/>
          <w:szCs w:val="20"/>
          <w:shd w:val="clear" w:color="auto" w:fill="FFFFFF"/>
        </w:rPr>
      </w:pPr>
      <w:proofErr w:type="spellStart"/>
      <w:r w:rsidRPr="00D345E4">
        <w:rPr>
          <w:color w:val="222222"/>
          <w:szCs w:val="20"/>
          <w:shd w:val="clear" w:color="auto" w:fill="FFFFFF"/>
        </w:rPr>
        <w:t>Rheinheimer</w:t>
      </w:r>
      <w:proofErr w:type="spellEnd"/>
      <w:r w:rsidRPr="00D345E4">
        <w:rPr>
          <w:color w:val="222222"/>
          <w:szCs w:val="20"/>
          <w:shd w:val="clear" w:color="auto" w:fill="FFFFFF"/>
        </w:rPr>
        <w:t>, D. E., Null, S. E., &amp; Lund, J. R. (2015). Optimizing selective withdrawal from reservoirs to manage downstream temperatures with climate warming. </w:t>
      </w:r>
      <w:r w:rsidRPr="00D345E4">
        <w:rPr>
          <w:i/>
          <w:iCs/>
          <w:color w:val="222222"/>
          <w:szCs w:val="20"/>
          <w:shd w:val="clear" w:color="auto" w:fill="FFFFFF"/>
        </w:rPr>
        <w:t>Journal of Water Resources Planning and Management</w:t>
      </w:r>
      <w:r w:rsidRPr="00D345E4">
        <w:rPr>
          <w:color w:val="222222"/>
          <w:szCs w:val="20"/>
          <w:shd w:val="clear" w:color="auto" w:fill="FFFFFF"/>
        </w:rPr>
        <w:t>, </w:t>
      </w:r>
      <w:r w:rsidRPr="00D345E4">
        <w:rPr>
          <w:i/>
          <w:iCs/>
          <w:color w:val="222222"/>
          <w:szCs w:val="20"/>
          <w:shd w:val="clear" w:color="auto" w:fill="FFFFFF"/>
        </w:rPr>
        <w:t>141</w:t>
      </w:r>
      <w:r w:rsidRPr="00D345E4">
        <w:rPr>
          <w:color w:val="222222"/>
          <w:szCs w:val="20"/>
          <w:shd w:val="clear" w:color="auto" w:fill="FFFFFF"/>
        </w:rPr>
        <w:t>(4), 04014063.</w:t>
      </w:r>
    </w:p>
    <w:p w14:paraId="05D3A89F" w14:textId="70548CCE" w:rsidR="00D51B63" w:rsidRDefault="00D51B63" w:rsidP="00F31F4B">
      <w:pPr>
        <w:jc w:val="both"/>
        <w:rPr>
          <w:rFonts w:ascii="Calibri" w:hAnsi="Calibri" w:cs="Calibri"/>
          <w:sz w:val="23"/>
          <w:szCs w:val="23"/>
        </w:rPr>
      </w:pPr>
    </w:p>
    <w:p w14:paraId="76AAB7AA" w14:textId="44713624" w:rsidR="00652075" w:rsidRPr="00652075" w:rsidRDefault="00652075" w:rsidP="00F31F4B">
      <w:pPr>
        <w:jc w:val="both"/>
        <w:rPr>
          <w:color w:val="222222"/>
          <w:szCs w:val="20"/>
          <w:shd w:val="clear" w:color="auto" w:fill="FFFFFF"/>
        </w:rPr>
      </w:pPr>
      <w:r w:rsidRPr="00652075">
        <w:rPr>
          <w:color w:val="222222"/>
          <w:szCs w:val="20"/>
          <w:shd w:val="clear" w:color="auto" w:fill="FFFFFF"/>
        </w:rPr>
        <w:t>Schmidt, J. C., &amp; Wilcock, P. R. (2008). Metrics for assessing the downstream effects of dams. </w:t>
      </w:r>
      <w:r w:rsidRPr="00652075">
        <w:rPr>
          <w:i/>
          <w:iCs/>
          <w:color w:val="222222"/>
          <w:szCs w:val="20"/>
          <w:shd w:val="clear" w:color="auto" w:fill="FFFFFF"/>
        </w:rPr>
        <w:t>Water Resources Research</w:t>
      </w:r>
      <w:r w:rsidRPr="00652075">
        <w:rPr>
          <w:color w:val="222222"/>
          <w:szCs w:val="20"/>
          <w:shd w:val="clear" w:color="auto" w:fill="FFFFFF"/>
        </w:rPr>
        <w:t>, </w:t>
      </w:r>
      <w:r w:rsidRPr="00652075">
        <w:rPr>
          <w:i/>
          <w:iCs/>
          <w:color w:val="222222"/>
          <w:szCs w:val="20"/>
          <w:shd w:val="clear" w:color="auto" w:fill="FFFFFF"/>
        </w:rPr>
        <w:t>44</w:t>
      </w:r>
      <w:r w:rsidRPr="00652075">
        <w:rPr>
          <w:color w:val="222222"/>
          <w:szCs w:val="20"/>
          <w:shd w:val="clear" w:color="auto" w:fill="FFFFFF"/>
        </w:rPr>
        <w:t>(4).</w:t>
      </w:r>
    </w:p>
    <w:p w14:paraId="4636CE15" w14:textId="77777777" w:rsidR="00652075" w:rsidRPr="00D51B63" w:rsidRDefault="00652075" w:rsidP="00F31F4B">
      <w:pPr>
        <w:jc w:val="both"/>
        <w:rPr>
          <w:rFonts w:ascii="Calibri" w:hAnsi="Calibri" w:cs="Calibri"/>
          <w:sz w:val="23"/>
          <w:szCs w:val="23"/>
        </w:rPr>
      </w:pPr>
    </w:p>
    <w:p w14:paraId="02DD35FF" w14:textId="2D83D5C4" w:rsidR="00400FF3" w:rsidRDefault="00400FF3" w:rsidP="00400FF3">
      <w:pPr>
        <w:jc w:val="both"/>
        <w:rPr>
          <w:color w:val="222222"/>
          <w:szCs w:val="20"/>
          <w:shd w:val="clear" w:color="auto" w:fill="FFFFFF"/>
        </w:rPr>
      </w:pPr>
      <w:r w:rsidRPr="00400FF3">
        <w:rPr>
          <w:color w:val="222222"/>
          <w:szCs w:val="20"/>
          <w:shd w:val="clear" w:color="auto" w:fill="FFFFFF"/>
        </w:rPr>
        <w:t>Stevens, L. E., Shannon, J. P., &amp; Blinn, D. W. (1997). Colorado River benthic ecology in Grand Canyon, Arizona, USA: dam, tributary and geomorphological influences. </w:t>
      </w:r>
      <w:r w:rsidRPr="00400FF3">
        <w:rPr>
          <w:i/>
          <w:iCs/>
          <w:color w:val="222222"/>
          <w:szCs w:val="20"/>
          <w:shd w:val="clear" w:color="auto" w:fill="FFFFFF"/>
        </w:rPr>
        <w:t>Regulated Rivers: Research &amp; Management: An International Journal Devoted to River Research and Management</w:t>
      </w:r>
      <w:r w:rsidRPr="00400FF3">
        <w:rPr>
          <w:color w:val="222222"/>
          <w:szCs w:val="20"/>
          <w:shd w:val="clear" w:color="auto" w:fill="FFFFFF"/>
        </w:rPr>
        <w:t>, </w:t>
      </w:r>
      <w:r w:rsidRPr="00400FF3">
        <w:rPr>
          <w:i/>
          <w:iCs/>
          <w:color w:val="222222"/>
          <w:szCs w:val="20"/>
          <w:shd w:val="clear" w:color="auto" w:fill="FFFFFF"/>
        </w:rPr>
        <w:t>13</w:t>
      </w:r>
      <w:r w:rsidRPr="00400FF3">
        <w:rPr>
          <w:color w:val="222222"/>
          <w:szCs w:val="20"/>
          <w:shd w:val="clear" w:color="auto" w:fill="FFFFFF"/>
        </w:rPr>
        <w:t>(2), 129-149.</w:t>
      </w:r>
    </w:p>
    <w:p w14:paraId="35AC9B2B" w14:textId="77777777" w:rsidR="000F44E1" w:rsidRDefault="000F44E1" w:rsidP="00400FF3">
      <w:pPr>
        <w:jc w:val="both"/>
        <w:rPr>
          <w:color w:val="222222"/>
          <w:szCs w:val="20"/>
          <w:shd w:val="clear" w:color="auto" w:fill="FFFFFF"/>
        </w:rPr>
      </w:pPr>
    </w:p>
    <w:p w14:paraId="0368D2E0" w14:textId="517993B6" w:rsidR="000F44E1" w:rsidRDefault="000F44E1" w:rsidP="000F44E1">
      <w:r w:rsidRPr="00122B4E">
        <w:t xml:space="preserve">Texas Electricity Summer Rates (May 2019 Update) | ElectricityPlans.com. (2019, January 25). Electricity Plans. </w:t>
      </w:r>
      <w:hyperlink r:id="rId22" w:history="1">
        <w:r w:rsidRPr="006D1684">
          <w:rPr>
            <w:rStyle w:val="Hyperlink"/>
          </w:rPr>
          <w:t>https://electricityplans.com/texas-electricity-rates-increase-2019/</w:t>
        </w:r>
      </w:hyperlink>
    </w:p>
    <w:p w14:paraId="45901067" w14:textId="48029BD7" w:rsidR="009719CD" w:rsidRDefault="009719CD" w:rsidP="00F31F4B">
      <w:pPr>
        <w:jc w:val="both"/>
        <w:rPr>
          <w:b/>
        </w:rPr>
      </w:pPr>
    </w:p>
    <w:p w14:paraId="27216FA2" w14:textId="74C9753A" w:rsidR="00F0484C" w:rsidRDefault="00F0484C" w:rsidP="00F31F4B">
      <w:pPr>
        <w:jc w:val="both"/>
        <w:rPr>
          <w:color w:val="222222"/>
          <w:szCs w:val="20"/>
          <w:shd w:val="clear" w:color="auto" w:fill="FFFFFF"/>
        </w:rPr>
      </w:pPr>
      <w:proofErr w:type="spellStart"/>
      <w:r w:rsidRPr="00F0484C">
        <w:rPr>
          <w:color w:val="222222"/>
          <w:szCs w:val="20"/>
          <w:shd w:val="clear" w:color="auto" w:fill="FFFFFF"/>
        </w:rPr>
        <w:t>Tharme</w:t>
      </w:r>
      <w:proofErr w:type="spellEnd"/>
      <w:r w:rsidRPr="00F0484C">
        <w:rPr>
          <w:color w:val="222222"/>
          <w:szCs w:val="20"/>
          <w:shd w:val="clear" w:color="auto" w:fill="FFFFFF"/>
        </w:rPr>
        <w:t>, R. E. (2003). A global perspective on environmental flow assessment: emerging trends in the development and application of environmental flow methodologies for rivers. </w:t>
      </w:r>
      <w:r w:rsidRPr="00F0484C">
        <w:rPr>
          <w:i/>
          <w:iCs/>
          <w:color w:val="222222"/>
          <w:szCs w:val="20"/>
          <w:shd w:val="clear" w:color="auto" w:fill="FFFFFF"/>
        </w:rPr>
        <w:t>River research and applications</w:t>
      </w:r>
      <w:r w:rsidRPr="00F0484C">
        <w:rPr>
          <w:color w:val="222222"/>
          <w:szCs w:val="20"/>
          <w:shd w:val="clear" w:color="auto" w:fill="FFFFFF"/>
        </w:rPr>
        <w:t>, </w:t>
      </w:r>
      <w:r w:rsidRPr="00F0484C">
        <w:rPr>
          <w:i/>
          <w:iCs/>
          <w:color w:val="222222"/>
          <w:szCs w:val="20"/>
          <w:shd w:val="clear" w:color="auto" w:fill="FFFFFF"/>
        </w:rPr>
        <w:t>19</w:t>
      </w:r>
      <w:r w:rsidRPr="00F0484C">
        <w:rPr>
          <w:color w:val="222222"/>
          <w:szCs w:val="20"/>
          <w:shd w:val="clear" w:color="auto" w:fill="FFFFFF"/>
        </w:rPr>
        <w:t>(5‐6), 397-441.</w:t>
      </w:r>
    </w:p>
    <w:p w14:paraId="6FA32682" w14:textId="77777777" w:rsidR="000566E3" w:rsidRDefault="000566E3" w:rsidP="00F31F4B">
      <w:pPr>
        <w:jc w:val="both"/>
        <w:rPr>
          <w:color w:val="222222"/>
          <w:szCs w:val="20"/>
          <w:shd w:val="clear" w:color="auto" w:fill="FFFFFF"/>
        </w:rPr>
      </w:pPr>
    </w:p>
    <w:p w14:paraId="552DC0C9" w14:textId="685A7A7B" w:rsidR="000566E3" w:rsidRPr="000566E3" w:rsidRDefault="000566E3" w:rsidP="00F31F4B">
      <w:pPr>
        <w:jc w:val="both"/>
        <w:rPr>
          <w:color w:val="222222"/>
          <w:sz w:val="32"/>
          <w:szCs w:val="20"/>
          <w:shd w:val="clear" w:color="auto" w:fill="FFFFFF"/>
        </w:rPr>
      </w:pPr>
      <w:proofErr w:type="spellStart"/>
      <w:r w:rsidRPr="000566E3">
        <w:rPr>
          <w:color w:val="222222"/>
          <w:szCs w:val="20"/>
          <w:shd w:val="clear" w:color="auto" w:fill="FFFFFF"/>
        </w:rPr>
        <w:t>Tilmant</w:t>
      </w:r>
      <w:proofErr w:type="spellEnd"/>
      <w:r w:rsidRPr="000566E3">
        <w:rPr>
          <w:color w:val="222222"/>
          <w:szCs w:val="20"/>
          <w:shd w:val="clear" w:color="auto" w:fill="FFFFFF"/>
        </w:rPr>
        <w:t xml:space="preserve">, A., </w:t>
      </w:r>
      <w:proofErr w:type="spellStart"/>
      <w:r w:rsidRPr="000566E3">
        <w:rPr>
          <w:color w:val="222222"/>
          <w:szCs w:val="20"/>
          <w:shd w:val="clear" w:color="auto" w:fill="FFFFFF"/>
        </w:rPr>
        <w:t>Vanclooster</w:t>
      </w:r>
      <w:proofErr w:type="spellEnd"/>
      <w:r w:rsidRPr="000566E3">
        <w:rPr>
          <w:color w:val="222222"/>
          <w:szCs w:val="20"/>
          <w:shd w:val="clear" w:color="auto" w:fill="FFFFFF"/>
        </w:rPr>
        <w:t xml:space="preserve">, M., </w:t>
      </w:r>
      <w:proofErr w:type="spellStart"/>
      <w:r w:rsidRPr="000566E3">
        <w:rPr>
          <w:color w:val="222222"/>
          <w:szCs w:val="20"/>
          <w:shd w:val="clear" w:color="auto" w:fill="FFFFFF"/>
        </w:rPr>
        <w:t>Duckstein</w:t>
      </w:r>
      <w:proofErr w:type="spellEnd"/>
      <w:r w:rsidRPr="000566E3">
        <w:rPr>
          <w:color w:val="222222"/>
          <w:szCs w:val="20"/>
          <w:shd w:val="clear" w:color="auto" w:fill="FFFFFF"/>
        </w:rPr>
        <w:t xml:space="preserve">, L., &amp; </w:t>
      </w:r>
      <w:proofErr w:type="spellStart"/>
      <w:r w:rsidRPr="000566E3">
        <w:rPr>
          <w:color w:val="222222"/>
          <w:szCs w:val="20"/>
          <w:shd w:val="clear" w:color="auto" w:fill="FFFFFF"/>
        </w:rPr>
        <w:t>Persoons</w:t>
      </w:r>
      <w:proofErr w:type="spellEnd"/>
      <w:r w:rsidRPr="000566E3">
        <w:rPr>
          <w:color w:val="222222"/>
          <w:szCs w:val="20"/>
          <w:shd w:val="clear" w:color="auto" w:fill="FFFFFF"/>
        </w:rPr>
        <w:t>, E. (2002). Comparison of fuzzy and nonfuzzy optimal reservoir operating policies. </w:t>
      </w:r>
      <w:r w:rsidRPr="000566E3">
        <w:rPr>
          <w:i/>
          <w:iCs/>
          <w:color w:val="222222"/>
          <w:szCs w:val="20"/>
          <w:shd w:val="clear" w:color="auto" w:fill="FFFFFF"/>
        </w:rPr>
        <w:t>Journal of Water Resources Planning and Management</w:t>
      </w:r>
      <w:r w:rsidRPr="000566E3">
        <w:rPr>
          <w:color w:val="222222"/>
          <w:szCs w:val="20"/>
          <w:shd w:val="clear" w:color="auto" w:fill="FFFFFF"/>
        </w:rPr>
        <w:t>, </w:t>
      </w:r>
      <w:r w:rsidRPr="000566E3">
        <w:rPr>
          <w:i/>
          <w:iCs/>
          <w:color w:val="222222"/>
          <w:szCs w:val="20"/>
          <w:shd w:val="clear" w:color="auto" w:fill="FFFFFF"/>
        </w:rPr>
        <w:t>128</w:t>
      </w:r>
      <w:r w:rsidRPr="000566E3">
        <w:rPr>
          <w:color w:val="222222"/>
          <w:szCs w:val="20"/>
          <w:shd w:val="clear" w:color="auto" w:fill="FFFFFF"/>
        </w:rPr>
        <w:t>(6), 390-398.</w:t>
      </w:r>
    </w:p>
    <w:p w14:paraId="4768498E" w14:textId="685A7A7B" w:rsidR="0029403A" w:rsidRDefault="0029403A" w:rsidP="00F31F4B">
      <w:pPr>
        <w:jc w:val="both"/>
        <w:rPr>
          <w:b/>
          <w:sz w:val="32"/>
        </w:rPr>
      </w:pPr>
    </w:p>
    <w:p w14:paraId="16FCA85E" w14:textId="44711D22" w:rsidR="00B30E6F" w:rsidRDefault="00B30E6F" w:rsidP="00F05D98">
      <w:pPr>
        <w:autoSpaceDE w:val="0"/>
        <w:autoSpaceDN w:val="0"/>
        <w:adjustRightInd w:val="0"/>
      </w:pPr>
      <w:r w:rsidRPr="0088540A">
        <w:t>[USBR] US Department of the Interior Bureau of Reclamation</w:t>
      </w:r>
      <w:r w:rsidR="00F05D98">
        <w:t xml:space="preserve">, </w:t>
      </w:r>
      <w:r w:rsidRPr="0088540A">
        <w:t>2016.</w:t>
      </w:r>
      <w:r>
        <w:t xml:space="preserve"> </w:t>
      </w:r>
      <w:r w:rsidRPr="0088540A">
        <w:t>Glen Canyon Dam Long-Term Experimental and Management Plan</w:t>
      </w:r>
      <w:r>
        <w:t xml:space="preserve"> </w:t>
      </w:r>
      <w:r w:rsidRPr="0088540A">
        <w:t xml:space="preserve">Environmental Impact Statement. </w:t>
      </w:r>
      <w:r>
        <w:t xml:space="preserve">Refer Alternative D; page ES-33 to 34. </w:t>
      </w:r>
      <w:hyperlink r:id="rId23" w:history="1">
        <w:r w:rsidR="00F05D98" w:rsidRPr="003E27EE">
          <w:rPr>
            <w:rStyle w:val="Hyperlink"/>
          </w:rPr>
          <w:t>https://ltempeis.anl.gov/documents/draft-eis/</w:t>
        </w:r>
      </w:hyperlink>
    </w:p>
    <w:p w14:paraId="7F083E16" w14:textId="77777777" w:rsidR="00F05D98" w:rsidRDefault="00F05D98" w:rsidP="0029403A">
      <w:pPr>
        <w:jc w:val="both"/>
      </w:pPr>
    </w:p>
    <w:p w14:paraId="33AC24A9" w14:textId="42778A7A" w:rsidR="0029403A" w:rsidRDefault="0029403A" w:rsidP="0029403A">
      <w:pPr>
        <w:jc w:val="both"/>
        <w:rPr>
          <w:rStyle w:val="Hyperlink"/>
        </w:rPr>
      </w:pPr>
      <w:r w:rsidRPr="00A17E14">
        <w:t>[USBR] U</w:t>
      </w:r>
      <w:r>
        <w:t>.</w:t>
      </w:r>
      <w:r w:rsidRPr="00A17E14">
        <w:t>S</w:t>
      </w:r>
      <w:r>
        <w:t>.</w:t>
      </w:r>
      <w:r w:rsidRPr="00A17E14">
        <w:t xml:space="preserve"> Department of the Interior Bureau of Reclamation</w:t>
      </w:r>
      <w:r>
        <w:t xml:space="preserve">, </w:t>
      </w:r>
      <w:r w:rsidRPr="00A17E14">
        <w:t xml:space="preserve">2019. Glen Canyon Unit </w:t>
      </w:r>
      <w:hyperlink r:id="rId24" w:history="1">
        <w:r w:rsidRPr="00D1131F">
          <w:rPr>
            <w:rStyle w:val="Hyperlink"/>
          </w:rPr>
          <w:t>https://www.usbr.gov/uc/rm/crsp/gc/index.html</w:t>
        </w:r>
      </w:hyperlink>
    </w:p>
    <w:p w14:paraId="0D0FD6B2" w14:textId="2502C7A1" w:rsidR="0029403A" w:rsidRDefault="0029403A" w:rsidP="00F31F4B">
      <w:pPr>
        <w:jc w:val="both"/>
        <w:rPr>
          <w:b/>
          <w:sz w:val="32"/>
        </w:rPr>
      </w:pPr>
    </w:p>
    <w:p w14:paraId="07229732" w14:textId="7C457FD4" w:rsidR="0029403A" w:rsidRDefault="0029403A" w:rsidP="0029403A">
      <w:pPr>
        <w:pStyle w:val="Default"/>
      </w:pPr>
      <w:r w:rsidRPr="003B015E">
        <w:rPr>
          <w:color w:val="222222"/>
          <w:shd w:val="clear" w:color="auto" w:fill="FFFFFF"/>
        </w:rPr>
        <w:t xml:space="preserve">Walker, W. (2017). </w:t>
      </w:r>
      <w:r w:rsidRPr="003B015E">
        <w:t xml:space="preserve">Environmental Flow Regime Management in the Grand Canyon. </w:t>
      </w:r>
      <w:r w:rsidRPr="003B015E">
        <w:rPr>
          <w:color w:val="222222"/>
          <w:shd w:val="clear" w:color="auto" w:fill="FFFFFF"/>
        </w:rPr>
        <w:t xml:space="preserve">University of California, Davis. </w:t>
      </w:r>
      <w:hyperlink r:id="rId25" w:history="1">
        <w:r w:rsidRPr="003B015E">
          <w:rPr>
            <w:rStyle w:val="Hyperlink"/>
          </w:rPr>
          <w:t>https://watershed.ucdavis.edu/education/classes/files/content/page/WesWalker_revised.pdf</w:t>
        </w:r>
      </w:hyperlink>
      <w:r w:rsidRPr="003B015E">
        <w:t xml:space="preserve"> </w:t>
      </w:r>
    </w:p>
    <w:p w14:paraId="1145D74A" w14:textId="3F60DB52" w:rsidR="002D4D38" w:rsidRDefault="002D4D38" w:rsidP="0029403A">
      <w:pPr>
        <w:pStyle w:val="Default"/>
      </w:pPr>
    </w:p>
    <w:p w14:paraId="01CA9D6D" w14:textId="07FA0C83" w:rsidR="002D4D38" w:rsidRPr="002D4D38" w:rsidRDefault="002D4D38" w:rsidP="0029403A">
      <w:pPr>
        <w:pStyle w:val="Default"/>
        <w:rPr>
          <w:sz w:val="32"/>
        </w:rPr>
      </w:pPr>
      <w:proofErr w:type="spellStart"/>
      <w:r w:rsidRPr="002D4D38">
        <w:rPr>
          <w:color w:val="222222"/>
          <w:szCs w:val="20"/>
          <w:shd w:val="clear" w:color="auto" w:fill="FFFFFF"/>
        </w:rPr>
        <w:t>Yakowitz</w:t>
      </w:r>
      <w:proofErr w:type="spellEnd"/>
      <w:r w:rsidRPr="002D4D38">
        <w:rPr>
          <w:color w:val="222222"/>
          <w:szCs w:val="20"/>
          <w:shd w:val="clear" w:color="auto" w:fill="FFFFFF"/>
        </w:rPr>
        <w:t>, S. (1982). Dynamic programming applications in water resources. </w:t>
      </w:r>
      <w:r w:rsidRPr="002D4D38">
        <w:rPr>
          <w:i/>
          <w:iCs/>
          <w:color w:val="222222"/>
          <w:szCs w:val="20"/>
          <w:shd w:val="clear" w:color="auto" w:fill="FFFFFF"/>
        </w:rPr>
        <w:t>Water resources research</w:t>
      </w:r>
      <w:r w:rsidRPr="002D4D38">
        <w:rPr>
          <w:color w:val="222222"/>
          <w:szCs w:val="20"/>
          <w:shd w:val="clear" w:color="auto" w:fill="FFFFFF"/>
        </w:rPr>
        <w:t>, </w:t>
      </w:r>
      <w:r w:rsidRPr="002D4D38">
        <w:rPr>
          <w:i/>
          <w:iCs/>
          <w:color w:val="222222"/>
          <w:szCs w:val="20"/>
          <w:shd w:val="clear" w:color="auto" w:fill="FFFFFF"/>
        </w:rPr>
        <w:t>18</w:t>
      </w:r>
      <w:r w:rsidRPr="002D4D38">
        <w:rPr>
          <w:color w:val="222222"/>
          <w:szCs w:val="20"/>
          <w:shd w:val="clear" w:color="auto" w:fill="FFFFFF"/>
        </w:rPr>
        <w:t>(4), 673-696.</w:t>
      </w:r>
    </w:p>
    <w:p w14:paraId="21EE356E" w14:textId="4A8488CA" w:rsidR="002D4D38" w:rsidRPr="002D4D38" w:rsidRDefault="002D4D38" w:rsidP="0029403A">
      <w:pPr>
        <w:pStyle w:val="Default"/>
        <w:rPr>
          <w:sz w:val="32"/>
        </w:rPr>
      </w:pPr>
    </w:p>
    <w:p w14:paraId="00D6F4F1" w14:textId="7E60E8B8" w:rsidR="00107CA5" w:rsidRDefault="002D4D38" w:rsidP="00634DCA">
      <w:pPr>
        <w:pStyle w:val="Default"/>
        <w:rPr>
          <w:sz w:val="32"/>
        </w:rPr>
      </w:pPr>
      <w:proofErr w:type="spellStart"/>
      <w:r w:rsidRPr="002D4D38">
        <w:rPr>
          <w:color w:val="222222"/>
          <w:szCs w:val="20"/>
          <w:shd w:val="clear" w:color="auto" w:fill="FFFFFF"/>
        </w:rPr>
        <w:t>Yoo</w:t>
      </w:r>
      <w:proofErr w:type="spellEnd"/>
      <w:r w:rsidRPr="002D4D38">
        <w:rPr>
          <w:color w:val="222222"/>
          <w:szCs w:val="20"/>
          <w:shd w:val="clear" w:color="auto" w:fill="FFFFFF"/>
        </w:rPr>
        <w:t>, J. H. (2009). Maximization of hydropower generation through the application of a linear programming model. </w:t>
      </w:r>
      <w:r w:rsidRPr="002D4D38">
        <w:rPr>
          <w:i/>
          <w:iCs/>
          <w:color w:val="222222"/>
          <w:szCs w:val="20"/>
          <w:shd w:val="clear" w:color="auto" w:fill="FFFFFF"/>
        </w:rPr>
        <w:t>Journal of Hydrology</w:t>
      </w:r>
      <w:r w:rsidRPr="002D4D38">
        <w:rPr>
          <w:color w:val="222222"/>
          <w:szCs w:val="20"/>
          <w:shd w:val="clear" w:color="auto" w:fill="FFFFFF"/>
        </w:rPr>
        <w:t>, </w:t>
      </w:r>
      <w:r w:rsidRPr="002D4D38">
        <w:rPr>
          <w:i/>
          <w:iCs/>
          <w:color w:val="222222"/>
          <w:szCs w:val="20"/>
          <w:shd w:val="clear" w:color="auto" w:fill="FFFFFF"/>
        </w:rPr>
        <w:t>376</w:t>
      </w:r>
      <w:r w:rsidRPr="002D4D38">
        <w:rPr>
          <w:color w:val="222222"/>
          <w:szCs w:val="20"/>
          <w:shd w:val="clear" w:color="auto" w:fill="FFFFFF"/>
        </w:rPr>
        <w:t>(1-2), 182-187.</w:t>
      </w:r>
    </w:p>
    <w:p w14:paraId="2220DA90" w14:textId="77777777" w:rsidR="00107CA5" w:rsidRDefault="00107CA5" w:rsidP="006D7688">
      <w:pPr>
        <w:tabs>
          <w:tab w:val="left" w:pos="2616"/>
          <w:tab w:val="center" w:pos="4680"/>
        </w:tabs>
        <w:spacing w:line="360" w:lineRule="auto"/>
        <w:rPr>
          <w:sz w:val="32"/>
        </w:rPr>
      </w:pPr>
    </w:p>
    <w:p w14:paraId="64852C0E" w14:textId="3A886600" w:rsidR="007F779C" w:rsidRPr="002C2C9B" w:rsidRDefault="00425331" w:rsidP="006D7688">
      <w:pPr>
        <w:tabs>
          <w:tab w:val="left" w:pos="2616"/>
          <w:tab w:val="center" w:pos="4680"/>
        </w:tabs>
        <w:spacing w:line="360" w:lineRule="auto"/>
      </w:pPr>
      <w:r>
        <w:rPr>
          <w:b/>
          <w:bCs/>
          <w:sz w:val="28"/>
          <w:szCs w:val="28"/>
        </w:rPr>
        <w:lastRenderedPageBreak/>
        <w:tab/>
      </w:r>
      <w:r w:rsidR="007F779C" w:rsidRPr="0069464E">
        <w:rPr>
          <w:b/>
          <w:bCs/>
          <w:sz w:val="28"/>
          <w:szCs w:val="28"/>
        </w:rPr>
        <w:t>Appendix</w:t>
      </w:r>
      <w:r w:rsidR="007F779C">
        <w:rPr>
          <w:b/>
          <w:bCs/>
          <w:sz w:val="28"/>
          <w:szCs w:val="28"/>
        </w:rPr>
        <w:t>. Model Formulation</w:t>
      </w:r>
    </w:p>
    <w:p w14:paraId="63F812D0" w14:textId="77777777" w:rsidR="007F779C" w:rsidRPr="00785F94" w:rsidRDefault="007F779C" w:rsidP="007F779C">
      <w:pPr>
        <w:jc w:val="both"/>
        <w:rPr>
          <w:b/>
          <w:bCs/>
        </w:rPr>
      </w:pPr>
    </w:p>
    <w:p w14:paraId="18773F96" w14:textId="03FC54D5" w:rsidR="007F779C" w:rsidRPr="0069464E" w:rsidRDefault="007F779C" w:rsidP="007F779C">
      <w:pPr>
        <w:spacing w:line="480" w:lineRule="auto"/>
        <w:jc w:val="both"/>
      </w:pPr>
      <w:r>
        <w:t xml:space="preserve">This section discusses the inputs to the </w:t>
      </w:r>
      <w:r w:rsidR="004518E2">
        <w:t xml:space="preserve">weekday/weekend </w:t>
      </w:r>
      <w:r>
        <w:t>model, describes the parameters and decision variables used, and lists the constraints on the decision variables.</w:t>
      </w:r>
    </w:p>
    <w:p w14:paraId="31CF1F5B" w14:textId="77777777" w:rsidR="007F779C" w:rsidRPr="00D07F1F" w:rsidRDefault="007F779C" w:rsidP="00FC287D">
      <w:pPr>
        <w:spacing w:line="360" w:lineRule="auto"/>
        <w:rPr>
          <w:b/>
          <w:bCs/>
          <w:u w:val="single"/>
        </w:rPr>
      </w:pPr>
      <w:r w:rsidRPr="00D07F1F">
        <w:rPr>
          <w:b/>
          <w:bCs/>
          <w:u w:val="single"/>
        </w:rPr>
        <w:t>Indices/Sets:</w:t>
      </w:r>
    </w:p>
    <w:p w14:paraId="71F2B2EF" w14:textId="77777777" w:rsidR="007F779C" w:rsidRPr="00D07F1F" w:rsidRDefault="007F779C" w:rsidP="00FC287D">
      <w:pPr>
        <w:spacing w:line="360" w:lineRule="auto"/>
        <w:rPr>
          <w:rFonts w:eastAsiaTheme="minorEastAsia"/>
        </w:rPr>
      </w:pPr>
      <w:r w:rsidRPr="00D07F1F">
        <w:rPr>
          <w:rFonts w:ascii="Century" w:hAnsi="Century"/>
        </w:rPr>
        <w:t xml:space="preserve">d </w:t>
      </w:r>
      <m:oMath>
        <m:r>
          <w:rPr>
            <w:rFonts w:ascii="Cambria Math" w:hAnsi="Cambria Math"/>
          </w:rPr>
          <m:t>∈</m:t>
        </m:r>
      </m:oMath>
      <w:r w:rsidRPr="00D07F1F">
        <w:rPr>
          <w:rFonts w:ascii="Century" w:eastAsiaTheme="minorEastAsia" w:hAnsi="Century"/>
        </w:rPr>
        <w:t xml:space="preserve"> </w:t>
      </w:r>
      <w:r w:rsidRPr="00D07F1F">
        <w:rPr>
          <w:rFonts w:eastAsiaTheme="minorEastAsia"/>
        </w:rPr>
        <w:t xml:space="preserve">D                           Days in Month: d1*d30 </w:t>
      </w:r>
    </w:p>
    <w:p w14:paraId="06C7629B" w14:textId="77777777" w:rsidR="007F779C" w:rsidRPr="00D07F1F" w:rsidRDefault="007F779C" w:rsidP="00FC287D">
      <w:pPr>
        <w:spacing w:line="360" w:lineRule="auto"/>
      </w:pPr>
      <w:r w:rsidRPr="00D07F1F">
        <w:rPr>
          <w:rFonts w:ascii="Century" w:hAnsi="Century"/>
        </w:rPr>
        <w:t xml:space="preserve">p </w:t>
      </w:r>
      <m:oMath>
        <m:r>
          <w:rPr>
            <w:rFonts w:ascii="Cambria Math" w:hAnsi="Cambria Math"/>
          </w:rPr>
          <m:t>∈</m:t>
        </m:r>
      </m:oMath>
      <w:r w:rsidRPr="00D07F1F">
        <w:rPr>
          <w:rFonts w:ascii="Century" w:eastAsiaTheme="minorEastAsia" w:hAnsi="Century"/>
        </w:rPr>
        <w:t xml:space="preserve"> </w:t>
      </w:r>
      <w:r w:rsidRPr="00D07F1F">
        <w:rPr>
          <w:rFonts w:eastAsiaTheme="minorEastAsia"/>
        </w:rPr>
        <w:t xml:space="preserve">P                            Periods in a day:  </w:t>
      </w:r>
      <w:proofErr w:type="spellStart"/>
      <w:r w:rsidRPr="00D07F1F">
        <w:rPr>
          <w:rFonts w:eastAsiaTheme="minorEastAsia"/>
        </w:rPr>
        <w:t>pLow</w:t>
      </w:r>
      <w:proofErr w:type="spellEnd"/>
      <w:r w:rsidRPr="00D07F1F">
        <w:rPr>
          <w:rFonts w:eastAsiaTheme="minorEastAsia"/>
        </w:rPr>
        <w:t xml:space="preserve"> &amp; </w:t>
      </w:r>
      <w:proofErr w:type="spellStart"/>
      <w:r w:rsidRPr="00D07F1F">
        <w:rPr>
          <w:rFonts w:eastAsiaTheme="minorEastAsia"/>
        </w:rPr>
        <w:t>pHigh</w:t>
      </w:r>
      <w:proofErr w:type="spellEnd"/>
    </w:p>
    <w:p w14:paraId="2A1E7774" w14:textId="77777777" w:rsidR="007F779C" w:rsidRPr="00D07F1F" w:rsidRDefault="007F779C" w:rsidP="00FC287D">
      <w:pPr>
        <w:spacing w:line="360" w:lineRule="auto"/>
        <w:rPr>
          <w:rFonts w:eastAsiaTheme="minorEastAsia"/>
        </w:rPr>
      </w:pPr>
      <w:r w:rsidRPr="00D07F1F">
        <w:rPr>
          <w:rFonts w:ascii="Century" w:hAnsi="Century"/>
        </w:rPr>
        <w:t xml:space="preserve">v </w:t>
      </w:r>
      <m:oMath>
        <m:r>
          <w:rPr>
            <w:rFonts w:ascii="Cambria Math" w:hAnsi="Cambria Math"/>
          </w:rPr>
          <m:t>∈</m:t>
        </m:r>
      </m:oMath>
      <w:r w:rsidRPr="00D07F1F">
        <w:rPr>
          <w:rFonts w:ascii="Century" w:eastAsiaTheme="minorEastAsia" w:hAnsi="Century"/>
        </w:rPr>
        <w:t xml:space="preserve"> </w:t>
      </w:r>
      <w:proofErr w:type="spellStart"/>
      <w:r w:rsidRPr="00D07F1F">
        <w:rPr>
          <w:rFonts w:eastAsiaTheme="minorEastAsia"/>
        </w:rPr>
        <w:t>tot_vol</w:t>
      </w:r>
      <w:proofErr w:type="spellEnd"/>
      <w:r w:rsidRPr="00D07F1F">
        <w:rPr>
          <w:rFonts w:eastAsiaTheme="minorEastAsia"/>
        </w:rPr>
        <w:t xml:space="preserve">                   Total monthly volume scenarios: v1*v5</w:t>
      </w:r>
    </w:p>
    <w:p w14:paraId="6DD957E2" w14:textId="2B9D7E01" w:rsidR="007F779C" w:rsidRPr="00D07F1F" w:rsidRDefault="007F779C" w:rsidP="00FC287D">
      <w:pPr>
        <w:spacing w:line="360" w:lineRule="auto"/>
        <w:rPr>
          <w:rFonts w:eastAsiaTheme="minorEastAsia"/>
        </w:rPr>
      </w:pPr>
      <w:r w:rsidRPr="00D07F1F">
        <w:rPr>
          <w:rFonts w:eastAsiaTheme="minorEastAsia"/>
        </w:rPr>
        <w:t xml:space="preserve">case </w:t>
      </w:r>
      <m:oMath>
        <m:r>
          <w:rPr>
            <w:rFonts w:ascii="Cambria Math" w:hAnsi="Cambria Math"/>
          </w:rPr>
          <m:t>∈</m:t>
        </m:r>
      </m:oMath>
      <w:r w:rsidRPr="00D07F1F">
        <w:rPr>
          <w:rFonts w:ascii="Century" w:eastAsiaTheme="minorEastAsia" w:hAnsi="Century"/>
        </w:rPr>
        <w:t xml:space="preserve"> </w:t>
      </w:r>
      <w:r w:rsidRPr="00D07F1F">
        <w:rPr>
          <w:rFonts w:eastAsiaTheme="minorEastAsia"/>
        </w:rPr>
        <w:t xml:space="preserve">Case                    Defining number of steady flow </w:t>
      </w:r>
      <w:r w:rsidR="001433DD" w:rsidRPr="00D07F1F">
        <w:rPr>
          <w:rFonts w:eastAsiaTheme="minorEastAsia"/>
        </w:rPr>
        <w:t>days:</w:t>
      </w:r>
      <w:r w:rsidRPr="00D07F1F">
        <w:rPr>
          <w:rFonts w:eastAsiaTheme="minorEastAsia"/>
        </w:rPr>
        <w:t xml:space="preserve"> case1*case4</w:t>
      </w:r>
    </w:p>
    <w:p w14:paraId="460D6287" w14:textId="77777777" w:rsidR="007F779C" w:rsidRPr="00D07F1F" w:rsidRDefault="007F779C" w:rsidP="00FC287D">
      <w:pPr>
        <w:spacing w:line="360" w:lineRule="auto"/>
        <w:rPr>
          <w:rFonts w:eastAsiaTheme="minorEastAsia"/>
          <w:b/>
          <w:bCs/>
          <w:u w:val="single"/>
        </w:rPr>
      </w:pPr>
      <w:r w:rsidRPr="00D07F1F">
        <w:rPr>
          <w:rFonts w:eastAsiaTheme="minorEastAsia"/>
          <w:b/>
          <w:bCs/>
          <w:u w:val="single"/>
        </w:rPr>
        <w:t>Data:</w:t>
      </w:r>
    </w:p>
    <w:p w14:paraId="0A899E67" w14:textId="77777777" w:rsidR="007F779C" w:rsidRPr="00D07F1F" w:rsidRDefault="007F779C" w:rsidP="00FC287D">
      <w:pPr>
        <w:spacing w:line="360" w:lineRule="auto"/>
        <w:rPr>
          <w:rFonts w:eastAsiaTheme="minorEastAsia"/>
        </w:rPr>
      </w:pPr>
      <w:proofErr w:type="spellStart"/>
      <w:r w:rsidRPr="00D07F1F">
        <w:rPr>
          <w:rFonts w:eastAsiaTheme="minorEastAsia"/>
          <w:b/>
          <w:bCs/>
        </w:rPr>
        <w:t>initstorage</w:t>
      </w:r>
      <w:proofErr w:type="spellEnd"/>
      <w:r w:rsidRPr="00D07F1F">
        <w:rPr>
          <w:rFonts w:eastAsiaTheme="minorEastAsia"/>
          <w:b/>
          <w:bCs/>
        </w:rPr>
        <w:t xml:space="preserve"> </w:t>
      </w:r>
      <w:r w:rsidRPr="00D07F1F">
        <w:rPr>
          <w:rFonts w:eastAsiaTheme="minorEastAsia"/>
        </w:rPr>
        <w:t xml:space="preserve">                        Initial storage in the reservoir (Ac-ft)</w:t>
      </w:r>
    </w:p>
    <w:p w14:paraId="5C8E8239" w14:textId="77777777" w:rsidR="007F779C" w:rsidRPr="00D07F1F" w:rsidRDefault="007F779C" w:rsidP="00FC287D">
      <w:pPr>
        <w:tabs>
          <w:tab w:val="left" w:pos="2592"/>
        </w:tabs>
        <w:spacing w:line="360" w:lineRule="auto"/>
        <w:rPr>
          <w:rFonts w:ascii="Century" w:hAnsi="Century"/>
        </w:rPr>
      </w:pPr>
      <w:r w:rsidRPr="00D07F1F">
        <w:rPr>
          <w:rFonts w:eastAsiaTheme="minorEastAsia"/>
          <w:b/>
          <w:bCs/>
        </w:rPr>
        <w:t>Inflow</w:t>
      </w:r>
      <w:r w:rsidRPr="00D07F1F">
        <w:rPr>
          <w:rFonts w:ascii="Century" w:hAnsi="Century"/>
          <w:b/>
          <w:bCs/>
        </w:rPr>
        <w:t xml:space="preserve"> (d)</w:t>
      </w:r>
      <w:r w:rsidRPr="00D07F1F">
        <w:rPr>
          <w:rFonts w:ascii="Century" w:hAnsi="Century"/>
          <w:vertAlign w:val="subscript"/>
        </w:rPr>
        <w:tab/>
      </w:r>
      <w:r w:rsidRPr="00D07F1F">
        <w:rPr>
          <w:rFonts w:ascii="Century" w:hAnsi="Century"/>
        </w:rPr>
        <w:t>Daily</w:t>
      </w:r>
      <w:r w:rsidRPr="00D07F1F">
        <w:rPr>
          <w:rFonts w:ascii="Century" w:hAnsi="Century"/>
          <w:vertAlign w:val="subscript"/>
        </w:rPr>
        <w:t xml:space="preserve"> </w:t>
      </w:r>
      <w:r w:rsidRPr="00D07F1F">
        <w:rPr>
          <w:rFonts w:ascii="Century" w:hAnsi="Century"/>
        </w:rPr>
        <w:t xml:space="preserve">Inflow to reservoir on day </w:t>
      </w:r>
      <w:r w:rsidRPr="00D07F1F">
        <w:rPr>
          <w:rFonts w:ascii="Century" w:hAnsi="Century"/>
          <w:b/>
          <w:bCs/>
        </w:rPr>
        <w:t>d</w:t>
      </w:r>
      <w:r w:rsidRPr="00D07F1F">
        <w:rPr>
          <w:rFonts w:ascii="Century" w:hAnsi="Century"/>
        </w:rPr>
        <w:t xml:space="preserve"> (</w:t>
      </w:r>
      <w:proofErr w:type="spellStart"/>
      <w:r w:rsidRPr="00D07F1F">
        <w:rPr>
          <w:rFonts w:ascii="Century" w:hAnsi="Century"/>
        </w:rPr>
        <w:t>cfs</w:t>
      </w:r>
      <w:proofErr w:type="spellEnd"/>
      <w:r w:rsidRPr="00D07F1F">
        <w:rPr>
          <w:rFonts w:ascii="Century" w:hAnsi="Century"/>
        </w:rPr>
        <w:t>)</w:t>
      </w:r>
    </w:p>
    <w:p w14:paraId="6226B65F" w14:textId="77777777" w:rsidR="007F779C" w:rsidRPr="00D07F1F" w:rsidRDefault="007F779C" w:rsidP="00FC287D">
      <w:pPr>
        <w:tabs>
          <w:tab w:val="left" w:pos="2592"/>
        </w:tabs>
        <w:spacing w:line="360" w:lineRule="auto"/>
        <w:rPr>
          <w:rFonts w:ascii="Century" w:hAnsi="Century"/>
        </w:rPr>
      </w:pPr>
      <w:proofErr w:type="spellStart"/>
      <w:r w:rsidRPr="00D07F1F">
        <w:rPr>
          <w:rFonts w:eastAsiaTheme="minorEastAsia"/>
          <w:b/>
          <w:bCs/>
        </w:rPr>
        <w:t>evap</w:t>
      </w:r>
      <w:proofErr w:type="spellEnd"/>
      <w:r w:rsidRPr="00D07F1F">
        <w:rPr>
          <w:rFonts w:eastAsiaTheme="minorEastAsia"/>
          <w:b/>
          <w:bCs/>
        </w:rPr>
        <w:t xml:space="preserve">   </w:t>
      </w:r>
      <w:r w:rsidRPr="00D07F1F">
        <w:rPr>
          <w:rFonts w:ascii="Century" w:hAnsi="Century"/>
        </w:rPr>
        <w:t xml:space="preserve">                          </w:t>
      </w:r>
      <w:r w:rsidRPr="00D07F1F">
        <w:rPr>
          <w:rFonts w:eastAsiaTheme="minorEastAsia"/>
        </w:rPr>
        <w:t xml:space="preserve">    </w:t>
      </w:r>
      <w:r w:rsidRPr="00D07F1F">
        <w:rPr>
          <w:rFonts w:ascii="Century" w:hAnsi="Century"/>
        </w:rPr>
        <w:t xml:space="preserve">Reservoir evaporation (ac-ft per day) considered constant </w:t>
      </w:r>
    </w:p>
    <w:p w14:paraId="022F4969" w14:textId="77777777" w:rsidR="007F779C" w:rsidRPr="00D07F1F" w:rsidRDefault="007F779C" w:rsidP="00FC287D">
      <w:pPr>
        <w:tabs>
          <w:tab w:val="left" w:pos="2592"/>
        </w:tabs>
        <w:spacing w:line="360" w:lineRule="auto"/>
        <w:rPr>
          <w:rFonts w:ascii="Century" w:hAnsi="Century"/>
        </w:rPr>
      </w:pPr>
      <w:r w:rsidRPr="00D07F1F">
        <w:rPr>
          <w:rFonts w:ascii="Century" w:hAnsi="Century"/>
        </w:rPr>
        <w:t xml:space="preserve">                                        throughout the month.</w:t>
      </w:r>
    </w:p>
    <w:p w14:paraId="6B1FEE06" w14:textId="77777777" w:rsidR="007F779C" w:rsidRPr="00D07F1F" w:rsidRDefault="007F779C" w:rsidP="00FC287D">
      <w:pPr>
        <w:tabs>
          <w:tab w:val="left" w:pos="2592"/>
        </w:tabs>
        <w:spacing w:line="360" w:lineRule="auto"/>
        <w:rPr>
          <w:rFonts w:ascii="Century" w:hAnsi="Century"/>
        </w:rPr>
      </w:pPr>
      <w:proofErr w:type="spellStart"/>
      <w:r w:rsidRPr="00D07F1F">
        <w:rPr>
          <w:rFonts w:eastAsiaTheme="minorEastAsia"/>
          <w:b/>
          <w:bCs/>
        </w:rPr>
        <w:t>EnergyRate</w:t>
      </w:r>
      <w:proofErr w:type="spellEnd"/>
      <w:r w:rsidRPr="00D07F1F">
        <w:rPr>
          <w:rFonts w:ascii="Century" w:hAnsi="Century"/>
        </w:rPr>
        <w:t xml:space="preserve"> </w:t>
      </w:r>
      <w:r w:rsidRPr="00D07F1F">
        <w:rPr>
          <w:rFonts w:ascii="Century" w:hAnsi="Century"/>
          <w:b/>
          <w:bCs/>
        </w:rPr>
        <w:t>(p)</w:t>
      </w:r>
      <w:r w:rsidRPr="00D07F1F">
        <w:rPr>
          <w:rFonts w:eastAsiaTheme="minorEastAsia"/>
        </w:rPr>
        <w:t xml:space="preserve">                   </w:t>
      </w:r>
      <w:r w:rsidRPr="00D07F1F">
        <w:rPr>
          <w:rFonts w:ascii="Century" w:hAnsi="Century"/>
        </w:rPr>
        <w:t>Averaged energy price during period p ($ per MWH)</w:t>
      </w:r>
    </w:p>
    <w:p w14:paraId="42FB54D1" w14:textId="77777777" w:rsidR="007F779C" w:rsidRPr="00E81E78" w:rsidRDefault="007F779C" w:rsidP="00FC287D">
      <w:pPr>
        <w:tabs>
          <w:tab w:val="left" w:pos="2592"/>
        </w:tabs>
        <w:spacing w:line="360" w:lineRule="auto"/>
        <w:rPr>
          <w:rFonts w:ascii="Century" w:hAnsi="Century"/>
        </w:rPr>
      </w:pPr>
      <w:proofErr w:type="spellStart"/>
      <w:r w:rsidRPr="00D07F1F">
        <w:rPr>
          <w:rFonts w:eastAsiaTheme="minorEastAsia"/>
          <w:b/>
          <w:bCs/>
        </w:rPr>
        <w:t>Steady_Days</w:t>
      </w:r>
      <w:proofErr w:type="spellEnd"/>
      <w:r w:rsidRPr="00D07F1F">
        <w:rPr>
          <w:rFonts w:ascii="Century" w:hAnsi="Century"/>
        </w:rPr>
        <w:t xml:space="preserve">                  Number of constant flow days in the month</w:t>
      </w:r>
      <w:r>
        <w:rPr>
          <w:rFonts w:ascii="Century" w:hAnsi="Century"/>
        </w:rPr>
        <w:t xml:space="preserve"> (days)</w:t>
      </w:r>
    </w:p>
    <w:p w14:paraId="3EF1B16A" w14:textId="77777777" w:rsidR="007F779C" w:rsidRPr="00D07F1F" w:rsidRDefault="007F779C" w:rsidP="00FC287D">
      <w:pPr>
        <w:spacing w:line="360" w:lineRule="auto"/>
        <w:rPr>
          <w:rFonts w:eastAsiaTheme="minorEastAsia"/>
          <w:b/>
          <w:bCs/>
          <w:u w:val="single"/>
        </w:rPr>
      </w:pPr>
      <w:r w:rsidRPr="00D07F1F">
        <w:rPr>
          <w:rFonts w:eastAsiaTheme="minorEastAsia"/>
          <w:b/>
          <w:bCs/>
          <w:u w:val="single"/>
        </w:rPr>
        <w:t>Decision Variables:</w:t>
      </w:r>
    </w:p>
    <w:p w14:paraId="59300107" w14:textId="77777777" w:rsidR="007F779C" w:rsidRPr="00D07F1F" w:rsidRDefault="007F779C" w:rsidP="00FC287D">
      <w:pPr>
        <w:spacing w:line="360" w:lineRule="auto"/>
        <w:rPr>
          <w:rFonts w:ascii="Century" w:hAnsi="Century"/>
        </w:rPr>
      </w:pPr>
      <w:r w:rsidRPr="00D07F1F">
        <w:rPr>
          <w:rFonts w:eastAsiaTheme="minorEastAsia"/>
          <w:b/>
          <w:bCs/>
        </w:rPr>
        <w:t>release(</w:t>
      </w:r>
      <w:r w:rsidRPr="00D07F1F">
        <w:rPr>
          <w:rFonts w:ascii="Century" w:hAnsi="Century"/>
          <w:b/>
          <w:bCs/>
        </w:rPr>
        <w:t>p</w:t>
      </w:r>
      <w:r w:rsidRPr="00D07F1F">
        <w:rPr>
          <w:rFonts w:eastAsiaTheme="minorEastAsia"/>
          <w:b/>
          <w:bCs/>
        </w:rPr>
        <w:t>)</w:t>
      </w:r>
      <w:r w:rsidRPr="00D07F1F">
        <w:rPr>
          <w:rFonts w:eastAsiaTheme="minorEastAsia"/>
        </w:rPr>
        <w:t xml:space="preserve">                 </w:t>
      </w:r>
      <w:r w:rsidRPr="00D07F1F">
        <w:rPr>
          <w:rFonts w:ascii="Century" w:hAnsi="Century"/>
        </w:rPr>
        <w:t xml:space="preserve">Reservoir release at period </w:t>
      </w:r>
      <w:r w:rsidRPr="00D07F1F">
        <w:rPr>
          <w:rFonts w:ascii="Century" w:hAnsi="Century"/>
          <w:b/>
          <w:bCs/>
        </w:rPr>
        <w:t xml:space="preserve">p </w:t>
      </w:r>
      <w:r w:rsidRPr="00D07F1F">
        <w:rPr>
          <w:rFonts w:ascii="Century" w:hAnsi="Century"/>
        </w:rPr>
        <w:t>during an unsteady flow day (</w:t>
      </w:r>
      <w:proofErr w:type="spellStart"/>
      <w:r w:rsidRPr="00D07F1F">
        <w:rPr>
          <w:rFonts w:ascii="Century" w:hAnsi="Century"/>
        </w:rPr>
        <w:t>cfs</w:t>
      </w:r>
      <w:proofErr w:type="spellEnd"/>
      <w:r w:rsidRPr="00D07F1F">
        <w:rPr>
          <w:rFonts w:ascii="Century" w:hAnsi="Century"/>
        </w:rPr>
        <w:t>)</w:t>
      </w:r>
    </w:p>
    <w:p w14:paraId="21A45B5C" w14:textId="77777777" w:rsidR="007F779C" w:rsidRPr="00D07F1F" w:rsidRDefault="007F779C" w:rsidP="00FC287D">
      <w:pPr>
        <w:spacing w:line="360" w:lineRule="auto"/>
        <w:rPr>
          <w:rFonts w:eastAsiaTheme="minorEastAsia"/>
        </w:rPr>
      </w:pPr>
      <w:proofErr w:type="spellStart"/>
      <w:r w:rsidRPr="00D07F1F">
        <w:rPr>
          <w:rFonts w:eastAsiaTheme="minorEastAsia"/>
          <w:b/>
          <w:bCs/>
        </w:rPr>
        <w:t>Energy_Gen</w:t>
      </w:r>
      <w:proofErr w:type="spellEnd"/>
      <w:r w:rsidRPr="00D07F1F">
        <w:rPr>
          <w:rFonts w:eastAsiaTheme="minorEastAsia"/>
          <w:b/>
          <w:bCs/>
        </w:rPr>
        <w:t xml:space="preserve">(p)       </w:t>
      </w:r>
      <w:r w:rsidRPr="00D07F1F">
        <w:rPr>
          <w:rFonts w:eastAsiaTheme="minorEastAsia"/>
        </w:rPr>
        <w:t xml:space="preserve">Hydropower generated during the period </w:t>
      </w:r>
      <w:r w:rsidRPr="00D07F1F">
        <w:rPr>
          <w:rFonts w:eastAsiaTheme="minorEastAsia"/>
          <w:b/>
          <w:bCs/>
        </w:rPr>
        <w:t>p</w:t>
      </w:r>
      <w:r w:rsidRPr="00D07F1F">
        <w:rPr>
          <w:rFonts w:eastAsiaTheme="minorEastAsia"/>
        </w:rPr>
        <w:t xml:space="preserve"> on an unsteady flow day (MWh)</w:t>
      </w:r>
    </w:p>
    <w:p w14:paraId="3951AEE4" w14:textId="77777777" w:rsidR="007F779C" w:rsidRPr="00D07F1F" w:rsidRDefault="007F779C" w:rsidP="00FC287D">
      <w:pPr>
        <w:spacing w:line="360" w:lineRule="auto"/>
        <w:rPr>
          <w:rFonts w:eastAsiaTheme="minorEastAsia"/>
        </w:rPr>
      </w:pPr>
      <w:proofErr w:type="spellStart"/>
      <w:r w:rsidRPr="00D07F1F">
        <w:rPr>
          <w:rFonts w:eastAsiaTheme="minorEastAsia"/>
          <w:b/>
          <w:bCs/>
        </w:rPr>
        <w:t>Steady_Release</w:t>
      </w:r>
      <w:proofErr w:type="spellEnd"/>
      <w:r w:rsidRPr="00D07F1F">
        <w:rPr>
          <w:rFonts w:eastAsiaTheme="minorEastAsia"/>
          <w:b/>
          <w:bCs/>
        </w:rPr>
        <w:t xml:space="preserve">        </w:t>
      </w:r>
      <w:r w:rsidRPr="00D07F1F">
        <w:rPr>
          <w:rFonts w:eastAsiaTheme="minorEastAsia"/>
        </w:rPr>
        <w:t>Steady reservoir release during a day of constant flow (</w:t>
      </w:r>
      <w:proofErr w:type="spellStart"/>
      <w:r w:rsidRPr="00D07F1F">
        <w:rPr>
          <w:rFonts w:eastAsiaTheme="minorEastAsia"/>
        </w:rPr>
        <w:t>cfs</w:t>
      </w:r>
      <w:proofErr w:type="spellEnd"/>
      <w:r w:rsidRPr="00D07F1F">
        <w:rPr>
          <w:rFonts w:eastAsiaTheme="minorEastAsia"/>
        </w:rPr>
        <w:t>)</w:t>
      </w:r>
    </w:p>
    <w:p w14:paraId="0DAF2BD6" w14:textId="4CD8436B" w:rsidR="007F779C" w:rsidRPr="00D07F1F" w:rsidRDefault="007F779C" w:rsidP="00FC287D">
      <w:pPr>
        <w:spacing w:line="360" w:lineRule="auto"/>
        <w:rPr>
          <w:rFonts w:eastAsiaTheme="minorEastAsia"/>
          <w:b/>
          <w:bCs/>
        </w:rPr>
      </w:pPr>
      <w:proofErr w:type="spellStart"/>
      <w:r w:rsidRPr="00D07F1F">
        <w:rPr>
          <w:rFonts w:eastAsiaTheme="minorEastAsia"/>
          <w:b/>
          <w:bCs/>
        </w:rPr>
        <w:t>SteadyEn_Gen</w:t>
      </w:r>
      <w:proofErr w:type="spellEnd"/>
      <w:r w:rsidRPr="00D07F1F">
        <w:rPr>
          <w:rFonts w:eastAsiaTheme="minorEastAsia"/>
          <w:b/>
          <w:bCs/>
        </w:rPr>
        <w:t>(</w:t>
      </w:r>
      <w:proofErr w:type="gramStart"/>
      <w:r w:rsidR="005D1B72" w:rsidRPr="00D07F1F">
        <w:rPr>
          <w:rFonts w:eastAsiaTheme="minorEastAsia"/>
          <w:b/>
          <w:bCs/>
        </w:rPr>
        <w:t xml:space="preserve">p) </w:t>
      </w:r>
      <w:r w:rsidR="005D1B72">
        <w:rPr>
          <w:rFonts w:eastAsiaTheme="minorEastAsia"/>
          <w:b/>
          <w:bCs/>
        </w:rPr>
        <w:t xml:space="preserve">  </w:t>
      </w:r>
      <w:proofErr w:type="gramEnd"/>
      <w:r w:rsidR="005D1B72" w:rsidRPr="00D07F1F">
        <w:rPr>
          <w:rFonts w:eastAsiaTheme="minorEastAsia"/>
          <w:b/>
          <w:bCs/>
        </w:rPr>
        <w:t xml:space="preserve"> </w:t>
      </w:r>
      <w:r w:rsidRPr="00D07F1F">
        <w:rPr>
          <w:rFonts w:eastAsiaTheme="minorEastAsia"/>
        </w:rPr>
        <w:t xml:space="preserve">Hydropower generated during the period </w:t>
      </w:r>
      <w:r w:rsidRPr="00D07F1F">
        <w:rPr>
          <w:rFonts w:eastAsiaTheme="minorEastAsia"/>
          <w:b/>
          <w:bCs/>
        </w:rPr>
        <w:t>p</w:t>
      </w:r>
      <w:r w:rsidRPr="00D07F1F">
        <w:rPr>
          <w:rFonts w:eastAsiaTheme="minorEastAsia"/>
        </w:rPr>
        <w:t xml:space="preserve"> on a steady flow day (MWh)</w:t>
      </w:r>
    </w:p>
    <w:p w14:paraId="14315D67" w14:textId="77777777" w:rsidR="007F779C" w:rsidRPr="00D07F1F" w:rsidRDefault="007F779C" w:rsidP="00FC287D">
      <w:pPr>
        <w:spacing w:line="360" w:lineRule="auto"/>
        <w:rPr>
          <w:rFonts w:eastAsiaTheme="minorEastAsia"/>
        </w:rPr>
      </w:pPr>
      <w:r w:rsidRPr="00D07F1F">
        <w:rPr>
          <w:rFonts w:eastAsiaTheme="minorEastAsia"/>
          <w:b/>
          <w:bCs/>
        </w:rPr>
        <w:t xml:space="preserve">Storage                     </w:t>
      </w:r>
      <w:r w:rsidRPr="00D07F1F">
        <w:rPr>
          <w:rFonts w:eastAsiaTheme="minorEastAsia"/>
        </w:rPr>
        <w:t>Reservoir storage at the end of the month (ac-ft)</w:t>
      </w:r>
    </w:p>
    <w:p w14:paraId="44D8F5C9" w14:textId="77777777" w:rsidR="007F779C" w:rsidRPr="00D07F1F" w:rsidRDefault="007F779C" w:rsidP="00FC287D">
      <w:pPr>
        <w:spacing w:line="360" w:lineRule="auto"/>
        <w:rPr>
          <w:rFonts w:eastAsiaTheme="minorEastAsia"/>
        </w:rPr>
      </w:pPr>
      <w:proofErr w:type="spellStart"/>
      <w:r w:rsidRPr="00D07F1F">
        <w:rPr>
          <w:rFonts w:eastAsiaTheme="minorEastAsia"/>
          <w:b/>
          <w:bCs/>
        </w:rPr>
        <w:t>Avail_water</w:t>
      </w:r>
      <w:proofErr w:type="spellEnd"/>
      <w:r w:rsidRPr="00D07F1F">
        <w:rPr>
          <w:rFonts w:eastAsiaTheme="minorEastAsia"/>
        </w:rPr>
        <w:t xml:space="preserve">             Total water available in the reservoir for the month (ac-ft)</w:t>
      </w:r>
    </w:p>
    <w:p w14:paraId="5259F0CB" w14:textId="77777777" w:rsidR="007F779C" w:rsidRPr="00D07F1F" w:rsidRDefault="007F779C" w:rsidP="00FC287D">
      <w:pPr>
        <w:spacing w:line="360" w:lineRule="auto"/>
        <w:rPr>
          <w:rFonts w:eastAsiaTheme="minorEastAsia"/>
        </w:rPr>
      </w:pPr>
      <w:proofErr w:type="spellStart"/>
      <w:r w:rsidRPr="00D07F1F">
        <w:rPr>
          <w:rFonts w:eastAsiaTheme="minorEastAsia"/>
          <w:b/>
          <w:bCs/>
        </w:rPr>
        <w:t>Steady_outflow</w:t>
      </w:r>
      <w:proofErr w:type="spellEnd"/>
      <w:r w:rsidRPr="00D07F1F">
        <w:rPr>
          <w:rFonts w:eastAsiaTheme="minorEastAsia"/>
        </w:rPr>
        <w:t xml:space="preserve">        Portion of total monthly volume released during constant flow days (ac-ft)</w:t>
      </w:r>
    </w:p>
    <w:p w14:paraId="5F776E3E" w14:textId="77777777" w:rsidR="007F779C" w:rsidRPr="00D07F1F" w:rsidRDefault="007F779C" w:rsidP="00FC287D">
      <w:pPr>
        <w:spacing w:line="360" w:lineRule="auto"/>
        <w:rPr>
          <w:rFonts w:eastAsiaTheme="minorEastAsia"/>
        </w:rPr>
      </w:pPr>
      <w:proofErr w:type="spellStart"/>
      <w:r w:rsidRPr="00D07F1F">
        <w:rPr>
          <w:rFonts w:eastAsiaTheme="minorEastAsia"/>
          <w:b/>
          <w:bCs/>
        </w:rPr>
        <w:t>Unsteady_Outflow</w:t>
      </w:r>
      <w:proofErr w:type="spellEnd"/>
      <w:r w:rsidRPr="00D07F1F">
        <w:rPr>
          <w:rFonts w:eastAsiaTheme="minorEastAsia"/>
        </w:rPr>
        <w:t xml:space="preserve">   Portion of total monthly volume released during unsteady flow days (ac-ft)</w:t>
      </w:r>
    </w:p>
    <w:p w14:paraId="03CD19D8" w14:textId="0D071EA6" w:rsidR="007F779C" w:rsidRDefault="007F779C" w:rsidP="00FC287D">
      <w:pPr>
        <w:spacing w:line="360" w:lineRule="auto"/>
        <w:rPr>
          <w:rFonts w:ascii="Century" w:hAnsi="Century"/>
        </w:rPr>
      </w:pPr>
      <w:r w:rsidRPr="00D07F1F">
        <w:rPr>
          <w:rFonts w:ascii="Century" w:hAnsi="Century"/>
          <w:i/>
          <w:iCs/>
        </w:rPr>
        <w:t>*</w:t>
      </w:r>
      <w:r w:rsidRPr="00D07F1F">
        <w:rPr>
          <w:rFonts w:ascii="Century" w:hAnsi="Century"/>
        </w:rPr>
        <w:t xml:space="preserve">factor = conversion factor from </w:t>
      </w:r>
      <w:proofErr w:type="spellStart"/>
      <w:r w:rsidRPr="00D07F1F">
        <w:rPr>
          <w:rFonts w:ascii="Century" w:hAnsi="Century"/>
        </w:rPr>
        <w:t>cfs</w:t>
      </w:r>
      <w:proofErr w:type="spellEnd"/>
      <w:r w:rsidRPr="00D07F1F">
        <w:rPr>
          <w:rFonts w:ascii="Century" w:hAnsi="Century"/>
        </w:rPr>
        <w:t xml:space="preserve"> to ac-ft per hour </w:t>
      </w:r>
      <w:r w:rsidR="00FC287D" w:rsidRPr="00D07F1F">
        <w:rPr>
          <w:rFonts w:ascii="Century" w:hAnsi="Century"/>
        </w:rPr>
        <w:t>(i.e.</w:t>
      </w:r>
      <w:r w:rsidRPr="00D07F1F">
        <w:rPr>
          <w:rFonts w:ascii="Century" w:hAnsi="Century"/>
        </w:rPr>
        <w:t xml:space="preserve"> 1 </w:t>
      </w:r>
      <w:proofErr w:type="spellStart"/>
      <w:r w:rsidRPr="00D07F1F">
        <w:rPr>
          <w:rFonts w:ascii="Century" w:hAnsi="Century"/>
        </w:rPr>
        <w:t>cfs</w:t>
      </w:r>
      <w:proofErr w:type="spellEnd"/>
      <w:r w:rsidRPr="00D07F1F">
        <w:rPr>
          <w:rFonts w:ascii="Century" w:hAnsi="Century"/>
        </w:rPr>
        <w:t xml:space="preserve"> = 0.083 ac-ft/</w:t>
      </w:r>
      <w:proofErr w:type="spellStart"/>
      <w:r w:rsidRPr="00D07F1F">
        <w:rPr>
          <w:rFonts w:ascii="Century" w:hAnsi="Century"/>
        </w:rPr>
        <w:t>hr</w:t>
      </w:r>
      <w:proofErr w:type="spellEnd"/>
      <w:r w:rsidRPr="00D07F1F">
        <w:rPr>
          <w:rFonts w:ascii="Century" w:hAnsi="Century"/>
        </w:rPr>
        <w:t>)</w:t>
      </w:r>
    </w:p>
    <w:p w14:paraId="3D304D5D" w14:textId="77777777" w:rsidR="005D1B72" w:rsidRDefault="005D1B72" w:rsidP="00FC287D">
      <w:pPr>
        <w:spacing w:line="360" w:lineRule="auto"/>
        <w:rPr>
          <w:rFonts w:eastAsiaTheme="minorEastAsia"/>
          <w:b/>
          <w:bCs/>
          <w:u w:val="single"/>
        </w:rPr>
      </w:pPr>
    </w:p>
    <w:p w14:paraId="6E65145C" w14:textId="1F9F4BEC" w:rsidR="007F779C" w:rsidRPr="000D3EE9" w:rsidRDefault="007F779C" w:rsidP="00FC287D">
      <w:pPr>
        <w:spacing w:line="360" w:lineRule="auto"/>
        <w:rPr>
          <w:rFonts w:ascii="Century" w:hAnsi="Century"/>
        </w:rPr>
      </w:pPr>
      <w:r w:rsidRPr="00D07F1F">
        <w:rPr>
          <w:rFonts w:eastAsiaTheme="minorEastAsia"/>
          <w:b/>
          <w:bCs/>
          <w:u w:val="single"/>
        </w:rPr>
        <w:t>Constraints:</w:t>
      </w:r>
    </w:p>
    <w:p w14:paraId="36CB03A9" w14:textId="77777777" w:rsidR="007F779C" w:rsidRPr="00D07F1F" w:rsidRDefault="007F779C" w:rsidP="00FC287D">
      <w:pPr>
        <w:spacing w:line="360" w:lineRule="auto"/>
        <w:rPr>
          <w:rFonts w:eastAsiaTheme="minorEastAsia"/>
          <w:b/>
          <w:bCs/>
        </w:rPr>
      </w:pPr>
      <w:r w:rsidRPr="00D07F1F">
        <w:rPr>
          <w:rFonts w:ascii="Century" w:hAnsi="Century"/>
          <w:b/>
          <w:bCs/>
        </w:rPr>
        <w:t xml:space="preserve">1) </w:t>
      </w:r>
      <w:proofErr w:type="spellStart"/>
      <w:r w:rsidRPr="00D07F1F">
        <w:rPr>
          <w:rFonts w:ascii="Century" w:hAnsi="Century"/>
          <w:b/>
          <w:bCs/>
        </w:rPr>
        <w:t>Vol_monthlyrelease</w:t>
      </w:r>
      <w:proofErr w:type="spellEnd"/>
      <w:r w:rsidRPr="00D07F1F">
        <w:rPr>
          <w:rFonts w:eastAsiaTheme="minorEastAsia"/>
          <w:b/>
          <w:bCs/>
        </w:rPr>
        <w:t xml:space="preserve">       </w:t>
      </w:r>
      <w:r w:rsidRPr="00D07F1F">
        <w:rPr>
          <w:rFonts w:ascii="Century" w:hAnsi="Century"/>
        </w:rPr>
        <w:t xml:space="preserve">Total volume of water released in the month (ac-ft/month)  </w:t>
      </w:r>
      <w:r w:rsidRPr="00D07F1F">
        <w:rPr>
          <w:rFonts w:eastAsiaTheme="minorEastAsia"/>
          <w:b/>
          <w:bCs/>
        </w:rPr>
        <w:t xml:space="preserve"> </w:t>
      </w:r>
    </w:p>
    <w:p w14:paraId="25583626" w14:textId="77777777" w:rsidR="007F779C" w:rsidRPr="00D07F1F" w:rsidRDefault="007F779C" w:rsidP="00FC287D">
      <w:pPr>
        <w:spacing w:line="360" w:lineRule="auto"/>
        <w:rPr>
          <w:rFonts w:ascii="Century" w:hAnsi="Century"/>
          <w:i/>
          <w:iCs/>
        </w:rPr>
      </w:pPr>
      <w:proofErr w:type="spellStart"/>
      <w:r w:rsidRPr="00D07F1F">
        <w:rPr>
          <w:rFonts w:ascii="Century" w:hAnsi="Century"/>
          <w:i/>
          <w:iCs/>
        </w:rPr>
        <w:t>Steady_outflow</w:t>
      </w:r>
      <w:proofErr w:type="spellEnd"/>
      <w:r w:rsidRPr="00D07F1F">
        <w:rPr>
          <w:rFonts w:ascii="Century" w:hAnsi="Century"/>
          <w:i/>
          <w:iCs/>
        </w:rPr>
        <w:t xml:space="preserve"> + </w:t>
      </w:r>
      <w:proofErr w:type="spellStart"/>
      <w:r w:rsidRPr="00D07F1F">
        <w:rPr>
          <w:rFonts w:ascii="Century" w:hAnsi="Century"/>
          <w:i/>
          <w:iCs/>
        </w:rPr>
        <w:t>unsteady_outflow</w:t>
      </w:r>
      <w:proofErr w:type="spellEnd"/>
      <w:r w:rsidRPr="00D07F1F">
        <w:rPr>
          <w:rFonts w:ascii="Century" w:hAnsi="Century"/>
          <w:i/>
          <w:iCs/>
        </w:rPr>
        <w:t xml:space="preserve"> =</w:t>
      </w:r>
      <w:proofErr w:type="spellStart"/>
      <w:r w:rsidRPr="00D07F1F">
        <w:rPr>
          <w:rFonts w:ascii="Century" w:hAnsi="Century"/>
          <w:i/>
          <w:iCs/>
        </w:rPr>
        <w:t>Vol_monthlyrelease</w:t>
      </w:r>
      <w:proofErr w:type="spellEnd"/>
      <w:r w:rsidRPr="00D07F1F">
        <w:rPr>
          <w:rFonts w:ascii="Century" w:hAnsi="Century"/>
          <w:i/>
          <w:iCs/>
        </w:rPr>
        <w:t xml:space="preserve">  </w:t>
      </w:r>
    </w:p>
    <w:p w14:paraId="44221BC8" w14:textId="77777777" w:rsidR="007F779C" w:rsidRPr="00D07F1F" w:rsidRDefault="007F779C" w:rsidP="00FC287D">
      <w:pPr>
        <w:spacing w:line="360" w:lineRule="auto"/>
        <w:rPr>
          <w:rFonts w:ascii="Century" w:hAnsi="Century"/>
          <w:b/>
          <w:bCs/>
        </w:rPr>
      </w:pPr>
      <w:r w:rsidRPr="00D07F1F">
        <w:rPr>
          <w:rFonts w:ascii="Century" w:hAnsi="Century"/>
          <w:b/>
          <w:bCs/>
        </w:rPr>
        <w:lastRenderedPageBreak/>
        <w:t xml:space="preserve">2)   </w:t>
      </w:r>
      <w:proofErr w:type="spellStart"/>
      <w:r w:rsidRPr="00D07F1F">
        <w:rPr>
          <w:rFonts w:ascii="Century" w:hAnsi="Century"/>
          <w:b/>
          <w:bCs/>
        </w:rPr>
        <w:t>Reservior</w:t>
      </w:r>
      <w:proofErr w:type="spellEnd"/>
      <w:r w:rsidRPr="00D07F1F">
        <w:rPr>
          <w:rFonts w:ascii="Century" w:hAnsi="Century"/>
          <w:b/>
          <w:bCs/>
        </w:rPr>
        <w:t xml:space="preserve"> Mass Balance (ac-ft)</w:t>
      </w:r>
    </w:p>
    <w:p w14:paraId="6B90A889" w14:textId="77777777" w:rsidR="007F779C" w:rsidRPr="00D07F1F" w:rsidRDefault="007F779C" w:rsidP="00FC287D">
      <w:pPr>
        <w:spacing w:line="360" w:lineRule="auto"/>
        <w:rPr>
          <w:rFonts w:eastAsiaTheme="minorEastAsia"/>
          <w:b/>
          <w:bCs/>
        </w:rPr>
      </w:pPr>
      <w:r w:rsidRPr="00D07F1F">
        <w:rPr>
          <w:rFonts w:ascii="Century" w:hAnsi="Century"/>
          <w:i/>
          <w:iCs/>
        </w:rPr>
        <w:t>Storage</w:t>
      </w:r>
      <w:r w:rsidRPr="00D07F1F">
        <w:rPr>
          <w:rFonts w:ascii="Century" w:hAnsi="Century"/>
        </w:rPr>
        <w:t xml:space="preserve"> </w:t>
      </w:r>
      <w:proofErr w:type="gramStart"/>
      <w:r w:rsidRPr="00D07F1F">
        <w:rPr>
          <w:rFonts w:ascii="Century" w:hAnsi="Century"/>
        </w:rPr>
        <w:t xml:space="preserve">=  </w:t>
      </w:r>
      <w:proofErr w:type="spellStart"/>
      <w:r w:rsidRPr="00D07F1F">
        <w:rPr>
          <w:rFonts w:ascii="Century" w:hAnsi="Century"/>
          <w:i/>
          <w:iCs/>
        </w:rPr>
        <w:t>Avail</w:t>
      </w:r>
      <w:proofErr w:type="gramEnd"/>
      <w:r w:rsidRPr="00D07F1F">
        <w:rPr>
          <w:rFonts w:ascii="Century" w:hAnsi="Century"/>
          <w:i/>
          <w:iCs/>
        </w:rPr>
        <w:t>_water</w:t>
      </w:r>
      <w:proofErr w:type="spellEnd"/>
      <w:r w:rsidRPr="00D07F1F">
        <w:rPr>
          <w:rFonts w:ascii="Century" w:hAnsi="Century"/>
        </w:rPr>
        <w:t xml:space="preserve"> </w:t>
      </w:r>
      <w:r w:rsidRPr="00D07F1F">
        <w:t xml:space="preserve">– </w:t>
      </w:r>
      <w:proofErr w:type="spellStart"/>
      <w:r w:rsidRPr="00D07F1F">
        <w:rPr>
          <w:rFonts w:ascii="Century" w:hAnsi="Century"/>
          <w:i/>
          <w:iCs/>
        </w:rPr>
        <w:t>Steady_outflow</w:t>
      </w:r>
      <w:proofErr w:type="spellEnd"/>
      <w:r w:rsidRPr="00D07F1F">
        <w:rPr>
          <w:rFonts w:ascii="Century" w:hAnsi="Century"/>
          <w:i/>
          <w:iCs/>
        </w:rPr>
        <w:t xml:space="preserve"> </w:t>
      </w:r>
      <w:r w:rsidRPr="00D07F1F">
        <w:t>–</w:t>
      </w:r>
      <w:r w:rsidRPr="00D07F1F">
        <w:rPr>
          <w:rFonts w:ascii="Century" w:hAnsi="Century"/>
          <w:i/>
          <w:iCs/>
        </w:rPr>
        <w:t xml:space="preserve"> </w:t>
      </w:r>
      <w:proofErr w:type="spellStart"/>
      <w:r w:rsidRPr="00D07F1F">
        <w:rPr>
          <w:rFonts w:ascii="Century" w:hAnsi="Century"/>
          <w:i/>
          <w:iCs/>
        </w:rPr>
        <w:t>unsteady_outflow</w:t>
      </w:r>
      <w:proofErr w:type="spellEnd"/>
      <w:r w:rsidRPr="00D07F1F">
        <w:rPr>
          <w:rFonts w:ascii="Century" w:hAnsi="Century"/>
          <w:i/>
          <w:iCs/>
        </w:rPr>
        <w:t xml:space="preserve"> </w:t>
      </w:r>
      <w:r w:rsidRPr="00D07F1F">
        <w:t>–</w:t>
      </w:r>
      <w:r w:rsidRPr="00D07F1F">
        <w:rPr>
          <w:rFonts w:ascii="Century" w:hAnsi="Century"/>
          <w:i/>
          <w:iCs/>
        </w:rPr>
        <w:t xml:space="preserve"> (</w:t>
      </w:r>
      <w:proofErr w:type="spellStart"/>
      <w:r w:rsidRPr="00D07F1F">
        <w:rPr>
          <w:rFonts w:ascii="Century" w:hAnsi="Century"/>
        </w:rPr>
        <w:t>evap</w:t>
      </w:r>
      <w:proofErr w:type="spellEnd"/>
      <w:r w:rsidRPr="00D07F1F">
        <w:rPr>
          <w:rFonts w:ascii="Century" w:hAnsi="Century"/>
        </w:rPr>
        <w:t xml:space="preserve"> * </w:t>
      </w:r>
      <m:oMath>
        <m:r>
          <w:rPr>
            <w:rFonts w:ascii="Cambria Math" w:hAnsi="Cambria Math"/>
          </w:rPr>
          <m:t xml:space="preserve">                      Totaldays)</m:t>
        </m:r>
      </m:oMath>
      <w:r w:rsidRPr="00D07F1F">
        <w:rPr>
          <w:rFonts w:ascii="Century" w:hAnsi="Century"/>
        </w:rPr>
        <w:t xml:space="preserve">                                                              </w:t>
      </w:r>
      <w:r w:rsidRPr="00D07F1F">
        <w:rPr>
          <w:rFonts w:ascii="Century" w:hAnsi="Century"/>
          <w:b/>
          <w:bCs/>
          <w:i/>
          <w:iCs/>
        </w:rPr>
        <w:t xml:space="preserve">                                  </w:t>
      </w:r>
    </w:p>
    <w:p w14:paraId="279E8AA7" w14:textId="77777777" w:rsidR="007F779C" w:rsidRPr="00D07F1F" w:rsidRDefault="007F779C" w:rsidP="00FC287D">
      <w:pPr>
        <w:pStyle w:val="ListParagraph"/>
        <w:spacing w:line="360" w:lineRule="auto"/>
        <w:ind w:left="360"/>
        <w:rPr>
          <w:rFonts w:ascii="Century" w:hAnsi="Century"/>
        </w:rPr>
      </w:pPr>
      <w:r w:rsidRPr="00D07F1F">
        <w:rPr>
          <w:rFonts w:ascii="Century" w:hAnsi="Century"/>
        </w:rPr>
        <w:t xml:space="preserve">Where </w:t>
      </w:r>
    </w:p>
    <w:p w14:paraId="0839FE51" w14:textId="77777777" w:rsidR="007F779C" w:rsidRPr="00D07F1F" w:rsidRDefault="007F779C" w:rsidP="00FC287D">
      <w:pPr>
        <w:spacing w:line="360" w:lineRule="auto"/>
        <w:ind w:left="720"/>
        <w:rPr>
          <w:rFonts w:ascii="Cambria Math" w:hAnsi="Cambria Math"/>
          <w:i/>
          <w:iCs/>
        </w:rPr>
      </w:pPr>
      <w:r w:rsidRPr="00D07F1F">
        <w:rPr>
          <w:rFonts w:ascii="Century" w:hAnsi="Century"/>
          <w:i/>
          <w:iCs/>
        </w:rPr>
        <w:t xml:space="preserve">(a) </w:t>
      </w:r>
      <w:proofErr w:type="spellStart"/>
      <w:r w:rsidRPr="00D07F1F">
        <w:rPr>
          <w:rFonts w:ascii="Century" w:hAnsi="Century"/>
          <w:i/>
          <w:iCs/>
        </w:rPr>
        <w:t>Avail_water</w:t>
      </w:r>
      <w:proofErr w:type="spellEnd"/>
      <w:r w:rsidRPr="00D07F1F">
        <w:rPr>
          <w:rFonts w:ascii="Century" w:hAnsi="Century"/>
          <w:i/>
          <w:iCs/>
        </w:rPr>
        <w:t xml:space="preserve"> = </w:t>
      </w:r>
      <w:proofErr w:type="spellStart"/>
      <w:r w:rsidRPr="00D07F1F">
        <w:rPr>
          <w:rFonts w:ascii="Century" w:hAnsi="Century"/>
          <w:i/>
          <w:iCs/>
        </w:rPr>
        <w:t>i</w:t>
      </w:r>
      <w:r w:rsidRPr="00D07F1F">
        <w:rPr>
          <w:rFonts w:ascii="Cambria Math" w:hAnsi="Cambria Math"/>
          <w:i/>
          <w:iCs/>
        </w:rPr>
        <w:t>nitstorage</w:t>
      </w:r>
      <w:proofErr w:type="spellEnd"/>
      <w:r w:rsidRPr="00D07F1F">
        <w:rPr>
          <w:rFonts w:ascii="Cambria Math" w:hAnsi="Cambria Math"/>
          <w:i/>
          <w:iCs/>
        </w:rPr>
        <w:t xml:space="preserve"> + </w:t>
      </w:r>
      <m:oMath>
        <m:nary>
          <m:naryPr>
            <m:chr m:val="∑"/>
            <m:limLoc m:val="undOvr"/>
            <m:supHide m:val="1"/>
            <m:ctrlPr>
              <w:rPr>
                <w:rFonts w:ascii="Cambria Math" w:hAnsi="Cambria Math"/>
                <w:i/>
                <w:iCs/>
              </w:rPr>
            </m:ctrlPr>
          </m:naryPr>
          <m:sub>
            <m:r>
              <w:rPr>
                <w:rFonts w:ascii="Cambria Math" w:hAnsi="Cambria Math"/>
              </w:rPr>
              <m:t>d</m:t>
            </m:r>
            <m:r>
              <w:rPr>
                <w:rFonts w:ascii="Cambria Math" w:hAnsi="Cambria Math" w:cs="Cambria Math"/>
              </w:rPr>
              <m:t>∈</m:t>
            </m:r>
            <m:r>
              <w:rPr>
                <w:rFonts w:ascii="Cambria Math" w:hAnsi="Cambria Math"/>
              </w:rPr>
              <m:t>D</m:t>
            </m:r>
          </m:sub>
          <m:sup/>
          <m:e>
            <m:r>
              <w:rPr>
                <w:rFonts w:ascii="Cambria Math" w:hAnsi="Cambria Math"/>
              </w:rPr>
              <m:t>(inflow</m:t>
            </m:r>
            <m:d>
              <m:dPr>
                <m:ctrlPr>
                  <w:rPr>
                    <w:rFonts w:ascii="Cambria Math" w:hAnsi="Cambria Math"/>
                    <w:i/>
                    <w:iCs/>
                  </w:rPr>
                </m:ctrlPr>
              </m:dPr>
              <m:e>
                <m:r>
                  <w:rPr>
                    <w:rFonts w:ascii="Cambria Math" w:hAnsi="Cambria Math"/>
                  </w:rPr>
                  <m:t>d</m:t>
                </m:r>
              </m:e>
            </m:d>
            <m:r>
              <w:rPr>
                <w:rFonts w:ascii="Cambria Math" w:hAnsi="Cambria Math"/>
              </w:rPr>
              <m:t xml:space="preserve">*factor*( </m:t>
            </m:r>
            <m:nary>
              <m:naryPr>
                <m:chr m:val="∑"/>
                <m:limLoc m:val="undOvr"/>
                <m:supHide m:val="1"/>
                <m:ctrlPr>
                  <w:rPr>
                    <w:rFonts w:ascii="Cambria Math" w:hAnsi="Cambria Math"/>
                    <w:i/>
                    <w:iCs/>
                  </w:rPr>
                </m:ctrlPr>
              </m:naryPr>
              <m:sub>
                <m:r>
                  <w:rPr>
                    <w:rFonts w:ascii="Cambria Math" w:hAnsi="Cambria Math"/>
                  </w:rPr>
                  <m:t>p</m:t>
                </m:r>
                <m:r>
                  <w:rPr>
                    <w:rFonts w:ascii="Cambria Math" w:hAnsi="Cambria Math" w:cs="Cambria Math"/>
                  </w:rPr>
                  <m:t>∈</m:t>
                </m:r>
                <m:r>
                  <w:rPr>
                    <w:rFonts w:ascii="Cambria Math" w:hAnsi="Cambria Math"/>
                  </w:rPr>
                  <m:t>P</m:t>
                </m:r>
              </m:sub>
              <m:sup/>
              <m:e>
                <m:r>
                  <w:rPr>
                    <w:rFonts w:ascii="Cambria Math" w:hAnsi="Cambria Math"/>
                  </w:rPr>
                  <m:t>Duration(p)</m:t>
                </m:r>
              </m:e>
            </m:nary>
            <m:r>
              <w:rPr>
                <w:rFonts w:ascii="Cambria Math" w:hAnsi="Cambria Math"/>
              </w:rPr>
              <m:t>))</m:t>
            </m:r>
          </m:e>
        </m:nary>
      </m:oMath>
    </w:p>
    <w:p w14:paraId="33DE0E24" w14:textId="77777777" w:rsidR="007F779C" w:rsidRPr="00D07F1F" w:rsidRDefault="007F779C" w:rsidP="00FC287D">
      <w:pPr>
        <w:spacing w:line="360" w:lineRule="auto"/>
        <w:ind w:left="720"/>
        <w:rPr>
          <w:rFonts w:ascii="Cambria Math" w:hAnsi="Cambria Math"/>
          <w:i/>
          <w:iCs/>
        </w:rPr>
      </w:pPr>
      <w:r w:rsidRPr="00D07F1F">
        <w:rPr>
          <w:rFonts w:ascii="Cambria Math" w:hAnsi="Cambria Math"/>
          <w:i/>
          <w:iCs/>
        </w:rPr>
        <w:t xml:space="preserve">(b) </w:t>
      </w:r>
      <w:proofErr w:type="spellStart"/>
      <w:r w:rsidRPr="00D07F1F">
        <w:rPr>
          <w:rFonts w:ascii="Cambria Math" w:hAnsi="Cambria Math"/>
          <w:i/>
          <w:iCs/>
        </w:rPr>
        <w:t>Steady_outflow</w:t>
      </w:r>
      <w:proofErr w:type="spellEnd"/>
      <w:r w:rsidRPr="00D07F1F">
        <w:rPr>
          <w:rFonts w:ascii="Cambria Math" w:hAnsi="Cambria Math"/>
          <w:i/>
          <w:iCs/>
        </w:rPr>
        <w:t xml:space="preserve"> = </w:t>
      </w:r>
      <w:proofErr w:type="spellStart"/>
      <w:r w:rsidRPr="00D07F1F">
        <w:rPr>
          <w:rFonts w:ascii="Cambria Math" w:hAnsi="Cambria Math"/>
          <w:i/>
          <w:iCs/>
        </w:rPr>
        <w:t>Steady_Release</w:t>
      </w:r>
      <w:proofErr w:type="spellEnd"/>
      <w:r w:rsidRPr="00D07F1F">
        <w:rPr>
          <w:rFonts w:ascii="Cambria Math" w:hAnsi="Cambria Math"/>
          <w:i/>
          <w:iCs/>
        </w:rPr>
        <w:t xml:space="preserve"> *</w:t>
      </w:r>
      <m:oMath>
        <m:r>
          <w:rPr>
            <w:rFonts w:ascii="Cambria Math" w:hAnsi="Cambria Math"/>
          </w:rPr>
          <m:t xml:space="preserve"> </m:t>
        </m:r>
        <m:d>
          <m:dPr>
            <m:ctrlPr>
              <w:rPr>
                <w:rFonts w:ascii="Cambria Math" w:hAnsi="Cambria Math"/>
                <w:i/>
                <w:iCs/>
              </w:rPr>
            </m:ctrlPr>
          </m:dPr>
          <m:e>
            <m:r>
              <w:rPr>
                <w:rFonts w:ascii="Cambria Math" w:hAnsi="Cambria Math"/>
              </w:rPr>
              <m:t xml:space="preserve"> </m:t>
            </m:r>
            <m:nary>
              <m:naryPr>
                <m:chr m:val="∑"/>
                <m:limLoc m:val="undOvr"/>
                <m:supHide m:val="1"/>
                <m:ctrlPr>
                  <w:rPr>
                    <w:rFonts w:ascii="Cambria Math" w:hAnsi="Cambria Math"/>
                    <w:i/>
                    <w:iCs/>
                  </w:rPr>
                </m:ctrlPr>
              </m:naryPr>
              <m:sub>
                <m:r>
                  <w:rPr>
                    <w:rFonts w:ascii="Cambria Math" w:hAnsi="Cambria Math"/>
                  </w:rPr>
                  <m:t>p∈P</m:t>
                </m:r>
              </m:sub>
              <m:sup/>
              <m:e>
                <m:r>
                  <w:rPr>
                    <w:rFonts w:ascii="Cambria Math" w:hAnsi="Cambria Math"/>
                  </w:rPr>
                  <m:t>Duration</m:t>
                </m:r>
                <m:d>
                  <m:dPr>
                    <m:ctrlPr>
                      <w:rPr>
                        <w:rFonts w:ascii="Cambria Math" w:hAnsi="Cambria Math"/>
                        <w:i/>
                        <w:iCs/>
                      </w:rPr>
                    </m:ctrlPr>
                  </m:dPr>
                  <m:e>
                    <m:r>
                      <w:rPr>
                        <w:rFonts w:ascii="Cambria Math" w:hAnsi="Cambria Math"/>
                      </w:rPr>
                      <m:t>p</m:t>
                    </m:r>
                  </m:e>
                </m:d>
              </m:e>
            </m:nary>
          </m:e>
        </m:d>
        <m:r>
          <w:rPr>
            <w:rFonts w:ascii="Cambria Math" w:hAnsi="Cambria Math"/>
          </w:rPr>
          <m:t>*factor*                                             Steady_Days</m:t>
        </m:r>
      </m:oMath>
      <w:r w:rsidRPr="00D07F1F">
        <w:rPr>
          <w:rFonts w:ascii="Cambria Math" w:hAnsi="Cambria Math"/>
          <w:i/>
          <w:iCs/>
        </w:rPr>
        <w:t xml:space="preserve">  </w:t>
      </w:r>
    </w:p>
    <w:p w14:paraId="68D15511" w14:textId="77777777" w:rsidR="007F779C" w:rsidRPr="00D07F1F" w:rsidRDefault="007F779C" w:rsidP="00FC287D">
      <w:pPr>
        <w:spacing w:line="360" w:lineRule="auto"/>
        <w:ind w:left="720"/>
        <w:rPr>
          <w:rFonts w:ascii="Cambria Math" w:hAnsi="Cambria Math"/>
          <w:i/>
          <w:iCs/>
        </w:rPr>
      </w:pPr>
      <w:r w:rsidRPr="00D07F1F">
        <w:rPr>
          <w:rFonts w:ascii="Cambria Math" w:hAnsi="Cambria Math"/>
          <w:i/>
          <w:iCs/>
        </w:rPr>
        <w:t xml:space="preserve">(c) </w:t>
      </w:r>
      <w:proofErr w:type="spellStart"/>
      <w:r w:rsidRPr="00D07F1F">
        <w:rPr>
          <w:rFonts w:ascii="Cambria Math" w:hAnsi="Cambria Math"/>
          <w:i/>
          <w:iCs/>
        </w:rPr>
        <w:t>unsteady_outflow</w:t>
      </w:r>
      <w:proofErr w:type="spellEnd"/>
      <w:r w:rsidRPr="00D07F1F">
        <w:rPr>
          <w:rFonts w:ascii="Cambria Math" w:hAnsi="Cambria Math"/>
          <w:i/>
          <w:iCs/>
        </w:rPr>
        <w:t xml:space="preserve"> =  ( </w:t>
      </w:r>
      <m:oMath>
        <m:nary>
          <m:naryPr>
            <m:chr m:val="∑"/>
            <m:limLoc m:val="undOvr"/>
            <m:supHide m:val="1"/>
            <m:ctrlPr>
              <w:rPr>
                <w:rFonts w:ascii="Cambria Math" w:hAnsi="Cambria Math"/>
                <w:i/>
                <w:iCs/>
              </w:rPr>
            </m:ctrlPr>
          </m:naryPr>
          <m:sub>
            <m:r>
              <w:rPr>
                <w:rFonts w:ascii="Cambria Math" w:hAnsi="Cambria Math"/>
              </w:rPr>
              <m:t>p∈P</m:t>
            </m:r>
          </m:sub>
          <m:sup/>
          <m:e>
            <m:r>
              <w:rPr>
                <w:rFonts w:ascii="Cambria Math" w:hAnsi="Cambria Math"/>
              </w:rPr>
              <m:t>Duration</m:t>
            </m:r>
            <m:d>
              <m:dPr>
                <m:ctrlPr>
                  <w:rPr>
                    <w:rFonts w:ascii="Cambria Math" w:hAnsi="Cambria Math"/>
                    <w:i/>
                    <w:iCs/>
                  </w:rPr>
                </m:ctrlPr>
              </m:dPr>
              <m:e>
                <m:r>
                  <w:rPr>
                    <w:rFonts w:ascii="Cambria Math" w:hAnsi="Cambria Math"/>
                  </w:rPr>
                  <m:t>p</m:t>
                </m:r>
              </m:e>
            </m:d>
          </m:e>
        </m:nary>
        <m:r>
          <w:rPr>
            <w:rFonts w:ascii="Cambria Math" w:hAnsi="Cambria Math"/>
          </w:rPr>
          <m:t>*factor*release (p))*                                                   (Totaldays-Steady_Days)</m:t>
        </m:r>
      </m:oMath>
    </w:p>
    <w:p w14:paraId="41B94CC9" w14:textId="77777777" w:rsidR="007F779C" w:rsidRPr="00D07F1F" w:rsidRDefault="007F779C" w:rsidP="00FC287D">
      <w:pPr>
        <w:spacing w:line="360" w:lineRule="auto"/>
        <w:rPr>
          <w:rFonts w:ascii="Century" w:hAnsi="Century"/>
          <w:b/>
          <w:bCs/>
        </w:rPr>
      </w:pPr>
      <w:r w:rsidRPr="00D07F1F">
        <w:rPr>
          <w:rFonts w:ascii="Century" w:hAnsi="Century"/>
          <w:b/>
          <w:bCs/>
        </w:rPr>
        <w:t>3) Maximum Release limit (</w:t>
      </w:r>
      <w:proofErr w:type="spellStart"/>
      <w:r w:rsidRPr="00D07F1F">
        <w:rPr>
          <w:rFonts w:ascii="Century" w:hAnsi="Century"/>
          <w:b/>
          <w:bCs/>
        </w:rPr>
        <w:t>cfs</w:t>
      </w:r>
      <w:proofErr w:type="spellEnd"/>
      <w:r w:rsidRPr="00D07F1F">
        <w:rPr>
          <w:rFonts w:ascii="Century" w:hAnsi="Century"/>
          <w:b/>
          <w:bCs/>
        </w:rPr>
        <w:t>)</w:t>
      </w:r>
    </w:p>
    <w:p w14:paraId="7CC38C2A" w14:textId="77777777" w:rsidR="007F779C" w:rsidRPr="00D07F1F" w:rsidRDefault="007F779C" w:rsidP="00FC287D">
      <w:pPr>
        <w:spacing w:line="360" w:lineRule="auto"/>
        <w:rPr>
          <w:rFonts w:ascii="Century" w:hAnsi="Century"/>
          <w:i/>
          <w:iCs/>
        </w:rPr>
      </w:pPr>
      <w:r w:rsidRPr="00D07F1F">
        <w:rPr>
          <w:rFonts w:ascii="Century" w:hAnsi="Century"/>
          <w:i/>
          <w:iCs/>
        </w:rPr>
        <w:t xml:space="preserve">release(p) ≤ </w:t>
      </w:r>
      <w:proofErr w:type="spellStart"/>
      <w:r w:rsidRPr="00D07F1F">
        <w:rPr>
          <w:rFonts w:ascii="Century" w:hAnsi="Century"/>
          <w:i/>
          <w:iCs/>
        </w:rPr>
        <w:t>maxRel</w:t>
      </w:r>
      <w:proofErr w:type="spellEnd"/>
      <w:r w:rsidRPr="00D07F1F">
        <w:rPr>
          <w:rFonts w:ascii="Century" w:hAnsi="Century"/>
          <w:i/>
          <w:iCs/>
        </w:rPr>
        <w:t xml:space="preserve">                            </w:t>
      </w:r>
      <w:r w:rsidRPr="00D07F1F">
        <w:rPr>
          <w:rFonts w:ascii="Cambria Math" w:hAnsi="Cambria Math" w:cs="Cambria Math"/>
          <w:i/>
          <w:iCs/>
        </w:rPr>
        <w:t>∀</w:t>
      </w:r>
      <w:r w:rsidRPr="00D07F1F">
        <w:rPr>
          <w:rFonts w:ascii="Century" w:hAnsi="Century"/>
          <w:i/>
          <w:iCs/>
        </w:rPr>
        <w:t xml:space="preserve"> p </w:t>
      </w:r>
      <w:r w:rsidRPr="00D07F1F">
        <w:rPr>
          <w:rFonts w:ascii="Cambria Math" w:hAnsi="Cambria Math" w:cs="Cambria Math"/>
          <w:i/>
          <w:iCs/>
        </w:rPr>
        <w:t>∈</w:t>
      </w:r>
      <w:r w:rsidRPr="00D07F1F">
        <w:rPr>
          <w:rFonts w:ascii="Century" w:hAnsi="Century"/>
          <w:i/>
          <w:iCs/>
        </w:rPr>
        <w:t xml:space="preserve"> P</w:t>
      </w:r>
    </w:p>
    <w:p w14:paraId="74E51C98" w14:textId="77777777" w:rsidR="007F779C" w:rsidRPr="00D07F1F" w:rsidRDefault="007F779C" w:rsidP="00FC287D">
      <w:pPr>
        <w:spacing w:line="360" w:lineRule="auto"/>
        <w:rPr>
          <w:rFonts w:ascii="Century" w:hAnsi="Century"/>
          <w:b/>
          <w:bCs/>
        </w:rPr>
      </w:pPr>
      <w:r w:rsidRPr="00D07F1F">
        <w:rPr>
          <w:rFonts w:ascii="Century" w:hAnsi="Century"/>
          <w:b/>
          <w:bCs/>
        </w:rPr>
        <w:t>4) Minimum Release limit (</w:t>
      </w:r>
      <w:proofErr w:type="spellStart"/>
      <w:r w:rsidRPr="00D07F1F">
        <w:rPr>
          <w:rFonts w:ascii="Century" w:hAnsi="Century"/>
          <w:b/>
          <w:bCs/>
        </w:rPr>
        <w:t>cfs</w:t>
      </w:r>
      <w:proofErr w:type="spellEnd"/>
      <w:r w:rsidRPr="00D07F1F">
        <w:rPr>
          <w:rFonts w:ascii="Century" w:hAnsi="Century"/>
          <w:b/>
          <w:bCs/>
        </w:rPr>
        <w:t>)</w:t>
      </w:r>
    </w:p>
    <w:p w14:paraId="1486DE72" w14:textId="77777777" w:rsidR="007F779C" w:rsidRPr="00D07F1F" w:rsidRDefault="007F779C" w:rsidP="00FC287D">
      <w:pPr>
        <w:spacing w:line="360" w:lineRule="auto"/>
        <w:rPr>
          <w:rFonts w:ascii="Century" w:hAnsi="Century"/>
          <w:i/>
          <w:iCs/>
        </w:rPr>
      </w:pPr>
      <w:r w:rsidRPr="00D07F1F">
        <w:rPr>
          <w:rFonts w:ascii="Century" w:hAnsi="Century"/>
          <w:i/>
          <w:iCs/>
        </w:rPr>
        <w:t>release(p) ≥</w:t>
      </w:r>
      <w:proofErr w:type="spellStart"/>
      <w:r w:rsidRPr="00D07F1F">
        <w:rPr>
          <w:rFonts w:ascii="Century" w:hAnsi="Century"/>
          <w:i/>
          <w:iCs/>
        </w:rPr>
        <w:t>minRel</w:t>
      </w:r>
      <w:proofErr w:type="spellEnd"/>
      <w:r w:rsidRPr="00D07F1F">
        <w:rPr>
          <w:rFonts w:ascii="Century" w:hAnsi="Century"/>
          <w:i/>
          <w:iCs/>
        </w:rPr>
        <w:t xml:space="preserve">                      </w:t>
      </w:r>
      <w:r w:rsidRPr="00D07F1F">
        <w:rPr>
          <w:rFonts w:ascii="Cambria Math" w:hAnsi="Cambria Math" w:cs="Cambria Math"/>
          <w:i/>
          <w:iCs/>
        </w:rPr>
        <w:t>∀</w:t>
      </w:r>
      <w:r w:rsidRPr="00D07F1F">
        <w:rPr>
          <w:rFonts w:ascii="Century" w:hAnsi="Century"/>
          <w:i/>
          <w:iCs/>
        </w:rPr>
        <w:t xml:space="preserve"> p </w:t>
      </w:r>
      <w:r w:rsidRPr="00D07F1F">
        <w:rPr>
          <w:rFonts w:ascii="Cambria Math" w:hAnsi="Cambria Math" w:cs="Cambria Math"/>
          <w:i/>
          <w:iCs/>
        </w:rPr>
        <w:t>∈</w:t>
      </w:r>
      <w:r w:rsidRPr="00D07F1F">
        <w:rPr>
          <w:rFonts w:ascii="Century" w:hAnsi="Century"/>
          <w:i/>
          <w:iCs/>
        </w:rPr>
        <w:t xml:space="preserve"> P</w:t>
      </w:r>
    </w:p>
    <w:p w14:paraId="15106C32" w14:textId="77777777" w:rsidR="007F779C" w:rsidRPr="00D07F1F" w:rsidRDefault="007F779C" w:rsidP="00FC287D">
      <w:pPr>
        <w:spacing w:line="360" w:lineRule="auto"/>
        <w:rPr>
          <w:rFonts w:ascii="Century" w:hAnsi="Century"/>
          <w:b/>
          <w:bCs/>
        </w:rPr>
      </w:pPr>
      <w:r w:rsidRPr="00D07F1F">
        <w:rPr>
          <w:rFonts w:ascii="Century" w:hAnsi="Century"/>
          <w:b/>
          <w:bCs/>
        </w:rPr>
        <w:t>5) Maximum Energy Generation limit (MWh)</w:t>
      </w:r>
    </w:p>
    <w:p w14:paraId="32137728" w14:textId="77777777" w:rsidR="007F779C" w:rsidRPr="00D07F1F" w:rsidRDefault="007F779C" w:rsidP="00FC287D">
      <w:pPr>
        <w:spacing w:line="360" w:lineRule="auto"/>
        <w:rPr>
          <w:rFonts w:ascii="Century" w:hAnsi="Century"/>
          <w:i/>
          <w:iCs/>
        </w:rPr>
      </w:pPr>
      <w:proofErr w:type="spellStart"/>
      <w:r w:rsidRPr="00D07F1F">
        <w:rPr>
          <w:rFonts w:ascii="Century" w:hAnsi="Century"/>
          <w:i/>
          <w:iCs/>
        </w:rPr>
        <w:t>Energy_Gen</w:t>
      </w:r>
      <w:proofErr w:type="spellEnd"/>
      <w:r w:rsidRPr="00D07F1F">
        <w:rPr>
          <w:rFonts w:ascii="Century" w:hAnsi="Century"/>
          <w:i/>
          <w:iCs/>
        </w:rPr>
        <w:t xml:space="preserve">(p) ≤ 1320 × Duration(p)                  </w:t>
      </w:r>
      <w:r w:rsidRPr="00D07F1F">
        <w:rPr>
          <w:rFonts w:ascii="Cambria Math" w:hAnsi="Cambria Math" w:cs="Cambria Math"/>
          <w:i/>
          <w:iCs/>
        </w:rPr>
        <w:t>∀</w:t>
      </w:r>
      <w:r w:rsidRPr="00D07F1F">
        <w:rPr>
          <w:rFonts w:ascii="Century" w:hAnsi="Century"/>
          <w:i/>
          <w:iCs/>
        </w:rPr>
        <w:t xml:space="preserve"> p </w:t>
      </w:r>
      <w:r w:rsidRPr="00D07F1F">
        <w:rPr>
          <w:rFonts w:ascii="Cambria Math" w:hAnsi="Cambria Math" w:cs="Cambria Math"/>
          <w:i/>
          <w:iCs/>
        </w:rPr>
        <w:t>∈</w:t>
      </w:r>
      <w:r w:rsidRPr="00D07F1F">
        <w:rPr>
          <w:rFonts w:ascii="Century" w:hAnsi="Century"/>
          <w:i/>
          <w:iCs/>
        </w:rPr>
        <w:t xml:space="preserve"> P</w:t>
      </w:r>
    </w:p>
    <w:p w14:paraId="2FCF0DD4" w14:textId="77777777" w:rsidR="007F779C" w:rsidRPr="00D07F1F" w:rsidRDefault="007F779C" w:rsidP="00FC287D">
      <w:pPr>
        <w:tabs>
          <w:tab w:val="left" w:pos="3972"/>
        </w:tabs>
        <w:spacing w:line="360" w:lineRule="auto"/>
        <w:rPr>
          <w:rFonts w:ascii="Century" w:hAnsi="Century"/>
          <w:b/>
          <w:bCs/>
        </w:rPr>
      </w:pPr>
      <w:r w:rsidRPr="00D07F1F">
        <w:rPr>
          <w:rFonts w:ascii="Century" w:hAnsi="Century"/>
          <w:b/>
          <w:bCs/>
        </w:rPr>
        <w:t>6) Maximum Storage Limit (ac-ft)</w:t>
      </w:r>
      <w:r w:rsidRPr="00D07F1F">
        <w:rPr>
          <w:rFonts w:ascii="Century" w:hAnsi="Century"/>
          <w:b/>
          <w:bCs/>
        </w:rPr>
        <w:tab/>
      </w:r>
    </w:p>
    <w:p w14:paraId="35523EC1" w14:textId="77777777" w:rsidR="007F779C" w:rsidRPr="00D07F1F" w:rsidRDefault="007F779C" w:rsidP="00FC287D">
      <w:pPr>
        <w:spacing w:line="360" w:lineRule="auto"/>
        <w:rPr>
          <w:rFonts w:ascii="Century" w:hAnsi="Century"/>
          <w:b/>
          <w:bCs/>
          <w:i/>
          <w:iCs/>
        </w:rPr>
      </w:pPr>
      <w:r w:rsidRPr="00D07F1F">
        <w:rPr>
          <w:rFonts w:ascii="Century" w:hAnsi="Century"/>
          <w:i/>
          <w:iCs/>
        </w:rPr>
        <w:t xml:space="preserve">storage ≤ </w:t>
      </w:r>
      <w:proofErr w:type="spellStart"/>
      <w:r w:rsidRPr="00D07F1F">
        <w:rPr>
          <w:rFonts w:ascii="Century" w:hAnsi="Century"/>
          <w:i/>
          <w:iCs/>
        </w:rPr>
        <w:t>maxstorage</w:t>
      </w:r>
      <w:proofErr w:type="spellEnd"/>
      <w:r w:rsidRPr="00D07F1F">
        <w:rPr>
          <w:rFonts w:ascii="Century" w:hAnsi="Century"/>
          <w:i/>
          <w:iCs/>
        </w:rPr>
        <w:t xml:space="preserve">                            </w:t>
      </w:r>
    </w:p>
    <w:p w14:paraId="2F3E498E" w14:textId="77777777" w:rsidR="007F779C" w:rsidRPr="00D07F1F" w:rsidRDefault="007F779C" w:rsidP="00FC287D">
      <w:pPr>
        <w:spacing w:line="360" w:lineRule="auto"/>
        <w:rPr>
          <w:rFonts w:ascii="Century" w:hAnsi="Century"/>
          <w:b/>
          <w:bCs/>
        </w:rPr>
      </w:pPr>
      <w:r w:rsidRPr="00D07F1F">
        <w:rPr>
          <w:rFonts w:ascii="Century" w:hAnsi="Century"/>
          <w:b/>
          <w:bCs/>
        </w:rPr>
        <w:t>7) Minimum Storage Required for Hydropower (ac-ft)</w:t>
      </w:r>
      <w:r w:rsidRPr="00D07F1F">
        <w:rPr>
          <w:rFonts w:ascii="Century" w:hAnsi="Century"/>
          <w:b/>
          <w:bCs/>
        </w:rPr>
        <w:tab/>
      </w:r>
    </w:p>
    <w:p w14:paraId="0398A574" w14:textId="77777777" w:rsidR="007F779C" w:rsidRPr="00D07F1F" w:rsidRDefault="007F779C" w:rsidP="00FC287D">
      <w:pPr>
        <w:spacing w:line="360" w:lineRule="auto"/>
        <w:rPr>
          <w:rFonts w:ascii="Cambria Math" w:hAnsi="Cambria Math" w:cs="Cambria Math"/>
          <w:i/>
          <w:iCs/>
        </w:rPr>
      </w:pPr>
      <w:r w:rsidRPr="00D07F1F">
        <w:rPr>
          <w:rFonts w:ascii="Century" w:hAnsi="Century"/>
          <w:i/>
          <w:iCs/>
        </w:rPr>
        <w:t xml:space="preserve">Storage ≥ </w:t>
      </w:r>
      <w:proofErr w:type="spellStart"/>
      <w:r w:rsidRPr="00D07F1F">
        <w:rPr>
          <w:rFonts w:ascii="Century" w:hAnsi="Century"/>
          <w:i/>
          <w:iCs/>
        </w:rPr>
        <w:t>minstorage</w:t>
      </w:r>
      <w:proofErr w:type="spellEnd"/>
      <w:r w:rsidRPr="00D07F1F">
        <w:rPr>
          <w:rFonts w:ascii="Century" w:hAnsi="Century"/>
          <w:i/>
          <w:iCs/>
        </w:rPr>
        <w:t xml:space="preserve">                            </w:t>
      </w:r>
    </w:p>
    <w:p w14:paraId="121016F4" w14:textId="77777777" w:rsidR="007F779C" w:rsidRPr="00D07F1F" w:rsidRDefault="007F779C" w:rsidP="00FC287D">
      <w:pPr>
        <w:spacing w:line="360" w:lineRule="auto"/>
        <w:rPr>
          <w:rFonts w:ascii="Century" w:hAnsi="Century"/>
          <w:b/>
          <w:bCs/>
        </w:rPr>
      </w:pPr>
      <w:r w:rsidRPr="00D07F1F">
        <w:rPr>
          <w:rFonts w:ascii="Century" w:hAnsi="Century"/>
          <w:b/>
          <w:bCs/>
        </w:rPr>
        <w:t>8) Ramp</w:t>
      </w:r>
      <w:r w:rsidRPr="00D07F1F">
        <w:rPr>
          <w:b/>
          <w:bCs/>
        </w:rPr>
        <w:t>-</w:t>
      </w:r>
      <w:r w:rsidRPr="00D07F1F">
        <w:rPr>
          <w:rFonts w:ascii="Century" w:hAnsi="Century"/>
          <w:b/>
          <w:bCs/>
        </w:rPr>
        <w:t>up rate (</w:t>
      </w:r>
      <w:proofErr w:type="spellStart"/>
      <w:r w:rsidRPr="00D07F1F">
        <w:rPr>
          <w:rFonts w:ascii="Century" w:hAnsi="Century"/>
          <w:b/>
          <w:bCs/>
        </w:rPr>
        <w:t>cfs</w:t>
      </w:r>
      <w:proofErr w:type="spellEnd"/>
      <w:r w:rsidRPr="00D07F1F">
        <w:rPr>
          <w:rFonts w:ascii="Century" w:hAnsi="Century"/>
          <w:b/>
          <w:bCs/>
        </w:rPr>
        <w:t>)</w:t>
      </w:r>
    </w:p>
    <w:p w14:paraId="0E4D50E1" w14:textId="77777777" w:rsidR="007F779C" w:rsidRPr="00D07F1F" w:rsidRDefault="007F779C" w:rsidP="00FC287D">
      <w:pPr>
        <w:spacing w:line="360" w:lineRule="auto"/>
        <w:rPr>
          <w:rFonts w:ascii="Century" w:hAnsi="Century"/>
          <w:i/>
          <w:iCs/>
        </w:rPr>
      </w:pPr>
      <w:r w:rsidRPr="00D07F1F">
        <w:rPr>
          <w:rFonts w:ascii="Century" w:hAnsi="Century"/>
          <w:i/>
          <w:iCs/>
        </w:rPr>
        <w:t>release("</w:t>
      </w:r>
      <w:proofErr w:type="spellStart"/>
      <w:r w:rsidRPr="00D07F1F">
        <w:rPr>
          <w:rFonts w:ascii="Century" w:hAnsi="Century"/>
          <w:i/>
          <w:iCs/>
        </w:rPr>
        <w:t>pHigh</w:t>
      </w:r>
      <w:proofErr w:type="spellEnd"/>
      <w:r w:rsidRPr="00D07F1F">
        <w:rPr>
          <w:rFonts w:ascii="Century" w:hAnsi="Century"/>
          <w:i/>
          <w:iCs/>
        </w:rPr>
        <w:t xml:space="preserve">") </w:t>
      </w:r>
      <w:r w:rsidRPr="00D07F1F">
        <w:rPr>
          <w:i/>
          <w:iCs/>
        </w:rPr>
        <w:t>-</w:t>
      </w:r>
      <w:r w:rsidRPr="00D07F1F">
        <w:rPr>
          <w:rFonts w:ascii="Century" w:hAnsi="Century"/>
          <w:i/>
          <w:iCs/>
        </w:rPr>
        <w:t>release("</w:t>
      </w:r>
      <w:proofErr w:type="spellStart"/>
      <w:r w:rsidRPr="00D07F1F">
        <w:rPr>
          <w:rFonts w:ascii="Century" w:hAnsi="Century"/>
          <w:i/>
          <w:iCs/>
        </w:rPr>
        <w:t>pLow</w:t>
      </w:r>
      <w:proofErr w:type="spellEnd"/>
      <w:r w:rsidRPr="00D07F1F">
        <w:rPr>
          <w:rFonts w:ascii="Century" w:hAnsi="Century"/>
          <w:i/>
          <w:iCs/>
        </w:rPr>
        <w:t xml:space="preserve">") ≤ </w:t>
      </w:r>
      <w:proofErr w:type="spellStart"/>
      <w:r w:rsidRPr="00D07F1F">
        <w:rPr>
          <w:rFonts w:ascii="Century" w:hAnsi="Century"/>
          <w:i/>
          <w:iCs/>
        </w:rPr>
        <w:t>Daily_Ramprate</w:t>
      </w:r>
      <w:proofErr w:type="spellEnd"/>
      <w:r w:rsidRPr="00D07F1F">
        <w:rPr>
          <w:rFonts w:ascii="Century" w:hAnsi="Century"/>
          <w:i/>
          <w:iCs/>
        </w:rPr>
        <w:t xml:space="preserve">           </w:t>
      </w:r>
      <w:r w:rsidRPr="00D07F1F">
        <w:rPr>
          <w:rFonts w:ascii="Cambria Math" w:hAnsi="Cambria Math" w:cs="Cambria Math"/>
          <w:i/>
          <w:iCs/>
        </w:rPr>
        <w:t>∀</w:t>
      </w:r>
      <w:r w:rsidRPr="00D07F1F">
        <w:rPr>
          <w:rFonts w:ascii="Century" w:hAnsi="Century"/>
          <w:i/>
          <w:iCs/>
        </w:rPr>
        <w:t xml:space="preserve"> p </w:t>
      </w:r>
      <w:r w:rsidRPr="00D07F1F">
        <w:rPr>
          <w:rFonts w:ascii="Cambria Math" w:hAnsi="Cambria Math" w:cs="Cambria Math"/>
          <w:i/>
          <w:iCs/>
        </w:rPr>
        <w:t>∈</w:t>
      </w:r>
      <w:r w:rsidRPr="00D07F1F">
        <w:rPr>
          <w:rFonts w:ascii="Century" w:hAnsi="Century"/>
          <w:i/>
          <w:iCs/>
        </w:rPr>
        <w:t xml:space="preserve"> P</w:t>
      </w:r>
    </w:p>
    <w:p w14:paraId="47249118" w14:textId="77777777" w:rsidR="007F779C" w:rsidRPr="00D07F1F" w:rsidRDefault="007F779C" w:rsidP="00FC287D">
      <w:pPr>
        <w:spacing w:line="360" w:lineRule="auto"/>
        <w:rPr>
          <w:rFonts w:ascii="Century" w:hAnsi="Century"/>
          <w:b/>
          <w:bCs/>
        </w:rPr>
      </w:pPr>
      <w:r w:rsidRPr="00D07F1F">
        <w:rPr>
          <w:rFonts w:ascii="Century" w:hAnsi="Century"/>
          <w:b/>
          <w:bCs/>
        </w:rPr>
        <w:t>9)  Equality Constraint (</w:t>
      </w:r>
      <w:proofErr w:type="spellStart"/>
      <w:r w:rsidRPr="00D07F1F">
        <w:rPr>
          <w:rFonts w:ascii="Century" w:hAnsi="Century"/>
          <w:b/>
          <w:bCs/>
        </w:rPr>
        <w:t>cfs</w:t>
      </w:r>
      <w:proofErr w:type="spellEnd"/>
      <w:r w:rsidRPr="00D07F1F">
        <w:rPr>
          <w:rFonts w:ascii="Century" w:hAnsi="Century"/>
          <w:b/>
          <w:bCs/>
        </w:rPr>
        <w:t>)</w:t>
      </w:r>
    </w:p>
    <w:p w14:paraId="60DF18E3" w14:textId="77777777" w:rsidR="007F779C" w:rsidRPr="00D07F1F" w:rsidRDefault="007F779C" w:rsidP="00FC287D">
      <w:pPr>
        <w:spacing w:line="360" w:lineRule="auto"/>
      </w:pPr>
      <w:proofErr w:type="spellStart"/>
      <w:r w:rsidRPr="00D07F1F">
        <w:rPr>
          <w:rFonts w:ascii="Century" w:hAnsi="Century"/>
          <w:i/>
          <w:iCs/>
        </w:rPr>
        <w:t>Steady_Release</w:t>
      </w:r>
      <w:proofErr w:type="spellEnd"/>
      <w:r w:rsidRPr="00D07F1F">
        <w:rPr>
          <w:rFonts w:ascii="Century" w:hAnsi="Century"/>
          <w:i/>
          <w:iCs/>
        </w:rPr>
        <w:t xml:space="preserve"> = release(“</w:t>
      </w:r>
      <w:proofErr w:type="spellStart"/>
      <w:r w:rsidRPr="00D07F1F">
        <w:rPr>
          <w:rFonts w:ascii="Century" w:hAnsi="Century"/>
          <w:i/>
          <w:iCs/>
        </w:rPr>
        <w:t>pLow</w:t>
      </w:r>
      <w:proofErr w:type="spellEnd"/>
      <w:r w:rsidRPr="00D07F1F">
        <w:rPr>
          <w:rFonts w:ascii="Century" w:hAnsi="Century"/>
          <w:i/>
          <w:iCs/>
        </w:rPr>
        <w:t>”)</w:t>
      </w:r>
    </w:p>
    <w:p w14:paraId="69CAAE21" w14:textId="77777777" w:rsidR="007F779C" w:rsidRPr="00D07F1F" w:rsidRDefault="007F779C" w:rsidP="00FC287D">
      <w:pPr>
        <w:spacing w:line="360" w:lineRule="auto"/>
        <w:rPr>
          <w:rFonts w:ascii="Century" w:hAnsi="Century"/>
          <w:b/>
          <w:bCs/>
        </w:rPr>
      </w:pPr>
      <w:r w:rsidRPr="00D07F1F">
        <w:rPr>
          <w:rFonts w:ascii="Century" w:hAnsi="Century"/>
          <w:b/>
          <w:bCs/>
        </w:rPr>
        <w:t>9)  Energy Generation during unsteady day (MWh)</w:t>
      </w:r>
    </w:p>
    <w:p w14:paraId="1F8716E2" w14:textId="77777777" w:rsidR="007F779C" w:rsidRPr="00D07F1F" w:rsidRDefault="007F779C" w:rsidP="00FC287D">
      <w:pPr>
        <w:spacing w:line="360" w:lineRule="auto"/>
        <w:rPr>
          <w:rFonts w:ascii="Century" w:hAnsi="Century"/>
        </w:rPr>
      </w:pPr>
      <w:proofErr w:type="spellStart"/>
      <w:r w:rsidRPr="00D07F1F">
        <w:rPr>
          <w:rFonts w:ascii="Century" w:hAnsi="Century"/>
        </w:rPr>
        <w:t>Energy_Gen</w:t>
      </w:r>
      <w:proofErr w:type="spellEnd"/>
      <w:r w:rsidRPr="00D07F1F">
        <w:rPr>
          <w:rFonts w:ascii="Century" w:hAnsi="Century"/>
        </w:rPr>
        <w:t>(p)= release(p)</w:t>
      </w:r>
      <w:r w:rsidRPr="00D07F1F">
        <w:rPr>
          <w:rFonts w:ascii="Century" w:hAnsi="Century"/>
          <w:i/>
          <w:iCs/>
        </w:rPr>
        <w:t xml:space="preserve"> × </w:t>
      </w:r>
      <w:r w:rsidRPr="00D07F1F">
        <w:rPr>
          <w:rFonts w:ascii="Century" w:hAnsi="Century"/>
        </w:rPr>
        <w:t>Duration(p)</w:t>
      </w:r>
      <w:r w:rsidRPr="00D07F1F">
        <w:rPr>
          <w:rFonts w:ascii="Century" w:hAnsi="Century"/>
          <w:i/>
          <w:iCs/>
        </w:rPr>
        <w:t xml:space="preserve"> × </w:t>
      </w:r>
      <w:r w:rsidRPr="00D07F1F">
        <w:rPr>
          <w:rFonts w:ascii="Century" w:hAnsi="Century"/>
        </w:rPr>
        <w:t>0.03715</w:t>
      </w:r>
    </w:p>
    <w:p w14:paraId="1C85AF59" w14:textId="77777777" w:rsidR="007F779C" w:rsidRPr="00D07F1F" w:rsidRDefault="007F779C" w:rsidP="00FC287D">
      <w:pPr>
        <w:spacing w:line="360" w:lineRule="auto"/>
        <w:rPr>
          <w:rFonts w:ascii="Century" w:hAnsi="Century"/>
          <w:b/>
          <w:bCs/>
        </w:rPr>
      </w:pPr>
      <w:r w:rsidRPr="00D07F1F">
        <w:rPr>
          <w:rFonts w:ascii="Century" w:hAnsi="Century"/>
          <w:b/>
          <w:bCs/>
        </w:rPr>
        <w:t>10)  Energy Generation during steady day (MWh)</w:t>
      </w:r>
    </w:p>
    <w:p w14:paraId="4FA4BB9A" w14:textId="77777777" w:rsidR="007F779C" w:rsidRDefault="007F779C" w:rsidP="00FC287D">
      <w:pPr>
        <w:spacing w:line="360" w:lineRule="auto"/>
        <w:rPr>
          <w:rFonts w:ascii="Century" w:hAnsi="Century"/>
        </w:rPr>
      </w:pPr>
      <w:proofErr w:type="spellStart"/>
      <w:r w:rsidRPr="00D07F1F">
        <w:rPr>
          <w:rFonts w:eastAsiaTheme="minorEastAsia"/>
        </w:rPr>
        <w:t>SteadyEn_Gen</w:t>
      </w:r>
      <w:proofErr w:type="spellEnd"/>
      <w:r w:rsidRPr="00D07F1F">
        <w:rPr>
          <w:rFonts w:ascii="Century" w:hAnsi="Century"/>
        </w:rPr>
        <w:t xml:space="preserve">(p)= </w:t>
      </w:r>
      <w:proofErr w:type="spellStart"/>
      <w:r w:rsidRPr="00D07F1F">
        <w:rPr>
          <w:rFonts w:ascii="Century" w:hAnsi="Century"/>
        </w:rPr>
        <w:t>Steady_Release</w:t>
      </w:r>
      <w:proofErr w:type="spellEnd"/>
      <w:r w:rsidRPr="00D07F1F">
        <w:rPr>
          <w:rFonts w:ascii="Century" w:hAnsi="Century"/>
          <w:i/>
          <w:iCs/>
        </w:rPr>
        <w:t xml:space="preserve"> × </w:t>
      </w:r>
      <w:r w:rsidRPr="00D07F1F">
        <w:rPr>
          <w:rFonts w:ascii="Century" w:hAnsi="Century"/>
        </w:rPr>
        <w:t>Duration(p)</w:t>
      </w:r>
      <w:r w:rsidRPr="00D07F1F">
        <w:rPr>
          <w:rFonts w:ascii="Century" w:hAnsi="Century"/>
          <w:i/>
          <w:iCs/>
        </w:rPr>
        <w:t xml:space="preserve"> × </w:t>
      </w:r>
      <w:r w:rsidRPr="00D07F1F">
        <w:rPr>
          <w:rFonts w:ascii="Century" w:hAnsi="Century"/>
        </w:rPr>
        <w:t>0.03715</w:t>
      </w:r>
    </w:p>
    <w:p w14:paraId="7DBDEDB7" w14:textId="77777777" w:rsidR="007F779C" w:rsidRDefault="007F779C" w:rsidP="00FC287D">
      <w:pPr>
        <w:spacing w:line="360" w:lineRule="auto"/>
        <w:rPr>
          <w:rFonts w:ascii="Century" w:hAnsi="Century"/>
          <w:i/>
          <w:iCs/>
        </w:rPr>
      </w:pPr>
      <w:r w:rsidRPr="00E81E78">
        <w:rPr>
          <w:rFonts w:ascii="Century" w:hAnsi="Century"/>
          <w:i/>
          <w:iCs/>
        </w:rPr>
        <w:t>Note: The</w:t>
      </w:r>
      <w:r>
        <w:rPr>
          <w:rFonts w:ascii="Century" w:hAnsi="Century"/>
          <w:i/>
          <w:iCs/>
        </w:rPr>
        <w:t xml:space="preserve"> energy generation formula used here is provided by WAPA. Where the details about the factor involved in the formula are unknown.</w:t>
      </w:r>
    </w:p>
    <w:p w14:paraId="42501040" w14:textId="77777777" w:rsidR="00107CA5" w:rsidRDefault="00107CA5" w:rsidP="00FC287D">
      <w:pPr>
        <w:spacing w:line="360" w:lineRule="auto"/>
        <w:rPr>
          <w:rFonts w:eastAsiaTheme="minorEastAsia"/>
          <w:b/>
          <w:bCs/>
          <w:u w:val="single"/>
        </w:rPr>
      </w:pPr>
    </w:p>
    <w:p w14:paraId="7A557F76" w14:textId="616D89E5" w:rsidR="007F779C" w:rsidRPr="00E3371D" w:rsidRDefault="007F779C" w:rsidP="00FC287D">
      <w:pPr>
        <w:spacing w:line="360" w:lineRule="auto"/>
        <w:rPr>
          <w:rFonts w:ascii="Century" w:hAnsi="Century"/>
          <w:i/>
          <w:iCs/>
        </w:rPr>
      </w:pPr>
      <w:r w:rsidRPr="00D07F1F">
        <w:rPr>
          <w:rFonts w:eastAsiaTheme="minorEastAsia"/>
          <w:b/>
          <w:bCs/>
          <w:u w:val="single"/>
        </w:rPr>
        <w:lastRenderedPageBreak/>
        <w:t>Objective Function:</w:t>
      </w:r>
    </w:p>
    <w:p w14:paraId="3D07C6FB" w14:textId="77777777" w:rsidR="007F779C" w:rsidRPr="00D07F1F" w:rsidRDefault="007F779C" w:rsidP="00FC287D">
      <w:pPr>
        <w:spacing w:line="360" w:lineRule="auto"/>
        <w:rPr>
          <w:rFonts w:ascii="Century" w:hAnsi="Century"/>
        </w:rPr>
      </w:pPr>
      <w:r w:rsidRPr="00D07F1F">
        <w:rPr>
          <w:rFonts w:ascii="Century" w:hAnsi="Century"/>
        </w:rPr>
        <w:t xml:space="preserve">  If </w:t>
      </w:r>
      <w:proofErr w:type="spellStart"/>
      <w:r w:rsidRPr="00D07F1F">
        <w:rPr>
          <w:rFonts w:ascii="Century" w:hAnsi="Century"/>
          <w:i/>
          <w:iCs/>
        </w:rPr>
        <w:t>Num_steady</w:t>
      </w:r>
      <w:proofErr w:type="spellEnd"/>
      <w:r w:rsidRPr="00D07F1F">
        <w:rPr>
          <w:rFonts w:ascii="Century" w:hAnsi="Century"/>
          <w:i/>
          <w:iCs/>
        </w:rPr>
        <w:t xml:space="preserve"> &gt; weekends, then </w:t>
      </w:r>
      <w:r w:rsidRPr="00D07F1F">
        <w:rPr>
          <w:rFonts w:ascii="Century" w:hAnsi="Century"/>
        </w:rPr>
        <w:t xml:space="preserve">maximize: </w:t>
      </w:r>
    </w:p>
    <w:p w14:paraId="6E69616C" w14:textId="77777777" w:rsidR="007F779C" w:rsidRPr="00D07F1F" w:rsidRDefault="007F779C" w:rsidP="00FC287D">
      <w:pPr>
        <w:spacing w:line="360" w:lineRule="auto"/>
        <w:rPr>
          <w:rFonts w:ascii="Century" w:hAnsi="Century"/>
        </w:rPr>
      </w:pPr>
      <w:proofErr w:type="spellStart"/>
      <w:r w:rsidRPr="00D07F1F">
        <w:rPr>
          <w:rFonts w:ascii="Cambria Math" w:hAnsi="Cambria Math"/>
          <w:b/>
          <w:bCs/>
          <w:i/>
        </w:rPr>
        <w:t>ObjectiveVal</w:t>
      </w:r>
      <w:proofErr w:type="spellEnd"/>
      <w:r w:rsidRPr="00D07F1F">
        <w:rPr>
          <w:rFonts w:ascii="Cambria Math" w:hAnsi="Cambria Math"/>
          <w:b/>
          <w:bCs/>
          <w:i/>
        </w:rPr>
        <w:t xml:space="preserve">  </w:t>
      </w:r>
      <w:r w:rsidRPr="00D07F1F">
        <w:rPr>
          <w:rFonts w:ascii="Cambria Math" w:hAnsi="Cambria Math"/>
          <w:i/>
        </w:rPr>
        <w:t xml:space="preserve">= </w:t>
      </w:r>
      <m:oMath>
        <m:d>
          <m:dPr>
            <m:ctrlPr>
              <w:rPr>
                <w:rFonts w:ascii="Cambria Math" w:hAnsi="Cambria Math"/>
                <w:i/>
              </w:rPr>
            </m:ctrlPr>
          </m:dPr>
          <m:e>
            <m:nary>
              <m:naryPr>
                <m:chr m:val="∑"/>
                <m:limLoc m:val="undOvr"/>
                <m:supHide m:val="1"/>
                <m:ctrlPr>
                  <w:rPr>
                    <w:rFonts w:ascii="Cambria Math" w:hAnsi="Cambria Math"/>
                    <w:i/>
                    <w:iCs/>
                  </w:rPr>
                </m:ctrlPr>
              </m:naryPr>
              <m:sub>
                <m:r>
                  <w:rPr>
                    <w:rFonts w:ascii="Cambria Math" w:hAnsi="Cambria Math"/>
                  </w:rPr>
                  <m:t>p</m:t>
                </m:r>
                <m:r>
                  <w:rPr>
                    <w:rFonts w:ascii="Cambria Math" w:hAnsi="Cambria Math" w:cs="Cambria Math"/>
                  </w:rPr>
                  <m:t>∈</m:t>
                </m:r>
                <m:r>
                  <w:rPr>
                    <w:rFonts w:ascii="Cambria Math" w:hAnsi="Cambria Math"/>
                  </w:rPr>
                  <m:t xml:space="preserve"> </m:t>
                </m:r>
                <m:r>
                  <w:rPr>
                    <w:rFonts w:ascii="Cambria Math" w:hAnsi="Century"/>
                  </w:rPr>
                  <m:t>P</m:t>
                </m:r>
              </m:sub>
              <m:sup/>
              <m:e>
                <m:r>
                  <w:rPr>
                    <w:rFonts w:ascii="Cambria Math" w:hAnsi="Cambria Math"/>
                  </w:rPr>
                  <m:t>SteadyEn_Gen(p)*weekendRate</m:t>
                </m:r>
                <m:d>
                  <m:dPr>
                    <m:ctrlPr>
                      <w:rPr>
                        <w:rFonts w:ascii="Cambria Math" w:hAnsi="Cambria Math"/>
                        <w:i/>
                      </w:rPr>
                    </m:ctrlPr>
                  </m:dPr>
                  <m:e>
                    <m:r>
                      <w:rPr>
                        <w:rFonts w:ascii="Cambria Math" w:hAnsi="Cambria Math"/>
                      </w:rPr>
                      <m:t>p</m:t>
                    </m:r>
                  </m:e>
                </m:d>
              </m:e>
            </m:nary>
            <m:ctrlPr>
              <w:rPr>
                <w:rFonts w:ascii="Cambria Math" w:hAnsi="Cambria Math"/>
                <w:i/>
                <w:iCs/>
              </w:rPr>
            </m:ctrlPr>
          </m:e>
        </m:d>
        <m:r>
          <w:rPr>
            <w:rFonts w:ascii="Cambria Math" w:hAnsi="Cambria Math"/>
          </w:rPr>
          <m:t xml:space="preserve">*weekends+                                </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p</m:t>
                </m:r>
                <m:r>
                  <w:rPr>
                    <w:rFonts w:ascii="Cambria Math" w:hAnsi="Cambria Math" w:cs="Cambria Math"/>
                  </w:rPr>
                  <m:t>∈</m:t>
                </m:r>
                <m:r>
                  <w:rPr>
                    <w:rFonts w:ascii="Cambria Math" w:hAnsi="Cambria Math"/>
                  </w:rPr>
                  <m:t xml:space="preserve"> P</m:t>
                </m:r>
              </m:sub>
              <m:sup/>
              <m:e>
                <m:r>
                  <w:rPr>
                    <w:rFonts w:ascii="Cambria Math" w:hAnsi="Cambria Math"/>
                  </w:rPr>
                  <m:t>SteadyEn_Gen*weekdayRate</m:t>
                </m:r>
                <m:d>
                  <m:dPr>
                    <m:ctrlPr>
                      <w:rPr>
                        <w:rFonts w:ascii="Cambria Math" w:hAnsi="Cambria Math"/>
                        <w:i/>
                      </w:rPr>
                    </m:ctrlPr>
                  </m:dPr>
                  <m:e>
                    <m:r>
                      <w:rPr>
                        <w:rFonts w:ascii="Cambria Math" w:hAnsi="Cambria Math"/>
                      </w:rPr>
                      <m:t>p</m:t>
                    </m:r>
                  </m:e>
                </m:d>
              </m:e>
            </m:nary>
            <m:ctrlPr>
              <w:rPr>
                <w:rFonts w:ascii="Cambria Math" w:hAnsi="Cambria Math"/>
                <w:i/>
                <w:iCs/>
              </w:rPr>
            </m:ctrlPr>
          </m:e>
        </m:d>
        <m:r>
          <w:rPr>
            <w:rFonts w:ascii="Cambria Math" w:hAnsi="Cambria Math"/>
          </w:rPr>
          <m:t>*(Steady_Days-weekends)</m:t>
        </m:r>
      </m:oMath>
      <w:r w:rsidRPr="00D07F1F">
        <w:rPr>
          <w:rFonts w:ascii="Cambria Math" w:eastAsiaTheme="minorEastAsia" w:hAnsi="Cambria Math"/>
        </w:rPr>
        <w:t xml:space="preserve"> </w:t>
      </w:r>
      <m:oMath>
        <m:r>
          <w:rPr>
            <w:rFonts w:ascii="Cambria Math" w:eastAsiaTheme="minorEastAsia" w:hAnsi="Cambria Math"/>
          </w:rPr>
          <m:t xml:space="preserve">                            +</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p</m:t>
                </m:r>
                <m:r>
                  <w:rPr>
                    <w:rFonts w:ascii="Cambria Math" w:hAnsi="Cambria Math" w:cs="Cambria Math"/>
                  </w:rPr>
                  <m:t>∈</m:t>
                </m:r>
                <m:r>
                  <w:rPr>
                    <w:rFonts w:ascii="Cambria Math" w:hAnsi="Cambria Math"/>
                  </w:rPr>
                  <m:t xml:space="preserve"> P</m:t>
                </m:r>
              </m:sub>
              <m:sup/>
              <m:e>
                <m:r>
                  <w:rPr>
                    <w:rFonts w:ascii="Cambria Math" w:hAnsi="Cambria Math"/>
                  </w:rPr>
                  <m:t>Energy_Gen(p)*weekdayRate</m:t>
                </m:r>
                <m:d>
                  <m:dPr>
                    <m:ctrlPr>
                      <w:rPr>
                        <w:rFonts w:ascii="Cambria Math" w:hAnsi="Cambria Math"/>
                        <w:i/>
                      </w:rPr>
                    </m:ctrlPr>
                  </m:dPr>
                  <m:e>
                    <m:r>
                      <w:rPr>
                        <w:rFonts w:ascii="Cambria Math" w:hAnsi="Cambria Math"/>
                      </w:rPr>
                      <m:t>p</m:t>
                    </m:r>
                  </m:e>
                </m:d>
              </m:e>
            </m:nary>
            <m:ctrlPr>
              <w:rPr>
                <w:rFonts w:ascii="Cambria Math" w:hAnsi="Cambria Math"/>
                <w:i/>
                <w:iCs/>
              </w:rPr>
            </m:ctrlPr>
          </m:e>
        </m:d>
        <m:r>
          <w:rPr>
            <w:rFonts w:ascii="Cambria Math" w:hAnsi="Cambria Math"/>
          </w:rPr>
          <m:t>*(Totaldays-Steady_Days)</m:t>
        </m:r>
      </m:oMath>
    </w:p>
    <w:p w14:paraId="5BCB6F0F" w14:textId="77777777" w:rsidR="007F779C" w:rsidRPr="00D07F1F" w:rsidRDefault="007F779C" w:rsidP="00FC287D">
      <w:pPr>
        <w:spacing w:line="360" w:lineRule="auto"/>
        <w:rPr>
          <w:rFonts w:ascii="Century" w:hAnsi="Century"/>
        </w:rPr>
      </w:pPr>
      <w:r w:rsidRPr="00D07F1F">
        <w:rPr>
          <w:rFonts w:ascii="Century" w:hAnsi="Century"/>
        </w:rPr>
        <w:t xml:space="preserve"> Else maximize:</w:t>
      </w:r>
    </w:p>
    <w:p w14:paraId="267071FC" w14:textId="77777777" w:rsidR="007F779C" w:rsidRPr="004D7323" w:rsidRDefault="007F779C" w:rsidP="00FC287D">
      <w:pPr>
        <w:spacing w:line="360" w:lineRule="auto"/>
        <w:rPr>
          <w:rFonts w:ascii="Cambria Math" w:eastAsiaTheme="minorEastAsia" w:hAnsi="Cambria Math"/>
          <w:iCs/>
        </w:rPr>
      </w:pPr>
      <w:proofErr w:type="spellStart"/>
      <w:r w:rsidRPr="00D07F1F">
        <w:rPr>
          <w:rFonts w:ascii="Cambria Math" w:hAnsi="Cambria Math"/>
          <w:b/>
          <w:bCs/>
          <w:i/>
        </w:rPr>
        <w:t>ObjectiveVal</w:t>
      </w:r>
      <w:proofErr w:type="spellEnd"/>
      <w:r w:rsidRPr="00D07F1F">
        <w:rPr>
          <w:rFonts w:ascii="Cambria Math" w:hAnsi="Cambria Math"/>
          <w:b/>
          <w:bCs/>
          <w:i/>
        </w:rPr>
        <w:t xml:space="preserve">  </w:t>
      </w:r>
      <w:r w:rsidRPr="00D07F1F">
        <w:rPr>
          <w:rFonts w:ascii="Cambria Math" w:hAnsi="Cambria Math"/>
          <w:i/>
        </w:rPr>
        <w:t xml:space="preserve">= </w:t>
      </w:r>
      <m:oMath>
        <m:d>
          <m:dPr>
            <m:ctrlPr>
              <w:rPr>
                <w:rFonts w:ascii="Cambria Math" w:hAnsi="Cambria Math"/>
                <w:i/>
              </w:rPr>
            </m:ctrlPr>
          </m:dPr>
          <m:e>
            <m:nary>
              <m:naryPr>
                <m:chr m:val="∑"/>
                <m:limLoc m:val="undOvr"/>
                <m:supHide m:val="1"/>
                <m:ctrlPr>
                  <w:rPr>
                    <w:rFonts w:ascii="Cambria Math" w:hAnsi="Cambria Math"/>
                    <w:i/>
                    <w:iCs/>
                  </w:rPr>
                </m:ctrlPr>
              </m:naryPr>
              <m:sub>
                <m:r>
                  <w:rPr>
                    <w:rFonts w:ascii="Cambria Math" w:hAnsi="Cambria Math"/>
                  </w:rPr>
                  <m:t>p</m:t>
                </m:r>
                <m:r>
                  <w:rPr>
                    <w:rFonts w:ascii="Cambria Math" w:hAnsi="Cambria Math" w:cs="Cambria Math"/>
                  </w:rPr>
                  <m:t>∈</m:t>
                </m:r>
                <m:r>
                  <w:rPr>
                    <w:rFonts w:ascii="Cambria Math" w:hAnsi="Cambria Math"/>
                  </w:rPr>
                  <m:t xml:space="preserve"> </m:t>
                </m:r>
                <m:r>
                  <w:rPr>
                    <w:rFonts w:ascii="Cambria Math" w:hAnsi="Century"/>
                  </w:rPr>
                  <m:t>P</m:t>
                </m:r>
              </m:sub>
              <m:sup/>
              <m:e>
                <m:r>
                  <w:rPr>
                    <w:rFonts w:ascii="Cambria Math" w:hAnsi="Cambria Math"/>
                  </w:rPr>
                  <m:t>SteadyEn_Gen(p)*weekendRate</m:t>
                </m:r>
                <m:d>
                  <m:dPr>
                    <m:ctrlPr>
                      <w:rPr>
                        <w:rFonts w:ascii="Cambria Math" w:hAnsi="Cambria Math"/>
                        <w:i/>
                      </w:rPr>
                    </m:ctrlPr>
                  </m:dPr>
                  <m:e>
                    <m:r>
                      <w:rPr>
                        <w:rFonts w:ascii="Cambria Math" w:hAnsi="Cambria Math"/>
                      </w:rPr>
                      <m:t>p</m:t>
                    </m:r>
                  </m:e>
                </m:d>
              </m:e>
            </m:nary>
            <m:ctrlPr>
              <w:rPr>
                <w:rFonts w:ascii="Cambria Math" w:hAnsi="Cambria Math"/>
                <w:i/>
                <w:iCs/>
              </w:rPr>
            </m:ctrlPr>
          </m:e>
        </m:d>
        <m:r>
          <w:rPr>
            <w:rFonts w:ascii="Cambria Math" w:hAnsi="Cambria Math"/>
          </w:rPr>
          <m:t>*Steady</m:t>
        </m:r>
        <m:r>
          <m:rPr>
            <m:sty m:val="p"/>
          </m:rPr>
          <w:rPr>
            <w:rFonts w:ascii="Cambria Math" w:hAnsi="Cambria Math"/>
          </w:rPr>
          <w:softHyphen/>
        </m:r>
        <m:r>
          <w:rPr>
            <w:rFonts w:ascii="Cambria Math" w:hAnsi="Cambria Math"/>
          </w:rPr>
          <m:t xml:space="preserve">_Days+                               </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p</m:t>
                </m:r>
                <m:r>
                  <w:rPr>
                    <w:rFonts w:ascii="Cambria Math" w:hAnsi="Cambria Math" w:cs="Cambria Math"/>
                  </w:rPr>
                  <m:t>∈</m:t>
                </m:r>
                <m:r>
                  <w:rPr>
                    <w:rFonts w:ascii="Cambria Math" w:hAnsi="Cambria Math"/>
                  </w:rPr>
                  <m:t xml:space="preserve"> P</m:t>
                </m:r>
              </m:sub>
              <m:sup/>
              <m:e>
                <m:r>
                  <w:rPr>
                    <w:rFonts w:ascii="Cambria Math" w:hAnsi="Cambria Math"/>
                  </w:rPr>
                  <m:t>Energy_Gen(p)*weekendRate</m:t>
                </m:r>
                <m:d>
                  <m:dPr>
                    <m:ctrlPr>
                      <w:rPr>
                        <w:rFonts w:ascii="Cambria Math" w:hAnsi="Cambria Math"/>
                        <w:i/>
                      </w:rPr>
                    </m:ctrlPr>
                  </m:dPr>
                  <m:e>
                    <m:r>
                      <w:rPr>
                        <w:rFonts w:ascii="Cambria Math" w:hAnsi="Cambria Math"/>
                      </w:rPr>
                      <m:t>p</m:t>
                    </m:r>
                  </m:e>
                </m:d>
              </m:e>
            </m:nary>
            <m:ctrlPr>
              <w:rPr>
                <w:rFonts w:ascii="Cambria Math" w:hAnsi="Cambria Math"/>
                <w:i/>
                <w:iCs/>
              </w:rPr>
            </m:ctrlPr>
          </m:e>
        </m:d>
        <m:r>
          <w:rPr>
            <w:rFonts w:ascii="Cambria Math" w:hAnsi="Cambria Math"/>
          </w:rPr>
          <m:t>*(weekends- Steady_Days)</m:t>
        </m:r>
      </m:oMath>
      <w:r w:rsidRPr="00D07F1F">
        <w:rPr>
          <w:rFonts w:ascii="Cambria Math" w:eastAsiaTheme="minorEastAsia" w:hAnsi="Cambria Math"/>
        </w:rPr>
        <w:t xml:space="preserve">      </w:t>
      </w:r>
      <m:oMath>
        <m:r>
          <w:rPr>
            <w:rFonts w:ascii="Cambria Math" w:eastAsiaTheme="minorEastAsia" w:hAnsi="Cambria Math"/>
          </w:rPr>
          <m:t xml:space="preserve">                          +</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p</m:t>
                </m:r>
                <m:r>
                  <w:rPr>
                    <w:rFonts w:ascii="Cambria Math" w:hAnsi="Cambria Math" w:cs="Cambria Math"/>
                  </w:rPr>
                  <m:t>∈</m:t>
                </m:r>
                <m:r>
                  <w:rPr>
                    <w:rFonts w:ascii="Cambria Math" w:hAnsi="Cambria Math"/>
                  </w:rPr>
                  <m:t xml:space="preserve"> P</m:t>
                </m:r>
              </m:sub>
              <m:sup/>
              <m:e>
                <m:r>
                  <w:rPr>
                    <w:rFonts w:ascii="Cambria Math" w:hAnsi="Cambria Math"/>
                  </w:rPr>
                  <m:t>Energy_Gen(p)*weekdayRate</m:t>
                </m:r>
                <m:d>
                  <m:dPr>
                    <m:ctrlPr>
                      <w:rPr>
                        <w:rFonts w:ascii="Cambria Math" w:hAnsi="Cambria Math"/>
                        <w:i/>
                      </w:rPr>
                    </m:ctrlPr>
                  </m:dPr>
                  <m:e>
                    <m:r>
                      <w:rPr>
                        <w:rFonts w:ascii="Cambria Math" w:hAnsi="Cambria Math"/>
                      </w:rPr>
                      <m:t>p</m:t>
                    </m:r>
                  </m:e>
                </m:d>
              </m:e>
            </m:nary>
            <m:ctrlPr>
              <w:rPr>
                <w:rFonts w:ascii="Cambria Math" w:hAnsi="Cambria Math"/>
                <w:i/>
                <w:iCs/>
              </w:rPr>
            </m:ctrlPr>
          </m:e>
        </m:d>
        <m:r>
          <w:rPr>
            <w:rFonts w:ascii="Cambria Math" w:hAnsi="Cambria Math"/>
          </w:rPr>
          <m:t>*(Totaldays-weekends)</m:t>
        </m:r>
      </m:oMath>
    </w:p>
    <w:p w14:paraId="42D19ABA" w14:textId="4C764923" w:rsidR="007F779C" w:rsidRPr="00D07F1F" w:rsidRDefault="00FC287D" w:rsidP="00FC287D">
      <w:pPr>
        <w:spacing w:line="360" w:lineRule="auto"/>
        <w:rPr>
          <w:rFonts w:ascii="Century" w:hAnsi="Century"/>
        </w:rPr>
      </w:pPr>
      <w:r w:rsidRPr="00D07F1F">
        <w:rPr>
          <w:rFonts w:ascii="Century" w:hAnsi="Century"/>
        </w:rPr>
        <w:t xml:space="preserve">Where </w:t>
      </w:r>
      <w:proofErr w:type="spellStart"/>
      <w:r w:rsidRPr="00D07F1F">
        <w:rPr>
          <w:rFonts w:ascii="Century" w:hAnsi="Century"/>
        </w:rPr>
        <w:t>Totaldays</w:t>
      </w:r>
      <w:proofErr w:type="spellEnd"/>
      <w:r w:rsidR="007F779C" w:rsidRPr="00D07F1F">
        <w:rPr>
          <w:rFonts w:ascii="Century" w:hAnsi="Century"/>
        </w:rPr>
        <w:t xml:space="preserve"> = total number of days in month</w:t>
      </w:r>
    </w:p>
    <w:p w14:paraId="7E29A4AA" w14:textId="3DA0B5E1" w:rsidR="007F779C" w:rsidRPr="00D07F1F" w:rsidRDefault="007F779C" w:rsidP="00FC287D">
      <w:pPr>
        <w:spacing w:line="360" w:lineRule="auto"/>
        <w:rPr>
          <w:rFonts w:ascii="Century" w:hAnsi="Century"/>
        </w:rPr>
      </w:pPr>
      <w:r w:rsidRPr="00D07F1F">
        <w:rPr>
          <w:rFonts w:ascii="Century" w:hAnsi="Century"/>
          <w:i/>
          <w:iCs/>
        </w:rPr>
        <w:t xml:space="preserve">             Weekends</w:t>
      </w:r>
      <w:r>
        <w:rPr>
          <w:rFonts w:ascii="Century" w:hAnsi="Century"/>
          <w:i/>
          <w:iCs/>
        </w:rPr>
        <w:t xml:space="preserve"> </w:t>
      </w:r>
      <w:r w:rsidRPr="00D07F1F">
        <w:rPr>
          <w:rFonts w:ascii="Century" w:hAnsi="Century"/>
        </w:rPr>
        <w:t xml:space="preserve">= total number </w:t>
      </w:r>
      <w:r w:rsidR="00FC287D" w:rsidRPr="00D07F1F">
        <w:rPr>
          <w:rFonts w:ascii="Century" w:hAnsi="Century"/>
        </w:rPr>
        <w:t>of weekend</w:t>
      </w:r>
      <w:r w:rsidRPr="00D07F1F">
        <w:rPr>
          <w:rFonts w:ascii="Century" w:hAnsi="Century"/>
        </w:rPr>
        <w:t xml:space="preserve"> days in the month</w:t>
      </w:r>
    </w:p>
    <w:p w14:paraId="1E9EF875" w14:textId="021C9C78" w:rsidR="007F779C" w:rsidRPr="00D07F1F" w:rsidRDefault="007F779C" w:rsidP="00FC287D">
      <w:pPr>
        <w:spacing w:line="360" w:lineRule="auto"/>
        <w:rPr>
          <w:rFonts w:ascii="Century" w:hAnsi="Century"/>
        </w:rPr>
      </w:pPr>
      <w:r w:rsidRPr="00D07F1F">
        <w:rPr>
          <w:rFonts w:ascii="Century" w:hAnsi="Century"/>
        </w:rPr>
        <w:t xml:space="preserve">             </w:t>
      </w:r>
      <w:proofErr w:type="spellStart"/>
      <w:r w:rsidRPr="00D07F1F">
        <w:rPr>
          <w:rFonts w:ascii="Century" w:hAnsi="Century"/>
        </w:rPr>
        <w:t>weekdayRate</w:t>
      </w:r>
      <w:proofErr w:type="spellEnd"/>
      <w:r w:rsidRPr="00D07F1F">
        <w:rPr>
          <w:rFonts w:ascii="Century" w:hAnsi="Century"/>
        </w:rPr>
        <w:t>(p) = Energy prices on weekday</w:t>
      </w:r>
    </w:p>
    <w:p w14:paraId="53AE6D28" w14:textId="4A246854" w:rsidR="007F779C" w:rsidRDefault="007F779C" w:rsidP="00FC287D">
      <w:pPr>
        <w:spacing w:line="360" w:lineRule="auto"/>
        <w:rPr>
          <w:rFonts w:ascii="Century" w:hAnsi="Century"/>
        </w:rPr>
      </w:pPr>
      <w:r w:rsidRPr="00D07F1F">
        <w:rPr>
          <w:rFonts w:ascii="Century" w:hAnsi="Century"/>
        </w:rPr>
        <w:t xml:space="preserve">             </w:t>
      </w:r>
      <w:proofErr w:type="spellStart"/>
      <w:r w:rsidRPr="00D07F1F">
        <w:rPr>
          <w:rFonts w:ascii="Century" w:hAnsi="Century"/>
        </w:rPr>
        <w:t>weekendRate</w:t>
      </w:r>
      <w:proofErr w:type="spellEnd"/>
      <w:r w:rsidRPr="00D07F1F">
        <w:rPr>
          <w:rFonts w:ascii="Century" w:hAnsi="Century"/>
        </w:rPr>
        <w:t>(</w:t>
      </w:r>
      <w:r w:rsidR="00FC287D" w:rsidRPr="00D07F1F">
        <w:rPr>
          <w:rFonts w:ascii="Century" w:hAnsi="Century"/>
        </w:rPr>
        <w:t>p) = Energy</w:t>
      </w:r>
      <w:r w:rsidRPr="00D07F1F">
        <w:rPr>
          <w:rFonts w:ascii="Century" w:hAnsi="Century"/>
        </w:rPr>
        <w:t xml:space="preserve"> prices on the weekend</w:t>
      </w:r>
    </w:p>
    <w:p w14:paraId="54DED060" w14:textId="77777777" w:rsidR="00107CA5" w:rsidRPr="00107CA5" w:rsidRDefault="00D7621A" w:rsidP="00107CA5">
      <w:pPr>
        <w:spacing w:before="240" w:after="240"/>
        <w:rPr>
          <w:b/>
          <w:bCs/>
          <w:sz w:val="28"/>
        </w:rPr>
      </w:pPr>
      <w:r w:rsidRPr="00107CA5">
        <w:rPr>
          <w:b/>
          <w:bCs/>
          <w:sz w:val="28"/>
        </w:rPr>
        <w:t xml:space="preserve">Model Validation Results </w:t>
      </w:r>
    </w:p>
    <w:p w14:paraId="4E7E7F5A" w14:textId="254C4F21" w:rsidR="00107CA5" w:rsidRDefault="00107CA5" w:rsidP="003C5846">
      <w:pPr>
        <w:spacing w:before="240" w:after="240"/>
        <w:rPr>
          <w:b/>
          <w:bCs/>
        </w:rPr>
      </w:pPr>
      <w:r>
        <w:rPr>
          <w:noProof/>
        </w:rPr>
        <mc:AlternateContent>
          <mc:Choice Requires="wps">
            <w:drawing>
              <wp:anchor distT="0" distB="0" distL="114300" distR="114300" simplePos="0" relativeHeight="251663360" behindDoc="0" locked="0" layoutInCell="1" allowOverlap="1" wp14:anchorId="49F439FC" wp14:editId="4862F05B">
                <wp:simplePos x="0" y="0"/>
                <wp:positionH relativeFrom="margin">
                  <wp:posOffset>-10795</wp:posOffset>
                </wp:positionH>
                <wp:positionV relativeFrom="margin">
                  <wp:posOffset>7879715</wp:posOffset>
                </wp:positionV>
                <wp:extent cx="5544185" cy="3492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544185" cy="349250"/>
                        </a:xfrm>
                        <a:prstGeom prst="rect">
                          <a:avLst/>
                        </a:prstGeom>
                        <a:solidFill>
                          <a:prstClr val="white"/>
                        </a:solidFill>
                        <a:ln>
                          <a:noFill/>
                        </a:ln>
                      </wps:spPr>
                      <wps:txbx>
                        <w:txbxContent>
                          <w:p w14:paraId="55E9BA3B" w14:textId="458FFC0D" w:rsidR="00666D0C" w:rsidRPr="000E4A58" w:rsidRDefault="00666D0C" w:rsidP="00D7621A">
                            <w:pPr>
                              <w:pStyle w:val="Caption"/>
                              <w:jc w:val="both"/>
                              <w:rPr>
                                <w:i w:val="0"/>
                                <w:iCs w:val="0"/>
                                <w:sz w:val="24"/>
                                <w:szCs w:val="22"/>
                              </w:rPr>
                            </w:pPr>
                            <w:r w:rsidRPr="000E4A58">
                              <w:rPr>
                                <w:i w:val="0"/>
                                <w:iCs w:val="0"/>
                                <w:sz w:val="24"/>
                                <w:szCs w:val="22"/>
                              </w:rPr>
                              <w:t>Figure S1 Daily energy generation comparison: observed energy amount vs energy generated from hourly model vs energy generated from linea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439FC" id="Text Box 13" o:spid="_x0000_s1028" type="#_x0000_t202" style="position:absolute;margin-left:-.85pt;margin-top:620.45pt;width:436.55pt;height:2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" stroked="f">
                <v:textbox inset="0,0,0,0">
                  <w:txbxContent>
                    <w:p w14:paraId="55E9BA3B" w14:textId="458FFC0D" w:rsidR="00666D0C" w:rsidRPr="000E4A58" w:rsidRDefault="00666D0C" w:rsidP="00D7621A">
                      <w:pPr>
                        <w:pStyle w:val="Caption"/>
                        <w:jc w:val="both"/>
                        <w:rPr>
                          <w:i w:val="0"/>
                          <w:iCs w:val="0"/>
                          <w:sz w:val="24"/>
                          <w:szCs w:val="22"/>
                        </w:rPr>
                      </w:pPr>
                      <w:r w:rsidRPr="000E4A58">
                        <w:rPr>
                          <w:i w:val="0"/>
                          <w:iCs w:val="0"/>
                          <w:sz w:val="24"/>
                          <w:szCs w:val="22"/>
                        </w:rPr>
                        <w:t>Figure S1 Daily energy generation comparison: observed energy amount vs energy generated from hourly model vs energy generated from linear model.</w:t>
                      </w:r>
                    </w:p>
                  </w:txbxContent>
                </v:textbox>
                <w10:wrap type="square" anchorx="margin" anchory="margin"/>
              </v:shape>
            </w:pict>
          </mc:Fallback>
        </mc:AlternateContent>
      </w:r>
      <w:r>
        <w:rPr>
          <w:b/>
          <w:bCs/>
          <w:noProof/>
        </w:rPr>
        <w:drawing>
          <wp:inline distT="0" distB="0" distL="0" distR="0" wp14:anchorId="67FBC797" wp14:editId="1F92C4BF">
            <wp:extent cx="5029200" cy="3649542"/>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2889" cy="3652219"/>
                    </a:xfrm>
                    <a:prstGeom prst="rect">
                      <a:avLst/>
                    </a:prstGeom>
                    <a:noFill/>
                  </pic:spPr>
                </pic:pic>
              </a:graphicData>
            </a:graphic>
          </wp:inline>
        </w:drawing>
      </w:r>
    </w:p>
    <w:p w14:paraId="5F5BAE1A" w14:textId="710F41D1" w:rsidR="00D7621A" w:rsidRPr="00F0484C" w:rsidRDefault="00065680" w:rsidP="00107CA5">
      <w:pPr>
        <w:spacing w:before="240" w:after="240"/>
        <w:rPr>
          <w:b/>
          <w:sz w:val="32"/>
        </w:rPr>
      </w:pPr>
      <w:r>
        <w:rPr>
          <w:noProof/>
        </w:rPr>
        <w:lastRenderedPageBreak/>
        <mc:AlternateContent>
          <mc:Choice Requires="wps">
            <w:drawing>
              <wp:anchor distT="0" distB="0" distL="114300" distR="114300" simplePos="0" relativeHeight="251664384" behindDoc="0" locked="0" layoutInCell="1" allowOverlap="1" wp14:anchorId="0EADA581" wp14:editId="715CDE44">
                <wp:simplePos x="0" y="0"/>
                <wp:positionH relativeFrom="margin">
                  <wp:align>center</wp:align>
                </wp:positionH>
                <wp:positionV relativeFrom="page">
                  <wp:posOffset>5487786</wp:posOffset>
                </wp:positionV>
                <wp:extent cx="6313170" cy="46799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313170" cy="467995"/>
                        </a:xfrm>
                        <a:prstGeom prst="rect">
                          <a:avLst/>
                        </a:prstGeom>
                        <a:solidFill>
                          <a:prstClr val="white"/>
                        </a:solidFill>
                        <a:ln>
                          <a:noFill/>
                        </a:ln>
                      </wps:spPr>
                      <wps:txbx>
                        <w:txbxContent>
                          <w:p w14:paraId="6F48CB98" w14:textId="67B578E1" w:rsidR="00666D0C" w:rsidRPr="00D7621A" w:rsidRDefault="00666D0C" w:rsidP="00D7621A">
                            <w:pPr>
                              <w:pStyle w:val="Caption"/>
                              <w:jc w:val="both"/>
                              <w:rPr>
                                <w:i w:val="0"/>
                                <w:iCs w:val="0"/>
                                <w:sz w:val="24"/>
                                <w:szCs w:val="22"/>
                              </w:rPr>
                            </w:pPr>
                            <w:r w:rsidRPr="00D7621A">
                              <w:rPr>
                                <w:i w:val="0"/>
                                <w:iCs w:val="0"/>
                                <w:sz w:val="24"/>
                                <w:szCs w:val="22"/>
                              </w:rPr>
                              <w:t>Figure S2 Releases comparison for June 2018:</w:t>
                            </w:r>
                            <w:r>
                              <w:rPr>
                                <w:i w:val="0"/>
                                <w:iCs w:val="0"/>
                                <w:sz w:val="24"/>
                                <w:szCs w:val="22"/>
                              </w:rPr>
                              <w:t xml:space="preserve"> </w:t>
                            </w:r>
                            <w:r w:rsidRPr="00D7621A">
                              <w:rPr>
                                <w:i w:val="0"/>
                                <w:iCs w:val="0"/>
                                <w:sz w:val="24"/>
                                <w:szCs w:val="22"/>
                              </w:rPr>
                              <w:t>Observed releases vs releases from hourly model vs releases vs releases from linear model. Here, observed release and hourly hydrographs overl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ADA581" id="Text Box 14" o:spid="_x0000_s1029" type="#_x0000_t202" style="position:absolute;margin-left:0;margin-top:432.1pt;width:497.1pt;height:36.85pt;z-index:251664384;visibility:visible;mso-wrap-style:square;mso-width-percent:0;mso-wrap-distance-left:9pt;mso-wrap-distance-top:0;mso-wrap-distance-right:9pt;mso-wrap-distance-bottom:0;mso-position-horizontal:center;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" stroked="f">
                <v:textbox style="mso-fit-shape-to-text:t" inset="0,0,0,0">
                  <w:txbxContent>
                    <w:p w14:paraId="6F48CB98" w14:textId="67B578E1" w:rsidR="00666D0C" w:rsidRPr="00D7621A" w:rsidRDefault="00666D0C" w:rsidP="00D7621A">
                      <w:pPr>
                        <w:pStyle w:val="Caption"/>
                        <w:jc w:val="both"/>
                        <w:rPr>
                          <w:i w:val="0"/>
                          <w:iCs w:val="0"/>
                          <w:sz w:val="24"/>
                          <w:szCs w:val="22"/>
                        </w:rPr>
                      </w:pPr>
                      <w:r w:rsidRPr="00D7621A">
                        <w:rPr>
                          <w:i w:val="0"/>
                          <w:iCs w:val="0"/>
                          <w:sz w:val="24"/>
                          <w:szCs w:val="22"/>
                        </w:rPr>
                        <w:t>Figure S2 Releases comparison for June 2018:</w:t>
                      </w:r>
                      <w:r>
                        <w:rPr>
                          <w:i w:val="0"/>
                          <w:iCs w:val="0"/>
                          <w:sz w:val="24"/>
                          <w:szCs w:val="22"/>
                        </w:rPr>
                        <w:t xml:space="preserve"> </w:t>
                      </w:r>
                      <w:r w:rsidRPr="00D7621A">
                        <w:rPr>
                          <w:i w:val="0"/>
                          <w:iCs w:val="0"/>
                          <w:sz w:val="24"/>
                          <w:szCs w:val="22"/>
                        </w:rPr>
                        <w:t>Observed releases vs releases from hourly model vs releases vs releases from linear model. Here, observed release and hourly hydrographs overlap.</w:t>
                      </w:r>
                    </w:p>
                  </w:txbxContent>
                </v:textbox>
                <w10:wrap type="square" anchorx="margin" anchory="page"/>
              </v:shape>
            </w:pict>
          </mc:Fallback>
        </mc:AlternateContent>
      </w:r>
      <w:r>
        <w:rPr>
          <w:b/>
          <w:bCs/>
          <w:noProof/>
        </w:rPr>
        <w:drawing>
          <wp:anchor distT="0" distB="0" distL="114300" distR="114300" simplePos="0" relativeHeight="251668480" behindDoc="0" locked="0" layoutInCell="1" allowOverlap="1" wp14:anchorId="4F2D99BE" wp14:editId="19A45D30">
            <wp:simplePos x="0" y="0"/>
            <wp:positionH relativeFrom="margin">
              <wp:posOffset>-114300</wp:posOffset>
            </wp:positionH>
            <wp:positionV relativeFrom="margin">
              <wp:align>top</wp:align>
            </wp:positionV>
            <wp:extent cx="6172200" cy="448056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84756" cy="4489895"/>
                    </a:xfrm>
                    <a:prstGeom prst="rect">
                      <a:avLst/>
                    </a:prstGeom>
                    <a:noFill/>
                  </pic:spPr>
                </pic:pic>
              </a:graphicData>
            </a:graphic>
            <wp14:sizeRelH relativeFrom="page">
              <wp14:pctWidth>0</wp14:pctWidth>
            </wp14:sizeRelH>
            <wp14:sizeRelV relativeFrom="page">
              <wp14:pctHeight>0</wp14:pctHeight>
            </wp14:sizeRelV>
          </wp:anchor>
        </w:drawing>
      </w:r>
    </w:p>
    <w:sectPr w:rsidR="00D7621A" w:rsidRPr="00F0484C">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E6AE5" w14:textId="77777777" w:rsidR="00E87CC5" w:rsidRDefault="00E87CC5">
      <w:r>
        <w:separator/>
      </w:r>
    </w:p>
  </w:endnote>
  <w:endnote w:type="continuationSeparator" w:id="0">
    <w:p w14:paraId="3C894621" w14:textId="77777777" w:rsidR="00E87CC5" w:rsidRDefault="00E87CC5">
      <w:r>
        <w:continuationSeparator/>
      </w:r>
    </w:p>
  </w:endnote>
  <w:endnote w:type="continuationNotice" w:id="1">
    <w:p w14:paraId="30AE1B01" w14:textId="77777777" w:rsidR="00E87CC5" w:rsidRDefault="00E87C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5A2F7" w14:textId="77777777" w:rsidR="00666D0C" w:rsidRDefault="00666D0C">
    <w:pPr>
      <w:pStyle w:val="Foote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r>
      <w:rPr>
        <w:rStyle w:val="PageNumber"/>
      </w:rPr>
      <w:t>Watersh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874239"/>
      <w:docPartObj>
        <w:docPartGallery w:val="Page Numbers (Bottom of Page)"/>
        <w:docPartUnique/>
      </w:docPartObj>
    </w:sdtPr>
    <w:sdtEndPr>
      <w:rPr>
        <w:color w:val="7F7F7F" w:themeColor="background1" w:themeShade="7F"/>
        <w:spacing w:val="60"/>
      </w:rPr>
    </w:sdtEndPr>
    <w:sdtContent>
      <w:p w14:paraId="33E18AAC" w14:textId="69D2D092" w:rsidR="00666D0C" w:rsidRDefault="00666D0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064F6B5" w14:textId="77777777" w:rsidR="00666D0C" w:rsidRDefault="00666D0C" w:rsidP="00387D6F">
    <w:pPr>
      <w:pStyle w:val="Footer"/>
      <w:tabs>
        <w:tab w:val="clear" w:pos="4320"/>
        <w:tab w:val="clear" w:pos="8640"/>
        <w:tab w:val="left" w:pos="1560"/>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82FF2" w14:textId="77777777" w:rsidR="00E87CC5" w:rsidRDefault="00E87CC5">
      <w:r>
        <w:separator/>
      </w:r>
    </w:p>
  </w:footnote>
  <w:footnote w:type="continuationSeparator" w:id="0">
    <w:p w14:paraId="66A4A70F" w14:textId="77777777" w:rsidR="00E87CC5" w:rsidRDefault="00E87CC5">
      <w:r>
        <w:continuationSeparator/>
      </w:r>
    </w:p>
  </w:footnote>
  <w:footnote w:type="continuationNotice" w:id="1">
    <w:p w14:paraId="6F2C41E9" w14:textId="77777777" w:rsidR="00E87CC5" w:rsidRDefault="00E87CC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364B4"/>
    <w:multiLevelType w:val="hybridMultilevel"/>
    <w:tmpl w:val="14D82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3369C5"/>
    <w:multiLevelType w:val="multilevel"/>
    <w:tmpl w:val="10DE9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0DF363F"/>
    <w:multiLevelType w:val="hybridMultilevel"/>
    <w:tmpl w:val="AF502C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7556FB"/>
    <w:multiLevelType w:val="hybridMultilevel"/>
    <w:tmpl w:val="C568B890"/>
    <w:lvl w:ilvl="0" w:tplc="CDA499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AC5"/>
    <w:rsid w:val="00003063"/>
    <w:rsid w:val="00003A08"/>
    <w:rsid w:val="000050AC"/>
    <w:rsid w:val="000128F3"/>
    <w:rsid w:val="00012B33"/>
    <w:rsid w:val="00015196"/>
    <w:rsid w:val="00015B55"/>
    <w:rsid w:val="0001604C"/>
    <w:rsid w:val="00016E20"/>
    <w:rsid w:val="000174DA"/>
    <w:rsid w:val="0002053C"/>
    <w:rsid w:val="000222D0"/>
    <w:rsid w:val="00033F7D"/>
    <w:rsid w:val="000359F8"/>
    <w:rsid w:val="00036825"/>
    <w:rsid w:val="00041115"/>
    <w:rsid w:val="00053C75"/>
    <w:rsid w:val="00054547"/>
    <w:rsid w:val="000566E3"/>
    <w:rsid w:val="00060A90"/>
    <w:rsid w:val="0006429E"/>
    <w:rsid w:val="00065680"/>
    <w:rsid w:val="000658B3"/>
    <w:rsid w:val="00067349"/>
    <w:rsid w:val="0007066A"/>
    <w:rsid w:val="0007131D"/>
    <w:rsid w:val="0007248A"/>
    <w:rsid w:val="000743D2"/>
    <w:rsid w:val="000760C4"/>
    <w:rsid w:val="00082A8E"/>
    <w:rsid w:val="000842FF"/>
    <w:rsid w:val="00090A8C"/>
    <w:rsid w:val="0009489A"/>
    <w:rsid w:val="00095F2E"/>
    <w:rsid w:val="000A0C0D"/>
    <w:rsid w:val="000B3873"/>
    <w:rsid w:val="000B687A"/>
    <w:rsid w:val="000C545F"/>
    <w:rsid w:val="000D0396"/>
    <w:rsid w:val="000D203F"/>
    <w:rsid w:val="000D4490"/>
    <w:rsid w:val="000E4A58"/>
    <w:rsid w:val="000F3201"/>
    <w:rsid w:val="000F44E1"/>
    <w:rsid w:val="0010245F"/>
    <w:rsid w:val="001049EA"/>
    <w:rsid w:val="00105D74"/>
    <w:rsid w:val="00107CA5"/>
    <w:rsid w:val="001136BF"/>
    <w:rsid w:val="00114EA4"/>
    <w:rsid w:val="001164FC"/>
    <w:rsid w:val="00116C9D"/>
    <w:rsid w:val="00116CC0"/>
    <w:rsid w:val="0011757A"/>
    <w:rsid w:val="00117CBC"/>
    <w:rsid w:val="00121001"/>
    <w:rsid w:val="00124A5B"/>
    <w:rsid w:val="001251AC"/>
    <w:rsid w:val="001277EA"/>
    <w:rsid w:val="00132BA5"/>
    <w:rsid w:val="001403F9"/>
    <w:rsid w:val="001433DD"/>
    <w:rsid w:val="00145516"/>
    <w:rsid w:val="00150C1C"/>
    <w:rsid w:val="0015115D"/>
    <w:rsid w:val="00155289"/>
    <w:rsid w:val="001558F5"/>
    <w:rsid w:val="00157C9E"/>
    <w:rsid w:val="00163507"/>
    <w:rsid w:val="001716A0"/>
    <w:rsid w:val="00173120"/>
    <w:rsid w:val="001738CB"/>
    <w:rsid w:val="0017500F"/>
    <w:rsid w:val="0017724D"/>
    <w:rsid w:val="00181E9E"/>
    <w:rsid w:val="00181EA0"/>
    <w:rsid w:val="00186D7E"/>
    <w:rsid w:val="00190698"/>
    <w:rsid w:val="00196964"/>
    <w:rsid w:val="001A29EC"/>
    <w:rsid w:val="001A35A3"/>
    <w:rsid w:val="001B59D4"/>
    <w:rsid w:val="001C2B28"/>
    <w:rsid w:val="001C31E7"/>
    <w:rsid w:val="001C36F1"/>
    <w:rsid w:val="001C5BCE"/>
    <w:rsid w:val="001C70B3"/>
    <w:rsid w:val="001C74D5"/>
    <w:rsid w:val="001D1BA9"/>
    <w:rsid w:val="001D23B2"/>
    <w:rsid w:val="001D5302"/>
    <w:rsid w:val="001E020D"/>
    <w:rsid w:val="001E04AD"/>
    <w:rsid w:val="001E0BF3"/>
    <w:rsid w:val="001E5F7C"/>
    <w:rsid w:val="001F0123"/>
    <w:rsid w:val="001F156F"/>
    <w:rsid w:val="001F213F"/>
    <w:rsid w:val="001F37EA"/>
    <w:rsid w:val="001F39E8"/>
    <w:rsid w:val="00204928"/>
    <w:rsid w:val="002065DA"/>
    <w:rsid w:val="00207F7D"/>
    <w:rsid w:val="002112F2"/>
    <w:rsid w:val="00214011"/>
    <w:rsid w:val="002140B7"/>
    <w:rsid w:val="0023346F"/>
    <w:rsid w:val="00233E78"/>
    <w:rsid w:val="00236060"/>
    <w:rsid w:val="002411DF"/>
    <w:rsid w:val="00241467"/>
    <w:rsid w:val="00242CE0"/>
    <w:rsid w:val="00246813"/>
    <w:rsid w:val="002547AB"/>
    <w:rsid w:val="002563CE"/>
    <w:rsid w:val="00260907"/>
    <w:rsid w:val="00265015"/>
    <w:rsid w:val="00270F8E"/>
    <w:rsid w:val="00276F03"/>
    <w:rsid w:val="002852E9"/>
    <w:rsid w:val="00290B5F"/>
    <w:rsid w:val="0029107D"/>
    <w:rsid w:val="00292C49"/>
    <w:rsid w:val="0029403A"/>
    <w:rsid w:val="0029472A"/>
    <w:rsid w:val="00296B10"/>
    <w:rsid w:val="002A1483"/>
    <w:rsid w:val="002A3180"/>
    <w:rsid w:val="002A371A"/>
    <w:rsid w:val="002A407F"/>
    <w:rsid w:val="002A6794"/>
    <w:rsid w:val="002A7D73"/>
    <w:rsid w:val="002B2251"/>
    <w:rsid w:val="002B5055"/>
    <w:rsid w:val="002B5734"/>
    <w:rsid w:val="002B7804"/>
    <w:rsid w:val="002C0468"/>
    <w:rsid w:val="002C5B2E"/>
    <w:rsid w:val="002C70C9"/>
    <w:rsid w:val="002D21A8"/>
    <w:rsid w:val="002D3705"/>
    <w:rsid w:val="002D4D38"/>
    <w:rsid w:val="002D5790"/>
    <w:rsid w:val="002D6002"/>
    <w:rsid w:val="002E09FF"/>
    <w:rsid w:val="002E32EE"/>
    <w:rsid w:val="002E7FDB"/>
    <w:rsid w:val="002F1E62"/>
    <w:rsid w:val="0030137F"/>
    <w:rsid w:val="00302188"/>
    <w:rsid w:val="00306EB3"/>
    <w:rsid w:val="00311ADF"/>
    <w:rsid w:val="00314086"/>
    <w:rsid w:val="0031427F"/>
    <w:rsid w:val="00317191"/>
    <w:rsid w:val="003215B3"/>
    <w:rsid w:val="0032168D"/>
    <w:rsid w:val="00324582"/>
    <w:rsid w:val="00326A24"/>
    <w:rsid w:val="003306FF"/>
    <w:rsid w:val="00330C8D"/>
    <w:rsid w:val="00331FE6"/>
    <w:rsid w:val="00333D62"/>
    <w:rsid w:val="0033680E"/>
    <w:rsid w:val="00341E7C"/>
    <w:rsid w:val="00342822"/>
    <w:rsid w:val="00354771"/>
    <w:rsid w:val="00356E78"/>
    <w:rsid w:val="003574B0"/>
    <w:rsid w:val="003578BA"/>
    <w:rsid w:val="003614C2"/>
    <w:rsid w:val="003706EB"/>
    <w:rsid w:val="003771B5"/>
    <w:rsid w:val="00377CA5"/>
    <w:rsid w:val="00377D50"/>
    <w:rsid w:val="00380646"/>
    <w:rsid w:val="003842BA"/>
    <w:rsid w:val="003854BA"/>
    <w:rsid w:val="00387D6F"/>
    <w:rsid w:val="0039166E"/>
    <w:rsid w:val="00393125"/>
    <w:rsid w:val="00396178"/>
    <w:rsid w:val="003A43D4"/>
    <w:rsid w:val="003A53DF"/>
    <w:rsid w:val="003A5529"/>
    <w:rsid w:val="003B015E"/>
    <w:rsid w:val="003B3530"/>
    <w:rsid w:val="003C0CDC"/>
    <w:rsid w:val="003C3AE6"/>
    <w:rsid w:val="003C55FC"/>
    <w:rsid w:val="003C5846"/>
    <w:rsid w:val="003C7644"/>
    <w:rsid w:val="003D326B"/>
    <w:rsid w:val="003D35FE"/>
    <w:rsid w:val="003D432C"/>
    <w:rsid w:val="003E0FB8"/>
    <w:rsid w:val="003E431D"/>
    <w:rsid w:val="003F33A8"/>
    <w:rsid w:val="003F410C"/>
    <w:rsid w:val="003F5A3A"/>
    <w:rsid w:val="00400FF3"/>
    <w:rsid w:val="004040AA"/>
    <w:rsid w:val="004117F9"/>
    <w:rsid w:val="00413CC3"/>
    <w:rsid w:val="00414D69"/>
    <w:rsid w:val="00421412"/>
    <w:rsid w:val="00425331"/>
    <w:rsid w:val="0043540C"/>
    <w:rsid w:val="00435892"/>
    <w:rsid w:val="004363C6"/>
    <w:rsid w:val="004369A7"/>
    <w:rsid w:val="00443877"/>
    <w:rsid w:val="0044407F"/>
    <w:rsid w:val="00444D26"/>
    <w:rsid w:val="00446618"/>
    <w:rsid w:val="00450DE9"/>
    <w:rsid w:val="004518E2"/>
    <w:rsid w:val="004543CB"/>
    <w:rsid w:val="00456800"/>
    <w:rsid w:val="00461471"/>
    <w:rsid w:val="00464535"/>
    <w:rsid w:val="0046667B"/>
    <w:rsid w:val="004673C9"/>
    <w:rsid w:val="00474E00"/>
    <w:rsid w:val="004851D9"/>
    <w:rsid w:val="00485758"/>
    <w:rsid w:val="00485CD8"/>
    <w:rsid w:val="0049373E"/>
    <w:rsid w:val="004947AB"/>
    <w:rsid w:val="00496F40"/>
    <w:rsid w:val="004A0814"/>
    <w:rsid w:val="004A1266"/>
    <w:rsid w:val="004A2ED0"/>
    <w:rsid w:val="004A4027"/>
    <w:rsid w:val="004A636A"/>
    <w:rsid w:val="004B1173"/>
    <w:rsid w:val="004B5D23"/>
    <w:rsid w:val="004B7894"/>
    <w:rsid w:val="004B7D63"/>
    <w:rsid w:val="004C1527"/>
    <w:rsid w:val="004C1A4E"/>
    <w:rsid w:val="004C3401"/>
    <w:rsid w:val="004C374F"/>
    <w:rsid w:val="004E3CCD"/>
    <w:rsid w:val="004E601D"/>
    <w:rsid w:val="004F18A4"/>
    <w:rsid w:val="004F2146"/>
    <w:rsid w:val="004F595C"/>
    <w:rsid w:val="00503689"/>
    <w:rsid w:val="00503A5F"/>
    <w:rsid w:val="00503A65"/>
    <w:rsid w:val="0050602C"/>
    <w:rsid w:val="00510710"/>
    <w:rsid w:val="00517FFE"/>
    <w:rsid w:val="0053203F"/>
    <w:rsid w:val="005379D6"/>
    <w:rsid w:val="00540AA8"/>
    <w:rsid w:val="00547D49"/>
    <w:rsid w:val="005577D5"/>
    <w:rsid w:val="00567190"/>
    <w:rsid w:val="0056756B"/>
    <w:rsid w:val="00571292"/>
    <w:rsid w:val="00571673"/>
    <w:rsid w:val="00573C02"/>
    <w:rsid w:val="005802F6"/>
    <w:rsid w:val="005839AF"/>
    <w:rsid w:val="00584416"/>
    <w:rsid w:val="005844E3"/>
    <w:rsid w:val="005919FC"/>
    <w:rsid w:val="005939D4"/>
    <w:rsid w:val="005944A5"/>
    <w:rsid w:val="00596388"/>
    <w:rsid w:val="00597723"/>
    <w:rsid w:val="005A3C2A"/>
    <w:rsid w:val="005A3ECF"/>
    <w:rsid w:val="005B3732"/>
    <w:rsid w:val="005B438F"/>
    <w:rsid w:val="005B4E8C"/>
    <w:rsid w:val="005B5462"/>
    <w:rsid w:val="005B5DF4"/>
    <w:rsid w:val="005B79B6"/>
    <w:rsid w:val="005C2243"/>
    <w:rsid w:val="005C2BE8"/>
    <w:rsid w:val="005D023E"/>
    <w:rsid w:val="005D1B72"/>
    <w:rsid w:val="005D236E"/>
    <w:rsid w:val="005D2838"/>
    <w:rsid w:val="005D3046"/>
    <w:rsid w:val="005D5FE5"/>
    <w:rsid w:val="005D706C"/>
    <w:rsid w:val="005F053F"/>
    <w:rsid w:val="005F1267"/>
    <w:rsid w:val="00612C91"/>
    <w:rsid w:val="0061349E"/>
    <w:rsid w:val="0062091E"/>
    <w:rsid w:val="00633C3C"/>
    <w:rsid w:val="00634DCA"/>
    <w:rsid w:val="00636D58"/>
    <w:rsid w:val="00637D6B"/>
    <w:rsid w:val="0064655A"/>
    <w:rsid w:val="0065095F"/>
    <w:rsid w:val="00650A58"/>
    <w:rsid w:val="00651448"/>
    <w:rsid w:val="00652075"/>
    <w:rsid w:val="006539B1"/>
    <w:rsid w:val="006547C6"/>
    <w:rsid w:val="00654D44"/>
    <w:rsid w:val="0065677D"/>
    <w:rsid w:val="00660191"/>
    <w:rsid w:val="00662E06"/>
    <w:rsid w:val="0066444F"/>
    <w:rsid w:val="006660AB"/>
    <w:rsid w:val="00666D0C"/>
    <w:rsid w:val="006717A4"/>
    <w:rsid w:val="00675254"/>
    <w:rsid w:val="00675AD9"/>
    <w:rsid w:val="00676885"/>
    <w:rsid w:val="006802EE"/>
    <w:rsid w:val="006804F2"/>
    <w:rsid w:val="0068322D"/>
    <w:rsid w:val="00683ACD"/>
    <w:rsid w:val="006862F0"/>
    <w:rsid w:val="0069260A"/>
    <w:rsid w:val="00693613"/>
    <w:rsid w:val="0069674A"/>
    <w:rsid w:val="00696A69"/>
    <w:rsid w:val="00697C9F"/>
    <w:rsid w:val="006A0334"/>
    <w:rsid w:val="006A0491"/>
    <w:rsid w:val="006A2317"/>
    <w:rsid w:val="006A4476"/>
    <w:rsid w:val="006A50F3"/>
    <w:rsid w:val="006A6FD8"/>
    <w:rsid w:val="006B0806"/>
    <w:rsid w:val="006B0945"/>
    <w:rsid w:val="006B39ED"/>
    <w:rsid w:val="006B4D16"/>
    <w:rsid w:val="006C1FAC"/>
    <w:rsid w:val="006C2295"/>
    <w:rsid w:val="006C32ED"/>
    <w:rsid w:val="006C540A"/>
    <w:rsid w:val="006D41E5"/>
    <w:rsid w:val="006D7688"/>
    <w:rsid w:val="006E0863"/>
    <w:rsid w:val="006E1AC5"/>
    <w:rsid w:val="006E7B40"/>
    <w:rsid w:val="006E7B84"/>
    <w:rsid w:val="006F474E"/>
    <w:rsid w:val="00701A29"/>
    <w:rsid w:val="00704496"/>
    <w:rsid w:val="00710700"/>
    <w:rsid w:val="00711C90"/>
    <w:rsid w:val="007128F0"/>
    <w:rsid w:val="0071387B"/>
    <w:rsid w:val="00720587"/>
    <w:rsid w:val="007207D6"/>
    <w:rsid w:val="00720CD1"/>
    <w:rsid w:val="00722A6D"/>
    <w:rsid w:val="007319A8"/>
    <w:rsid w:val="007339EE"/>
    <w:rsid w:val="00735259"/>
    <w:rsid w:val="007376F1"/>
    <w:rsid w:val="00740885"/>
    <w:rsid w:val="0074626E"/>
    <w:rsid w:val="007470C4"/>
    <w:rsid w:val="007472DE"/>
    <w:rsid w:val="007521C0"/>
    <w:rsid w:val="00754DE7"/>
    <w:rsid w:val="00757A39"/>
    <w:rsid w:val="00761785"/>
    <w:rsid w:val="00772C19"/>
    <w:rsid w:val="00774653"/>
    <w:rsid w:val="007749FE"/>
    <w:rsid w:val="00775D5D"/>
    <w:rsid w:val="00777EE2"/>
    <w:rsid w:val="0078011C"/>
    <w:rsid w:val="007833BC"/>
    <w:rsid w:val="00784653"/>
    <w:rsid w:val="00786005"/>
    <w:rsid w:val="00790F36"/>
    <w:rsid w:val="0079212F"/>
    <w:rsid w:val="00795AD9"/>
    <w:rsid w:val="0079684A"/>
    <w:rsid w:val="00796B43"/>
    <w:rsid w:val="007A122F"/>
    <w:rsid w:val="007A1885"/>
    <w:rsid w:val="007A41A1"/>
    <w:rsid w:val="007A788D"/>
    <w:rsid w:val="007B1D4E"/>
    <w:rsid w:val="007B299B"/>
    <w:rsid w:val="007B6711"/>
    <w:rsid w:val="007C33C1"/>
    <w:rsid w:val="007C47D0"/>
    <w:rsid w:val="007C5440"/>
    <w:rsid w:val="007C6A21"/>
    <w:rsid w:val="007D227F"/>
    <w:rsid w:val="007D278C"/>
    <w:rsid w:val="007E1621"/>
    <w:rsid w:val="007E5AC3"/>
    <w:rsid w:val="007E5E3E"/>
    <w:rsid w:val="007F171C"/>
    <w:rsid w:val="007F59C1"/>
    <w:rsid w:val="007F62C4"/>
    <w:rsid w:val="007F779C"/>
    <w:rsid w:val="0080142B"/>
    <w:rsid w:val="008045AF"/>
    <w:rsid w:val="00806BC1"/>
    <w:rsid w:val="00817D2C"/>
    <w:rsid w:val="00817D5A"/>
    <w:rsid w:val="0082023D"/>
    <w:rsid w:val="00823324"/>
    <w:rsid w:val="00823786"/>
    <w:rsid w:val="008272D1"/>
    <w:rsid w:val="008314DC"/>
    <w:rsid w:val="0083502C"/>
    <w:rsid w:val="008354C4"/>
    <w:rsid w:val="008411CF"/>
    <w:rsid w:val="00846CDD"/>
    <w:rsid w:val="00847DD2"/>
    <w:rsid w:val="00854FC8"/>
    <w:rsid w:val="00857645"/>
    <w:rsid w:val="00860C38"/>
    <w:rsid w:val="00860D16"/>
    <w:rsid w:val="00871C6A"/>
    <w:rsid w:val="00874DC4"/>
    <w:rsid w:val="00874F93"/>
    <w:rsid w:val="00877B77"/>
    <w:rsid w:val="00877B97"/>
    <w:rsid w:val="00880F50"/>
    <w:rsid w:val="008914C3"/>
    <w:rsid w:val="008935F1"/>
    <w:rsid w:val="00896C04"/>
    <w:rsid w:val="008975D3"/>
    <w:rsid w:val="008A3790"/>
    <w:rsid w:val="008A394B"/>
    <w:rsid w:val="008A667F"/>
    <w:rsid w:val="008A7720"/>
    <w:rsid w:val="008B05CC"/>
    <w:rsid w:val="008B0F56"/>
    <w:rsid w:val="008D19B9"/>
    <w:rsid w:val="008D2196"/>
    <w:rsid w:val="008D67B2"/>
    <w:rsid w:val="008E0B16"/>
    <w:rsid w:val="008E56D3"/>
    <w:rsid w:val="008E5D10"/>
    <w:rsid w:val="008E674F"/>
    <w:rsid w:val="008F56EE"/>
    <w:rsid w:val="008F61DF"/>
    <w:rsid w:val="00900CF0"/>
    <w:rsid w:val="00901EC5"/>
    <w:rsid w:val="00902870"/>
    <w:rsid w:val="009039A4"/>
    <w:rsid w:val="00903BA9"/>
    <w:rsid w:val="00906A82"/>
    <w:rsid w:val="00915377"/>
    <w:rsid w:val="00922330"/>
    <w:rsid w:val="009225FB"/>
    <w:rsid w:val="009226CF"/>
    <w:rsid w:val="0093100C"/>
    <w:rsid w:val="00931208"/>
    <w:rsid w:val="009315E1"/>
    <w:rsid w:val="00931D5B"/>
    <w:rsid w:val="00932647"/>
    <w:rsid w:val="00934177"/>
    <w:rsid w:val="00937AE6"/>
    <w:rsid w:val="009609BD"/>
    <w:rsid w:val="009627CA"/>
    <w:rsid w:val="009646B4"/>
    <w:rsid w:val="009663D1"/>
    <w:rsid w:val="009719CD"/>
    <w:rsid w:val="00975776"/>
    <w:rsid w:val="0097663A"/>
    <w:rsid w:val="009812BB"/>
    <w:rsid w:val="00985C3E"/>
    <w:rsid w:val="00986AFB"/>
    <w:rsid w:val="00992DB5"/>
    <w:rsid w:val="009943CD"/>
    <w:rsid w:val="009A1208"/>
    <w:rsid w:val="009A2C90"/>
    <w:rsid w:val="009A4509"/>
    <w:rsid w:val="009A5A1E"/>
    <w:rsid w:val="009B4103"/>
    <w:rsid w:val="009C14DB"/>
    <w:rsid w:val="009C26C1"/>
    <w:rsid w:val="009C414F"/>
    <w:rsid w:val="009C4CB9"/>
    <w:rsid w:val="009C5BA5"/>
    <w:rsid w:val="009C6959"/>
    <w:rsid w:val="009C7B90"/>
    <w:rsid w:val="009D02C0"/>
    <w:rsid w:val="009D0CFC"/>
    <w:rsid w:val="009D4596"/>
    <w:rsid w:val="009D4A13"/>
    <w:rsid w:val="009D6378"/>
    <w:rsid w:val="009F4545"/>
    <w:rsid w:val="009F7987"/>
    <w:rsid w:val="009F7AE5"/>
    <w:rsid w:val="009F7D9D"/>
    <w:rsid w:val="00A048AD"/>
    <w:rsid w:val="00A13D75"/>
    <w:rsid w:val="00A1504A"/>
    <w:rsid w:val="00A20082"/>
    <w:rsid w:val="00A20E36"/>
    <w:rsid w:val="00A26096"/>
    <w:rsid w:val="00A33B19"/>
    <w:rsid w:val="00A36BE2"/>
    <w:rsid w:val="00A37B6F"/>
    <w:rsid w:val="00A43894"/>
    <w:rsid w:val="00A4442F"/>
    <w:rsid w:val="00A45E26"/>
    <w:rsid w:val="00A45EB1"/>
    <w:rsid w:val="00A46D9E"/>
    <w:rsid w:val="00A50076"/>
    <w:rsid w:val="00A55E28"/>
    <w:rsid w:val="00A57292"/>
    <w:rsid w:val="00A608E0"/>
    <w:rsid w:val="00A62A5E"/>
    <w:rsid w:val="00A6518B"/>
    <w:rsid w:val="00A65729"/>
    <w:rsid w:val="00A6785B"/>
    <w:rsid w:val="00A67A36"/>
    <w:rsid w:val="00A71865"/>
    <w:rsid w:val="00A74614"/>
    <w:rsid w:val="00A7589B"/>
    <w:rsid w:val="00A812A5"/>
    <w:rsid w:val="00A83170"/>
    <w:rsid w:val="00A834B2"/>
    <w:rsid w:val="00A84B51"/>
    <w:rsid w:val="00A9216D"/>
    <w:rsid w:val="00A959F9"/>
    <w:rsid w:val="00A961E7"/>
    <w:rsid w:val="00AA3596"/>
    <w:rsid w:val="00AB0A9F"/>
    <w:rsid w:val="00AB14DC"/>
    <w:rsid w:val="00AB2F94"/>
    <w:rsid w:val="00AB4DC4"/>
    <w:rsid w:val="00AB73D2"/>
    <w:rsid w:val="00AC0B39"/>
    <w:rsid w:val="00AC6302"/>
    <w:rsid w:val="00AD385B"/>
    <w:rsid w:val="00AD5849"/>
    <w:rsid w:val="00AD74B5"/>
    <w:rsid w:val="00AE375E"/>
    <w:rsid w:val="00AE5A93"/>
    <w:rsid w:val="00AE7690"/>
    <w:rsid w:val="00AE7F71"/>
    <w:rsid w:val="00AF04D7"/>
    <w:rsid w:val="00AF56A4"/>
    <w:rsid w:val="00B00DA9"/>
    <w:rsid w:val="00B013F2"/>
    <w:rsid w:val="00B054C4"/>
    <w:rsid w:val="00B10F76"/>
    <w:rsid w:val="00B13874"/>
    <w:rsid w:val="00B14539"/>
    <w:rsid w:val="00B152A7"/>
    <w:rsid w:val="00B16C22"/>
    <w:rsid w:val="00B2410E"/>
    <w:rsid w:val="00B25470"/>
    <w:rsid w:val="00B30E6F"/>
    <w:rsid w:val="00B30F52"/>
    <w:rsid w:val="00B342A6"/>
    <w:rsid w:val="00B36040"/>
    <w:rsid w:val="00B407BA"/>
    <w:rsid w:val="00B41A2C"/>
    <w:rsid w:val="00B42E46"/>
    <w:rsid w:val="00B43BFF"/>
    <w:rsid w:val="00B50798"/>
    <w:rsid w:val="00B50965"/>
    <w:rsid w:val="00B51FA7"/>
    <w:rsid w:val="00B5247A"/>
    <w:rsid w:val="00B53266"/>
    <w:rsid w:val="00B550F8"/>
    <w:rsid w:val="00B577C0"/>
    <w:rsid w:val="00B57BC1"/>
    <w:rsid w:val="00B619A6"/>
    <w:rsid w:val="00B62038"/>
    <w:rsid w:val="00B636DC"/>
    <w:rsid w:val="00B711BD"/>
    <w:rsid w:val="00B71989"/>
    <w:rsid w:val="00B7408C"/>
    <w:rsid w:val="00B75CB9"/>
    <w:rsid w:val="00B7628F"/>
    <w:rsid w:val="00B8072A"/>
    <w:rsid w:val="00B8111A"/>
    <w:rsid w:val="00B853F7"/>
    <w:rsid w:val="00B86920"/>
    <w:rsid w:val="00B871AB"/>
    <w:rsid w:val="00B87C39"/>
    <w:rsid w:val="00B93C50"/>
    <w:rsid w:val="00BA5302"/>
    <w:rsid w:val="00BA6E31"/>
    <w:rsid w:val="00BA7B9E"/>
    <w:rsid w:val="00BB1790"/>
    <w:rsid w:val="00BB2109"/>
    <w:rsid w:val="00BB4F55"/>
    <w:rsid w:val="00BB6797"/>
    <w:rsid w:val="00BB68D6"/>
    <w:rsid w:val="00BC22A6"/>
    <w:rsid w:val="00BC3EEE"/>
    <w:rsid w:val="00BD631D"/>
    <w:rsid w:val="00BE32BA"/>
    <w:rsid w:val="00BE7172"/>
    <w:rsid w:val="00BE761C"/>
    <w:rsid w:val="00BF21F8"/>
    <w:rsid w:val="00C03722"/>
    <w:rsid w:val="00C11BE1"/>
    <w:rsid w:val="00C14675"/>
    <w:rsid w:val="00C1491C"/>
    <w:rsid w:val="00C201FC"/>
    <w:rsid w:val="00C20B9B"/>
    <w:rsid w:val="00C24898"/>
    <w:rsid w:val="00C3349C"/>
    <w:rsid w:val="00C34F1A"/>
    <w:rsid w:val="00C36094"/>
    <w:rsid w:val="00C42926"/>
    <w:rsid w:val="00C43C7C"/>
    <w:rsid w:val="00C44D87"/>
    <w:rsid w:val="00C47C0C"/>
    <w:rsid w:val="00C5183A"/>
    <w:rsid w:val="00C529AC"/>
    <w:rsid w:val="00C5628A"/>
    <w:rsid w:val="00C5733E"/>
    <w:rsid w:val="00C6043E"/>
    <w:rsid w:val="00C64B5C"/>
    <w:rsid w:val="00C67A28"/>
    <w:rsid w:val="00C71991"/>
    <w:rsid w:val="00C722CE"/>
    <w:rsid w:val="00C75CB3"/>
    <w:rsid w:val="00C771B3"/>
    <w:rsid w:val="00C84D0D"/>
    <w:rsid w:val="00C862E9"/>
    <w:rsid w:val="00C874A5"/>
    <w:rsid w:val="00C91F72"/>
    <w:rsid w:val="00C95243"/>
    <w:rsid w:val="00C95DE3"/>
    <w:rsid w:val="00C96802"/>
    <w:rsid w:val="00CA2BB4"/>
    <w:rsid w:val="00CB034E"/>
    <w:rsid w:val="00CB2FE3"/>
    <w:rsid w:val="00CB33AE"/>
    <w:rsid w:val="00CB3521"/>
    <w:rsid w:val="00CB39EE"/>
    <w:rsid w:val="00CB3B6F"/>
    <w:rsid w:val="00CB6825"/>
    <w:rsid w:val="00CC1523"/>
    <w:rsid w:val="00CC3173"/>
    <w:rsid w:val="00CC36C6"/>
    <w:rsid w:val="00CC5CCB"/>
    <w:rsid w:val="00CD0F8C"/>
    <w:rsid w:val="00CD0FC2"/>
    <w:rsid w:val="00CD52BD"/>
    <w:rsid w:val="00CE1ADC"/>
    <w:rsid w:val="00CE4B90"/>
    <w:rsid w:val="00CE5D30"/>
    <w:rsid w:val="00CE6760"/>
    <w:rsid w:val="00CF149E"/>
    <w:rsid w:val="00D0425E"/>
    <w:rsid w:val="00D04DA5"/>
    <w:rsid w:val="00D147B4"/>
    <w:rsid w:val="00D14EFF"/>
    <w:rsid w:val="00D24E8A"/>
    <w:rsid w:val="00D30C0D"/>
    <w:rsid w:val="00D31579"/>
    <w:rsid w:val="00D31AB0"/>
    <w:rsid w:val="00D324A1"/>
    <w:rsid w:val="00D32C7D"/>
    <w:rsid w:val="00D32DFD"/>
    <w:rsid w:val="00D332E7"/>
    <w:rsid w:val="00D33E02"/>
    <w:rsid w:val="00D345E4"/>
    <w:rsid w:val="00D35B52"/>
    <w:rsid w:val="00D35E43"/>
    <w:rsid w:val="00D4285B"/>
    <w:rsid w:val="00D44DCD"/>
    <w:rsid w:val="00D47802"/>
    <w:rsid w:val="00D51B63"/>
    <w:rsid w:val="00D544AB"/>
    <w:rsid w:val="00D54B6B"/>
    <w:rsid w:val="00D56114"/>
    <w:rsid w:val="00D56672"/>
    <w:rsid w:val="00D62CAD"/>
    <w:rsid w:val="00D64146"/>
    <w:rsid w:val="00D64321"/>
    <w:rsid w:val="00D7016E"/>
    <w:rsid w:val="00D72565"/>
    <w:rsid w:val="00D7295D"/>
    <w:rsid w:val="00D7621A"/>
    <w:rsid w:val="00D80DCC"/>
    <w:rsid w:val="00D90BE1"/>
    <w:rsid w:val="00D93A16"/>
    <w:rsid w:val="00D96101"/>
    <w:rsid w:val="00D9762C"/>
    <w:rsid w:val="00D97CA1"/>
    <w:rsid w:val="00DA0BE9"/>
    <w:rsid w:val="00DA25F1"/>
    <w:rsid w:val="00DA48FF"/>
    <w:rsid w:val="00DA6B7E"/>
    <w:rsid w:val="00DB12F8"/>
    <w:rsid w:val="00DB33F9"/>
    <w:rsid w:val="00DB486E"/>
    <w:rsid w:val="00DB48AB"/>
    <w:rsid w:val="00DB6561"/>
    <w:rsid w:val="00DB6901"/>
    <w:rsid w:val="00DC0E41"/>
    <w:rsid w:val="00DC300B"/>
    <w:rsid w:val="00DC358F"/>
    <w:rsid w:val="00DC3700"/>
    <w:rsid w:val="00DC413C"/>
    <w:rsid w:val="00DC75A4"/>
    <w:rsid w:val="00DC75B3"/>
    <w:rsid w:val="00DD0321"/>
    <w:rsid w:val="00DD3287"/>
    <w:rsid w:val="00DD47BA"/>
    <w:rsid w:val="00DD5F60"/>
    <w:rsid w:val="00DD685B"/>
    <w:rsid w:val="00DE0365"/>
    <w:rsid w:val="00DE5189"/>
    <w:rsid w:val="00DF0402"/>
    <w:rsid w:val="00DF0BFE"/>
    <w:rsid w:val="00E008CE"/>
    <w:rsid w:val="00E0120A"/>
    <w:rsid w:val="00E0328F"/>
    <w:rsid w:val="00E03619"/>
    <w:rsid w:val="00E05219"/>
    <w:rsid w:val="00E10758"/>
    <w:rsid w:val="00E10EEF"/>
    <w:rsid w:val="00E143A4"/>
    <w:rsid w:val="00E14DF8"/>
    <w:rsid w:val="00E2015C"/>
    <w:rsid w:val="00E23DC4"/>
    <w:rsid w:val="00E26E0E"/>
    <w:rsid w:val="00E279BF"/>
    <w:rsid w:val="00E27FEC"/>
    <w:rsid w:val="00E31449"/>
    <w:rsid w:val="00E4047F"/>
    <w:rsid w:val="00E421D3"/>
    <w:rsid w:val="00E46D63"/>
    <w:rsid w:val="00E46D75"/>
    <w:rsid w:val="00E47AAF"/>
    <w:rsid w:val="00E5783D"/>
    <w:rsid w:val="00E60893"/>
    <w:rsid w:val="00E63293"/>
    <w:rsid w:val="00E642BD"/>
    <w:rsid w:val="00E655FB"/>
    <w:rsid w:val="00E66C2E"/>
    <w:rsid w:val="00E71EB2"/>
    <w:rsid w:val="00E71F9A"/>
    <w:rsid w:val="00E72E5E"/>
    <w:rsid w:val="00E775CE"/>
    <w:rsid w:val="00E86C56"/>
    <w:rsid w:val="00E8772A"/>
    <w:rsid w:val="00E87CC5"/>
    <w:rsid w:val="00E9058D"/>
    <w:rsid w:val="00E95F58"/>
    <w:rsid w:val="00E96A38"/>
    <w:rsid w:val="00E974E7"/>
    <w:rsid w:val="00EA2212"/>
    <w:rsid w:val="00EA3AC5"/>
    <w:rsid w:val="00EA4E5C"/>
    <w:rsid w:val="00EB6261"/>
    <w:rsid w:val="00EB7539"/>
    <w:rsid w:val="00EC2E63"/>
    <w:rsid w:val="00EC6788"/>
    <w:rsid w:val="00ED1374"/>
    <w:rsid w:val="00ED1D2E"/>
    <w:rsid w:val="00ED5A23"/>
    <w:rsid w:val="00ED6E10"/>
    <w:rsid w:val="00EE0047"/>
    <w:rsid w:val="00EE0A8C"/>
    <w:rsid w:val="00EE2784"/>
    <w:rsid w:val="00EE3B2D"/>
    <w:rsid w:val="00EE482C"/>
    <w:rsid w:val="00EE4B97"/>
    <w:rsid w:val="00EE6C32"/>
    <w:rsid w:val="00EE735E"/>
    <w:rsid w:val="00EE7A37"/>
    <w:rsid w:val="00EF339F"/>
    <w:rsid w:val="00EF578E"/>
    <w:rsid w:val="00F0026F"/>
    <w:rsid w:val="00F00B65"/>
    <w:rsid w:val="00F00F18"/>
    <w:rsid w:val="00F0484C"/>
    <w:rsid w:val="00F04DF2"/>
    <w:rsid w:val="00F051EB"/>
    <w:rsid w:val="00F05D98"/>
    <w:rsid w:val="00F071E4"/>
    <w:rsid w:val="00F07DA3"/>
    <w:rsid w:val="00F15E12"/>
    <w:rsid w:val="00F21A28"/>
    <w:rsid w:val="00F243D2"/>
    <w:rsid w:val="00F2526F"/>
    <w:rsid w:val="00F26B6D"/>
    <w:rsid w:val="00F31F4B"/>
    <w:rsid w:val="00F32868"/>
    <w:rsid w:val="00F32912"/>
    <w:rsid w:val="00F3317C"/>
    <w:rsid w:val="00F336D8"/>
    <w:rsid w:val="00F353FA"/>
    <w:rsid w:val="00F35979"/>
    <w:rsid w:val="00F35E52"/>
    <w:rsid w:val="00F37BD5"/>
    <w:rsid w:val="00F401AB"/>
    <w:rsid w:val="00F40A85"/>
    <w:rsid w:val="00F42BBD"/>
    <w:rsid w:val="00F42EFC"/>
    <w:rsid w:val="00F46836"/>
    <w:rsid w:val="00F47D92"/>
    <w:rsid w:val="00F50FE4"/>
    <w:rsid w:val="00F5432A"/>
    <w:rsid w:val="00F60532"/>
    <w:rsid w:val="00F623B2"/>
    <w:rsid w:val="00F637ED"/>
    <w:rsid w:val="00F63D8E"/>
    <w:rsid w:val="00F6420D"/>
    <w:rsid w:val="00F647DE"/>
    <w:rsid w:val="00F661E8"/>
    <w:rsid w:val="00F66427"/>
    <w:rsid w:val="00F66702"/>
    <w:rsid w:val="00F70717"/>
    <w:rsid w:val="00F74040"/>
    <w:rsid w:val="00F82EBC"/>
    <w:rsid w:val="00F84E1B"/>
    <w:rsid w:val="00F8792E"/>
    <w:rsid w:val="00F87CCA"/>
    <w:rsid w:val="00FA158E"/>
    <w:rsid w:val="00FA52C8"/>
    <w:rsid w:val="00FA5C74"/>
    <w:rsid w:val="00FB66F0"/>
    <w:rsid w:val="00FC287D"/>
    <w:rsid w:val="00FD2642"/>
    <w:rsid w:val="00FD5950"/>
    <w:rsid w:val="00FD5BDC"/>
    <w:rsid w:val="00FD62E7"/>
    <w:rsid w:val="00FD7BA0"/>
    <w:rsid w:val="00FD7D26"/>
    <w:rsid w:val="00FE2F47"/>
    <w:rsid w:val="00FE397B"/>
    <w:rsid w:val="00FF04C1"/>
    <w:rsid w:val="00FF0F63"/>
    <w:rsid w:val="00FF1D46"/>
    <w:rsid w:val="00FF67A5"/>
    <w:rsid w:val="00FF75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CFEBA"/>
  <w15:chartTrackingRefBased/>
  <w15:docId w15:val="{27899886-A8BE-430D-993F-1B3E4FE96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39D4"/>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D47802"/>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939D4"/>
    <w:pPr>
      <w:tabs>
        <w:tab w:val="center" w:pos="4320"/>
        <w:tab w:val="right" w:pos="8640"/>
      </w:tabs>
    </w:pPr>
  </w:style>
  <w:style w:type="character" w:customStyle="1" w:styleId="FooterChar">
    <w:name w:val="Footer Char"/>
    <w:basedOn w:val="DefaultParagraphFont"/>
    <w:link w:val="Footer"/>
    <w:uiPriority w:val="99"/>
    <w:rsid w:val="005939D4"/>
    <w:rPr>
      <w:rFonts w:ascii="Times New Roman" w:eastAsia="Times New Roman" w:hAnsi="Times New Roman" w:cs="Times New Roman"/>
      <w:sz w:val="24"/>
      <w:szCs w:val="24"/>
    </w:rPr>
  </w:style>
  <w:style w:type="character" w:styleId="PageNumber">
    <w:name w:val="page number"/>
    <w:basedOn w:val="DefaultParagraphFont"/>
    <w:rsid w:val="005939D4"/>
  </w:style>
  <w:style w:type="paragraph" w:styleId="CommentText">
    <w:name w:val="annotation text"/>
    <w:basedOn w:val="Normal"/>
    <w:link w:val="CommentTextChar"/>
    <w:uiPriority w:val="99"/>
    <w:unhideWhenUsed/>
    <w:rsid w:val="00B50965"/>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50965"/>
    <w:rPr>
      <w:sz w:val="20"/>
      <w:szCs w:val="20"/>
    </w:rPr>
  </w:style>
  <w:style w:type="character" w:styleId="CommentReference">
    <w:name w:val="annotation reference"/>
    <w:basedOn w:val="DefaultParagraphFont"/>
    <w:uiPriority w:val="99"/>
    <w:semiHidden/>
    <w:unhideWhenUsed/>
    <w:rsid w:val="00B50965"/>
    <w:rPr>
      <w:sz w:val="16"/>
      <w:szCs w:val="16"/>
    </w:rPr>
  </w:style>
  <w:style w:type="paragraph" w:styleId="BalloonText">
    <w:name w:val="Balloon Text"/>
    <w:basedOn w:val="Normal"/>
    <w:link w:val="BalloonTextChar"/>
    <w:uiPriority w:val="99"/>
    <w:semiHidden/>
    <w:unhideWhenUsed/>
    <w:rsid w:val="00B509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965"/>
    <w:rPr>
      <w:rFonts w:ascii="Segoe UI" w:eastAsia="Times New Roman" w:hAnsi="Segoe UI" w:cs="Segoe UI"/>
      <w:sz w:val="18"/>
      <w:szCs w:val="18"/>
    </w:rPr>
  </w:style>
  <w:style w:type="character" w:styleId="Hyperlink">
    <w:name w:val="Hyperlink"/>
    <w:basedOn w:val="DefaultParagraphFont"/>
    <w:uiPriority w:val="99"/>
    <w:unhideWhenUsed/>
    <w:rsid w:val="0049373E"/>
    <w:rPr>
      <w:color w:val="0000FF"/>
      <w:u w:val="single"/>
    </w:rPr>
  </w:style>
  <w:style w:type="character" w:styleId="FollowedHyperlink">
    <w:name w:val="FollowedHyperlink"/>
    <w:basedOn w:val="DefaultParagraphFont"/>
    <w:uiPriority w:val="99"/>
    <w:semiHidden/>
    <w:unhideWhenUsed/>
    <w:rsid w:val="0049373E"/>
    <w:rPr>
      <w:color w:val="954F72" w:themeColor="followedHyperlink"/>
      <w:u w:val="single"/>
    </w:rPr>
  </w:style>
  <w:style w:type="character" w:styleId="UnresolvedMention">
    <w:name w:val="Unresolved Mention"/>
    <w:basedOn w:val="DefaultParagraphFont"/>
    <w:uiPriority w:val="99"/>
    <w:semiHidden/>
    <w:unhideWhenUsed/>
    <w:rsid w:val="009719CD"/>
    <w:rPr>
      <w:color w:val="605E5C"/>
      <w:shd w:val="clear" w:color="auto" w:fill="E1DFDD"/>
    </w:rPr>
  </w:style>
  <w:style w:type="paragraph" w:styleId="NormalWeb">
    <w:name w:val="Normal (Web)"/>
    <w:basedOn w:val="Normal"/>
    <w:uiPriority w:val="99"/>
    <w:semiHidden/>
    <w:unhideWhenUsed/>
    <w:rsid w:val="00E775CE"/>
    <w:pPr>
      <w:spacing w:before="100" w:beforeAutospacing="1" w:after="100" w:afterAutospacing="1"/>
    </w:pPr>
  </w:style>
  <w:style w:type="paragraph" w:styleId="NoSpacing">
    <w:name w:val="No Spacing"/>
    <w:uiPriority w:val="1"/>
    <w:qFormat/>
    <w:rsid w:val="00105D74"/>
    <w:pPr>
      <w:spacing w:after="0" w:line="240" w:lineRule="auto"/>
    </w:pPr>
    <w:rPr>
      <w:rFonts w:ascii="Times New Roman" w:eastAsia="Times New Roman" w:hAnsi="Times New Roman" w:cs="Times New Roman"/>
      <w:sz w:val="24"/>
      <w:szCs w:val="24"/>
    </w:rPr>
  </w:style>
  <w:style w:type="paragraph" w:customStyle="1" w:styleId="Default">
    <w:name w:val="Default"/>
    <w:rsid w:val="00654D44"/>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D0CFC"/>
    <w:pPr>
      <w:ind w:left="720"/>
      <w:contextualSpacing/>
    </w:pPr>
  </w:style>
  <w:style w:type="character" w:customStyle="1" w:styleId="Heading1Char">
    <w:name w:val="Heading 1 Char"/>
    <w:basedOn w:val="DefaultParagraphFont"/>
    <w:link w:val="Heading1"/>
    <w:uiPriority w:val="9"/>
    <w:rsid w:val="00D47802"/>
    <w:rPr>
      <w:rFonts w:ascii="Times New Roman" w:eastAsia="Times New Roman" w:hAnsi="Times New Roman" w:cs="Times New Roman"/>
      <w:b/>
      <w:bCs/>
      <w:kern w:val="36"/>
      <w:sz w:val="48"/>
      <w:szCs w:val="48"/>
    </w:rPr>
  </w:style>
  <w:style w:type="paragraph" w:styleId="CommentSubject">
    <w:name w:val="annotation subject"/>
    <w:basedOn w:val="CommentText"/>
    <w:next w:val="CommentText"/>
    <w:link w:val="CommentSubjectChar"/>
    <w:uiPriority w:val="99"/>
    <w:semiHidden/>
    <w:unhideWhenUsed/>
    <w:rsid w:val="004851D9"/>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4851D9"/>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0F44E1"/>
    <w:pPr>
      <w:spacing w:after="200"/>
    </w:pPr>
    <w:rPr>
      <w:i/>
      <w:iCs/>
      <w:color w:val="44546A" w:themeColor="text2"/>
      <w:sz w:val="18"/>
      <w:szCs w:val="18"/>
    </w:rPr>
  </w:style>
  <w:style w:type="paragraph" w:styleId="Header">
    <w:name w:val="header"/>
    <w:basedOn w:val="Normal"/>
    <w:link w:val="HeaderChar"/>
    <w:uiPriority w:val="99"/>
    <w:unhideWhenUsed/>
    <w:rsid w:val="00041115"/>
    <w:pPr>
      <w:tabs>
        <w:tab w:val="center" w:pos="4680"/>
        <w:tab w:val="right" w:pos="9360"/>
      </w:tabs>
    </w:pPr>
  </w:style>
  <w:style w:type="character" w:customStyle="1" w:styleId="HeaderChar">
    <w:name w:val="Header Char"/>
    <w:basedOn w:val="DefaultParagraphFont"/>
    <w:link w:val="Header"/>
    <w:uiPriority w:val="99"/>
    <w:rsid w:val="0004111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881424">
      <w:bodyDiv w:val="1"/>
      <w:marLeft w:val="0"/>
      <w:marRight w:val="0"/>
      <w:marTop w:val="0"/>
      <w:marBottom w:val="0"/>
      <w:divBdr>
        <w:top w:val="none" w:sz="0" w:space="0" w:color="auto"/>
        <w:left w:val="none" w:sz="0" w:space="0" w:color="auto"/>
        <w:bottom w:val="none" w:sz="0" w:space="0" w:color="auto"/>
        <w:right w:val="none" w:sz="0" w:space="0" w:color="auto"/>
      </w:divBdr>
      <w:divsChild>
        <w:div w:id="1477989968">
          <w:marLeft w:val="0"/>
          <w:marRight w:val="0"/>
          <w:marTop w:val="0"/>
          <w:marBottom w:val="0"/>
          <w:divBdr>
            <w:top w:val="none" w:sz="0" w:space="0" w:color="auto"/>
            <w:left w:val="none" w:sz="0" w:space="0" w:color="auto"/>
            <w:bottom w:val="none" w:sz="0" w:space="0" w:color="auto"/>
            <w:right w:val="none" w:sz="0" w:space="0" w:color="auto"/>
          </w:divBdr>
          <w:divsChild>
            <w:div w:id="2060588336">
              <w:marLeft w:val="0"/>
              <w:marRight w:val="0"/>
              <w:marTop w:val="0"/>
              <w:marBottom w:val="150"/>
              <w:divBdr>
                <w:top w:val="none" w:sz="0" w:space="0" w:color="auto"/>
                <w:left w:val="none" w:sz="0" w:space="0" w:color="auto"/>
                <w:bottom w:val="none" w:sz="0" w:space="0" w:color="auto"/>
                <w:right w:val="none" w:sz="0" w:space="0" w:color="auto"/>
              </w:divBdr>
              <w:divsChild>
                <w:div w:id="1659460891">
                  <w:marLeft w:val="0"/>
                  <w:marRight w:val="0"/>
                  <w:marTop w:val="0"/>
                  <w:marBottom w:val="0"/>
                  <w:divBdr>
                    <w:top w:val="none" w:sz="0" w:space="0" w:color="auto"/>
                    <w:left w:val="none" w:sz="0" w:space="0" w:color="auto"/>
                    <w:bottom w:val="none" w:sz="0" w:space="0" w:color="auto"/>
                    <w:right w:val="none" w:sz="0" w:space="0" w:color="auto"/>
                  </w:divBdr>
                  <w:divsChild>
                    <w:div w:id="833451963">
                      <w:marLeft w:val="0"/>
                      <w:marRight w:val="0"/>
                      <w:marTop w:val="0"/>
                      <w:marBottom w:val="0"/>
                      <w:divBdr>
                        <w:top w:val="none" w:sz="0" w:space="0" w:color="auto"/>
                        <w:left w:val="none" w:sz="0" w:space="0" w:color="auto"/>
                        <w:bottom w:val="none" w:sz="0" w:space="0" w:color="auto"/>
                        <w:right w:val="none" w:sz="0" w:space="0" w:color="auto"/>
                      </w:divBdr>
                      <w:divsChild>
                        <w:div w:id="1788233260">
                          <w:marLeft w:val="0"/>
                          <w:marRight w:val="0"/>
                          <w:marTop w:val="0"/>
                          <w:marBottom w:val="0"/>
                          <w:divBdr>
                            <w:top w:val="none" w:sz="0" w:space="0" w:color="auto"/>
                            <w:left w:val="none" w:sz="0" w:space="0" w:color="auto"/>
                            <w:bottom w:val="none" w:sz="0" w:space="0" w:color="auto"/>
                            <w:right w:val="none" w:sz="0" w:space="0" w:color="auto"/>
                          </w:divBdr>
                          <w:divsChild>
                            <w:div w:id="1151942777">
                              <w:marLeft w:val="0"/>
                              <w:marRight w:val="0"/>
                              <w:marTop w:val="0"/>
                              <w:marBottom w:val="150"/>
                              <w:divBdr>
                                <w:top w:val="none" w:sz="0" w:space="0" w:color="auto"/>
                                <w:left w:val="none" w:sz="0" w:space="0" w:color="auto"/>
                                <w:bottom w:val="none" w:sz="0" w:space="0" w:color="auto"/>
                                <w:right w:val="none" w:sz="0" w:space="0" w:color="auto"/>
                              </w:divBdr>
                              <w:divsChild>
                                <w:div w:id="203256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7751814">
          <w:marLeft w:val="0"/>
          <w:marRight w:val="0"/>
          <w:marTop w:val="0"/>
          <w:marBottom w:val="0"/>
          <w:divBdr>
            <w:top w:val="none" w:sz="0" w:space="0" w:color="auto"/>
            <w:left w:val="none" w:sz="0" w:space="0" w:color="auto"/>
            <w:bottom w:val="none" w:sz="0" w:space="0" w:color="auto"/>
            <w:right w:val="none" w:sz="0" w:space="0" w:color="auto"/>
          </w:divBdr>
          <w:divsChild>
            <w:div w:id="1267880938">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524095446">
      <w:bodyDiv w:val="1"/>
      <w:marLeft w:val="0"/>
      <w:marRight w:val="0"/>
      <w:marTop w:val="0"/>
      <w:marBottom w:val="0"/>
      <w:divBdr>
        <w:top w:val="none" w:sz="0" w:space="0" w:color="auto"/>
        <w:left w:val="none" w:sz="0" w:space="0" w:color="auto"/>
        <w:bottom w:val="none" w:sz="0" w:space="0" w:color="auto"/>
        <w:right w:val="none" w:sz="0" w:space="0" w:color="auto"/>
      </w:divBdr>
    </w:div>
    <w:div w:id="1222712499">
      <w:bodyDiv w:val="1"/>
      <w:marLeft w:val="0"/>
      <w:marRight w:val="0"/>
      <w:marTop w:val="0"/>
      <w:marBottom w:val="0"/>
      <w:divBdr>
        <w:top w:val="none" w:sz="0" w:space="0" w:color="auto"/>
        <w:left w:val="none" w:sz="0" w:space="0" w:color="auto"/>
        <w:bottom w:val="none" w:sz="0" w:space="0" w:color="auto"/>
        <w:right w:val="none" w:sz="0" w:space="0" w:color="auto"/>
      </w:divBdr>
    </w:div>
    <w:div w:id="1681009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cdamp.com/index.php?title=Long-term_Experimental_and_Management_Plan_(LTEMP)" TargetMode="External"/><Relationship Id="rId13" Type="http://schemas.openxmlformats.org/officeDocument/2006/relationships/hyperlink" Target="https://www.usbr.gov/rsvrWater/HistoricalApp.html" TargetMode="External"/><Relationship Id="rId18" Type="http://schemas.openxmlformats.org/officeDocument/2006/relationships/hyperlink" Target="https://ltempeis.anl.gov/documents/docs/LTEMP_ROD.pdf"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www.nps.gov/grca/learn/nature/fish-native.htm"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pubs.usgs.gov/circ/1282/c1282.pdf" TargetMode="External"/><Relationship Id="rId25" Type="http://schemas.openxmlformats.org/officeDocument/2006/relationships/hyperlink" Target="https://watershed.ucdavis.edu/education/classes/files/content/page/WesWalker_revised.pdf" TargetMode="External"/><Relationship Id="rId2" Type="http://schemas.openxmlformats.org/officeDocument/2006/relationships/numbering" Target="numbering.xml"/><Relationship Id="rId16" Type="http://schemas.openxmlformats.org/officeDocument/2006/relationships/hyperlink" Target="https://www.doi.gov/blog/13-things-you-didnt-know-about-grand-canyon-national-park" TargetMode="External"/><Relationship Id="rId20" Type="http://schemas.openxmlformats.org/officeDocument/2006/relationships/hyperlink" Target="https://www.nps.gov/grca/learn/nature/index.ht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ia.gov/todayinenergy/detail.php?id=42456" TargetMode="External"/><Relationship Id="rId24" Type="http://schemas.openxmlformats.org/officeDocument/2006/relationships/hyperlink" Target="https://www.usbr.gov/uc/rm/crsp/gc/index.htm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ltempeis.anl.gov/documents/draft-eis/" TargetMode="External"/><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www.nps.gov/grca/learn/education/upload/EcoArticle-Dec2011-12.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ockymountainpower.net/savings-energy-choices/electric-vehicles/utah-ev-time-of-use-rate.html" TargetMode="External"/><Relationship Id="rId14" Type="http://schemas.openxmlformats.org/officeDocument/2006/relationships/image" Target="media/image3.png"/><Relationship Id="rId22" Type="http://schemas.openxmlformats.org/officeDocument/2006/relationships/hyperlink" Target="https://electricityplans.com/texas-electricity-rates-increase-2019/" TargetMode="External"/><Relationship Id="rId27" Type="http://schemas.openxmlformats.org/officeDocument/2006/relationships/image" Target="media/image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6526F-81B3-46E0-AC98-7300280B8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Pages>1</Pages>
  <Words>8706</Words>
  <Characters>4962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zzam Rind</dc:creator>
  <cp:keywords/>
  <dc:description/>
  <cp:lastModifiedBy>Moazzam Rind</cp:lastModifiedBy>
  <cp:revision>25</cp:revision>
  <cp:lastPrinted>2021-02-16T18:39:00Z</cp:lastPrinted>
  <dcterms:created xsi:type="dcterms:W3CDTF">2021-02-03T22:50:00Z</dcterms:created>
  <dcterms:modified xsi:type="dcterms:W3CDTF">2021-02-16T18:40:00Z</dcterms:modified>
</cp:coreProperties>
</file>